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672A7" w14:textId="2E9F94BA" w:rsidR="005B15AC" w:rsidRDefault="00785111" w:rsidP="00F467B7">
      <w:pPr>
        <w:jc w:val="center"/>
        <w:rPr>
          <w:rFonts w:cs="Times New Roman"/>
          <w:b/>
          <w:sz w:val="28"/>
          <w:szCs w:val="28"/>
        </w:rPr>
      </w:pPr>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Disusun Oleh</w:t>
      </w:r>
      <w:r w:rsidR="00D83D3F" w:rsidRPr="00E67A75">
        <w:rPr>
          <w:rFonts w:cs="Times New Roman"/>
          <w:b/>
          <w:sz w:val="28"/>
          <w:szCs w:val="28"/>
        </w:rPr>
        <w:t xml:space="preserve"> </w:t>
      </w:r>
      <w:r w:rsidR="00116C52" w:rsidRPr="00E67A75">
        <w:rPr>
          <w:rFonts w:cs="Times New Roman"/>
          <w:b/>
          <w:sz w:val="28"/>
          <w:szCs w:val="28"/>
        </w:rPr>
        <w:t>:</w:t>
      </w:r>
    </w:p>
    <w:p w14:paraId="484CD885" w14:textId="77777777" w:rsidR="00116C52" w:rsidRPr="00A35A31" w:rsidRDefault="00116C52" w:rsidP="00116C52">
      <w:pPr>
        <w:pStyle w:val="NormalWeb"/>
        <w:tabs>
          <w:tab w:val="left" w:pos="3261"/>
        </w:tabs>
        <w:spacing w:before="0" w:beforeAutospacing="0" w:after="0" w:afterAutospacing="0"/>
      </w:pPr>
    </w:p>
    <w:p w14:paraId="6E05028C" w14:textId="3B0C5592" w:rsidR="00785111" w:rsidRPr="00785111" w:rsidRDefault="00020556" w:rsidP="00785111">
      <w:pPr>
        <w:jc w:val="center"/>
        <w:rPr>
          <w:rFonts w:cs="Times New Roman"/>
          <w:sz w:val="24"/>
          <w:szCs w:val="24"/>
        </w:rPr>
      </w:pPr>
      <w:r>
        <w:rPr>
          <w:rFonts w:cs="Times New Roman"/>
          <w:sz w:val="24"/>
          <w:szCs w:val="24"/>
        </w:rPr>
        <w:t>L</w:t>
      </w:r>
      <w:r>
        <w:rPr>
          <w:rFonts w:cs="Times New Roman"/>
          <w:sz w:val="24"/>
          <w:szCs w:val="24"/>
          <w:lang w:val="id-ID"/>
        </w:rPr>
        <w:t>UTFIANA GITA ASMARA</w:t>
      </w:r>
      <w:r w:rsidR="00785111" w:rsidRPr="00785111">
        <w:rPr>
          <w:rFonts w:cs="Times New Roman"/>
          <w:sz w:val="24"/>
          <w:szCs w:val="24"/>
        </w:rPr>
        <w:t xml:space="preserve">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31B9DE9C" w:rsidR="00785111" w:rsidRDefault="00020556" w:rsidP="00785111">
      <w:pPr>
        <w:tabs>
          <w:tab w:val="left" w:pos="3240"/>
        </w:tabs>
        <w:jc w:val="center"/>
        <w:rPr>
          <w:rFonts w:cs="Times New Roman"/>
          <w:sz w:val="24"/>
          <w:szCs w:val="24"/>
        </w:rPr>
      </w:pPr>
      <w:r>
        <w:rPr>
          <w:rFonts w:cs="Times New Roman"/>
          <w:sz w:val="24"/>
          <w:szCs w:val="24"/>
        </w:rPr>
        <w:t>F</w:t>
      </w:r>
      <w:r>
        <w:rPr>
          <w:rFonts w:cs="Times New Roman"/>
          <w:sz w:val="24"/>
          <w:szCs w:val="24"/>
          <w:lang w:val="id-ID"/>
        </w:rPr>
        <w:t>IRMANTYA SAFRI WIJAYA</w:t>
      </w:r>
      <w:r w:rsidR="00785111" w:rsidRPr="00785111">
        <w:rPr>
          <w:rFonts w:cs="Times New Roman"/>
          <w:sz w:val="24"/>
          <w:szCs w:val="24"/>
        </w:rPr>
        <w:t xml:space="preserve">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headerReference w:type="default" r:id="rId9"/>
          <w:footerReference w:type="default" r:id="rId10"/>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bidi="ar-SA"/>
        </w:rPr>
        <w:drawing>
          <wp:anchor distT="0" distB="0" distL="114300" distR="114300" simplePos="0" relativeHeight="251657728" behindDoc="0" locked="0" layoutInCell="1" allowOverlap="1" wp14:anchorId="700D03C0" wp14:editId="2F5F4FC7">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r w:rsidRPr="00E67A75">
        <w:rPr>
          <w:rFonts w:cs="Times New Roman"/>
          <w:b/>
          <w:sz w:val="28"/>
          <w:szCs w:val="28"/>
        </w:rPr>
        <w:t>Pengusul :</w:t>
      </w:r>
    </w:p>
    <w:p w14:paraId="5D5B0614" w14:textId="77777777" w:rsidR="00800B88" w:rsidRPr="00A35A31" w:rsidRDefault="00800B88" w:rsidP="00800B88">
      <w:pPr>
        <w:pStyle w:val="NormalWeb"/>
        <w:tabs>
          <w:tab w:val="left" w:pos="3261"/>
        </w:tabs>
        <w:spacing w:before="0" w:beforeAutospacing="0" w:after="0" w:afterAutospacing="0"/>
      </w:pPr>
    </w:p>
    <w:p w14:paraId="0805278D" w14:textId="7214BCD6" w:rsidR="00800B88" w:rsidRPr="00785111" w:rsidRDefault="00020556" w:rsidP="00800B88">
      <w:pPr>
        <w:jc w:val="center"/>
        <w:rPr>
          <w:rFonts w:cs="Times New Roman"/>
          <w:sz w:val="24"/>
          <w:szCs w:val="24"/>
        </w:rPr>
      </w:pPr>
      <w:r w:rsidRPr="00020556">
        <w:rPr>
          <w:rFonts w:cs="Times New Roman"/>
          <w:sz w:val="24"/>
          <w:szCs w:val="24"/>
        </w:rPr>
        <w:t>LUTFIANA GITA ASMARA</w:t>
      </w:r>
      <w:r w:rsidR="00800B88" w:rsidRPr="00785111">
        <w:rPr>
          <w:rFonts w:cs="Times New Roman"/>
          <w:sz w:val="24"/>
          <w:szCs w:val="24"/>
        </w:rPr>
        <w:t xml:space="preserve">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209D4226" w:rsidR="00800B88" w:rsidRDefault="00800B88" w:rsidP="00800B88">
      <w:pPr>
        <w:tabs>
          <w:tab w:val="left" w:pos="3240"/>
        </w:tabs>
        <w:jc w:val="center"/>
        <w:rPr>
          <w:rFonts w:cs="Times New Roman"/>
          <w:sz w:val="24"/>
          <w:szCs w:val="24"/>
        </w:rPr>
      </w:pPr>
      <w:r w:rsidRPr="00785111">
        <w:rPr>
          <w:rFonts w:cs="Times New Roman"/>
          <w:sz w:val="24"/>
          <w:szCs w:val="24"/>
        </w:rPr>
        <w:t xml:space="preserve">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1"/>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r>
        <w:rPr>
          <w:rFonts w:cs="Times New Roman"/>
          <w:sz w:val="24"/>
          <w:szCs w:val="24"/>
        </w:rPr>
        <w:t>Tugas Akhir ini adalah hasil karya kami sendiri, dan semua sumber baik yang di kutip maupun di rujuk telah kami nyatakan dengan benar.</w:t>
      </w:r>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3A580AC6" w14:textId="2F710335" w:rsidR="00415E3A" w:rsidRDefault="00415E3A" w:rsidP="00415E3A">
      <w:pPr>
        <w:ind w:left="5040"/>
        <w:jc w:val="center"/>
        <w:rPr>
          <w:rFonts w:cs="Times New Roman"/>
          <w:sz w:val="24"/>
          <w:szCs w:val="24"/>
        </w:rPr>
      </w:pPr>
      <w:r>
        <w:rPr>
          <w:rFonts w:cs="Times New Roman"/>
          <w:sz w:val="24"/>
          <w:szCs w:val="24"/>
        </w:rPr>
        <w:t>Magelang, …………..</w:t>
      </w:r>
    </w:p>
    <w:p w14:paraId="72A21FA5" w14:textId="77777777" w:rsidR="00415E3A" w:rsidRDefault="00415E3A" w:rsidP="00415E3A">
      <w:pPr>
        <w:ind w:left="5040"/>
        <w:jc w:val="center"/>
        <w:rPr>
          <w:rFonts w:cs="Times New Roman"/>
          <w:sz w:val="24"/>
          <w:szCs w:val="24"/>
        </w:rPr>
      </w:pPr>
    </w:p>
    <w:p w14:paraId="1D94D0DD" w14:textId="0EB902ED" w:rsidR="00415E3A" w:rsidRDefault="00415E3A" w:rsidP="00415E3A">
      <w:pPr>
        <w:ind w:left="5040"/>
        <w:jc w:val="center"/>
        <w:rPr>
          <w:rFonts w:cs="Times New Roman"/>
          <w:sz w:val="24"/>
          <w:szCs w:val="24"/>
        </w:rPr>
      </w:pPr>
      <w:r>
        <w:rPr>
          <w:rFonts w:cs="Times New Roman"/>
          <w:sz w:val="24"/>
          <w:szCs w:val="24"/>
        </w:rPr>
        <w:t>Firmantya Safri Wijaya</w:t>
      </w:r>
    </w:p>
    <w:p w14:paraId="33779C6E" w14:textId="4A7E8431" w:rsidR="00415E3A" w:rsidRPr="00415E3A" w:rsidRDefault="00415E3A" w:rsidP="00415E3A">
      <w:pPr>
        <w:ind w:left="5040"/>
        <w:jc w:val="center"/>
        <w:rPr>
          <w:rFonts w:cs="Times New Roman"/>
          <w:sz w:val="24"/>
          <w:szCs w:val="24"/>
        </w:rPr>
      </w:pPr>
      <w:r>
        <w:rPr>
          <w:rFonts w:cs="Times New Roman"/>
          <w:sz w:val="24"/>
          <w:szCs w:val="24"/>
        </w:rPr>
        <w:t>18.0502.0011</w:t>
      </w:r>
    </w:p>
    <w:p w14:paraId="3BC497DA" w14:textId="77777777" w:rsidR="00415E3A" w:rsidRDefault="00415E3A" w:rsidP="00F467B7">
      <w:pPr>
        <w:jc w:val="center"/>
        <w:rPr>
          <w:rFonts w:cs="Times New Roman"/>
          <w:b/>
          <w:sz w:val="28"/>
          <w:szCs w:val="28"/>
        </w:rPr>
      </w:pPr>
    </w:p>
    <w:p w14:paraId="00026CDA" w14:textId="77777777"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0FF898BE" w14:textId="77777777" w:rsidR="00F467B7" w:rsidRDefault="00F467B7" w:rsidP="00800B88">
      <w:pPr>
        <w:tabs>
          <w:tab w:val="left" w:pos="5988"/>
        </w:tabs>
        <w:jc w:val="center"/>
        <w:rPr>
          <w:sz w:val="28"/>
          <w:szCs w:val="28"/>
        </w:rPr>
      </w:pPr>
    </w:p>
    <w:p w14:paraId="4F085823" w14:textId="77777777" w:rsidR="00F467B7" w:rsidRDefault="00F467B7" w:rsidP="00800B88">
      <w:pPr>
        <w:tabs>
          <w:tab w:val="left" w:pos="5988"/>
        </w:tabs>
        <w:jc w:val="center"/>
        <w:rPr>
          <w:sz w:val="28"/>
          <w:szCs w:val="28"/>
        </w:rPr>
      </w:pPr>
    </w:p>
    <w:p w14:paraId="0E2A0984" w14:textId="77777777" w:rsidR="00F467B7" w:rsidRDefault="00F467B7" w:rsidP="00800B88">
      <w:pPr>
        <w:tabs>
          <w:tab w:val="left" w:pos="5988"/>
        </w:tabs>
        <w:jc w:val="center"/>
        <w:rPr>
          <w:sz w:val="28"/>
          <w:szCs w:val="28"/>
        </w:rPr>
      </w:pPr>
    </w:p>
    <w:p w14:paraId="7DBBB569" w14:textId="4BAF9174" w:rsidR="00F467B7" w:rsidRDefault="00F467B7" w:rsidP="00800B88">
      <w:pPr>
        <w:tabs>
          <w:tab w:val="left" w:pos="5988"/>
        </w:tabs>
        <w:jc w:val="center"/>
        <w:rPr>
          <w:sz w:val="28"/>
          <w:szCs w:val="28"/>
        </w:rPr>
      </w:pPr>
    </w:p>
    <w:p w14:paraId="10F30B64" w14:textId="296BE10A" w:rsidR="00F467B7" w:rsidRPr="007E1C5E" w:rsidRDefault="00041AF7" w:rsidP="007E1C5E">
      <w:pPr>
        <w:spacing w:line="487" w:lineRule="auto"/>
        <w:ind w:left="1764" w:right="1767"/>
        <w:jc w:val="center"/>
        <w:rPr>
          <w:rFonts w:cs="Times New Roman"/>
          <w:b/>
          <w:sz w:val="24"/>
          <w:szCs w:val="24"/>
        </w:rPr>
      </w:pPr>
      <w:r>
        <w:rPr>
          <w:noProof/>
          <w:lang w:bidi="ar-SA"/>
        </w:rPr>
        <w:lastRenderedPageBreak/>
        <mc:AlternateContent>
          <mc:Choice Requires="wps">
            <w:drawing>
              <wp:anchor distT="0" distB="0" distL="114300" distR="114300" simplePos="0" relativeHeight="251659776" behindDoc="0" locked="0" layoutInCell="1" allowOverlap="1" wp14:anchorId="4BD6FFE1" wp14:editId="76845B02">
                <wp:simplePos x="0" y="0"/>
                <wp:positionH relativeFrom="margin">
                  <wp:posOffset>158099</wp:posOffset>
                </wp:positionH>
                <wp:positionV relativeFrom="paragraph">
                  <wp:posOffset>-480780</wp:posOffset>
                </wp:positionV>
                <wp:extent cx="4410075" cy="4618104"/>
                <wp:effectExtent l="0" t="0" r="9525" b="1143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4618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TUGAS AKHIR</w:t>
                            </w:r>
                          </w:p>
                          <w:p w14:paraId="3E7DE398" w14:textId="4ABA3071" w:rsidR="007E1EAB" w:rsidRPr="00341E75" w:rsidRDefault="007E1EAB"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7E1EAB" w:rsidRPr="00341E75" w:rsidRDefault="007E1EAB"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7E1EAB" w:rsidRPr="00341E75" w:rsidRDefault="007E1EAB"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7E1EAB" w:rsidRPr="00341E75" w:rsidRDefault="007E1EAB"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D6FFE1" id="_x0000_t202" coordsize="21600,21600" o:spt="202" path="m,l,21600r21600,l21600,xe">
                <v:stroke joinstyle="miter"/>
                <v:path gradientshapeok="t" o:connecttype="rect"/>
              </v:shapetype>
              <v:shape id="Text Box 14" o:spid="_x0000_s1026" type="#_x0000_t202" style="position:absolute;left:0;text-align:left;margin-left:12.45pt;margin-top:-37.85pt;width:347.25pt;height:363.6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" filled="f" stroked="f">
                <v:textbox inset="0,0,0,0">
                  <w:txbxContent>
                    <w:p w14:paraId="0339C522"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7E1EAB" w:rsidRPr="00341E75" w:rsidRDefault="007E1EAB" w:rsidP="002C7D5A">
                      <w:pPr>
                        <w:spacing w:line="487" w:lineRule="auto"/>
                        <w:ind w:left="1764" w:right="1767"/>
                        <w:jc w:val="center"/>
                        <w:rPr>
                          <w:rFonts w:cs="Times New Roman"/>
                          <w:b/>
                          <w:sz w:val="24"/>
                          <w:szCs w:val="24"/>
                        </w:rPr>
                      </w:pPr>
                      <w:r w:rsidRPr="00341E75">
                        <w:rPr>
                          <w:rFonts w:cs="Times New Roman"/>
                          <w:b/>
                          <w:sz w:val="24"/>
                          <w:szCs w:val="24"/>
                        </w:rPr>
                        <w:t>TUGAS AKHIR</w:t>
                      </w:r>
                    </w:p>
                    <w:p w14:paraId="3E7DE398" w14:textId="4ABA3071" w:rsidR="007E1EAB" w:rsidRPr="00341E75" w:rsidRDefault="007E1EAB"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7E1EAB" w:rsidRPr="00341E75" w:rsidRDefault="007E1EAB"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7E1EAB" w:rsidRPr="00341E75" w:rsidRDefault="007E1EAB"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7E1EAB" w:rsidRPr="00341E75" w:rsidRDefault="007E1EAB"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7E1EAB" w:rsidRPr="00341E75" w:rsidRDefault="007E1EAB"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5708BFD0" w14:textId="19ED74DF" w:rsidR="00F467B7" w:rsidRDefault="00F467B7" w:rsidP="00800B88">
      <w:pPr>
        <w:tabs>
          <w:tab w:val="left" w:pos="5988"/>
        </w:tabs>
        <w:jc w:val="center"/>
        <w:rPr>
          <w:sz w:val="28"/>
          <w:szCs w:val="28"/>
        </w:rPr>
      </w:pPr>
    </w:p>
    <w:p w14:paraId="05B36928" w14:textId="1AB28589" w:rsidR="00F467B7" w:rsidRDefault="00F467B7" w:rsidP="00800B88">
      <w:pPr>
        <w:tabs>
          <w:tab w:val="left" w:pos="5988"/>
        </w:tabs>
        <w:jc w:val="center"/>
        <w:rPr>
          <w:sz w:val="28"/>
          <w:szCs w:val="28"/>
        </w:rPr>
      </w:pPr>
    </w:p>
    <w:p w14:paraId="4ED5C7CC" w14:textId="73C2CC0D" w:rsidR="00F467B7" w:rsidRDefault="002C7D5A" w:rsidP="00800B88">
      <w:pPr>
        <w:tabs>
          <w:tab w:val="left" w:pos="5988"/>
        </w:tabs>
        <w:jc w:val="center"/>
        <w:rPr>
          <w:sz w:val="28"/>
          <w:szCs w:val="28"/>
        </w:rPr>
      </w:pPr>
      <w:r>
        <w:rPr>
          <w:noProof/>
          <w:lang w:bidi="ar-SA"/>
        </w:rPr>
        <w:drawing>
          <wp:anchor distT="0" distB="0" distL="114300" distR="114300" simplePos="0" relativeHeight="251658752" behindDoc="0" locked="0" layoutInCell="1" allowOverlap="1" wp14:anchorId="486FFE41" wp14:editId="4EA45423">
            <wp:simplePos x="0" y="0"/>
            <wp:positionH relativeFrom="margin">
              <wp:posOffset>160020</wp:posOffset>
            </wp:positionH>
            <wp:positionV relativeFrom="margin">
              <wp:posOffset>1548765</wp:posOffset>
            </wp:positionV>
            <wp:extent cx="4221480" cy="4381500"/>
            <wp:effectExtent l="0" t="0" r="762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21480" cy="4381500"/>
                    </a:xfrm>
                    <a:prstGeom prst="rect">
                      <a:avLst/>
                    </a:prstGeom>
                  </pic:spPr>
                </pic:pic>
              </a:graphicData>
            </a:graphic>
            <wp14:sizeRelH relativeFrom="margin">
              <wp14:pctWidth>0</wp14:pctWidth>
            </wp14:sizeRelH>
            <wp14:sizeRelV relativeFrom="margin">
              <wp14:pctHeight>0</wp14:pctHeight>
            </wp14:sizeRelV>
          </wp:anchor>
        </w:drawing>
      </w: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6B4C8A6E" w:rsidR="00F467B7" w:rsidRDefault="00F467B7" w:rsidP="00800B88">
      <w:pPr>
        <w:tabs>
          <w:tab w:val="left" w:pos="5988"/>
        </w:tabs>
        <w:jc w:val="center"/>
        <w:rPr>
          <w:sz w:val="28"/>
          <w:szCs w:val="28"/>
        </w:rPr>
      </w:pPr>
    </w:p>
    <w:p w14:paraId="2CC4F98A" w14:textId="726796AC" w:rsidR="00F467B7" w:rsidRDefault="00487380" w:rsidP="00800B88">
      <w:pPr>
        <w:tabs>
          <w:tab w:val="left" w:pos="5988"/>
        </w:tabs>
        <w:jc w:val="center"/>
        <w:rPr>
          <w:sz w:val="28"/>
          <w:szCs w:val="28"/>
        </w:rPr>
      </w:pPr>
      <w:r>
        <w:rPr>
          <w:noProof/>
          <w:lang w:bidi="ar-SA"/>
        </w:rPr>
        <mc:AlternateContent>
          <mc:Choice Requires="wps">
            <w:drawing>
              <wp:anchor distT="0" distB="0" distL="114300" distR="114300" simplePos="0" relativeHeight="251660288" behindDoc="0" locked="0" layoutInCell="1" allowOverlap="1" wp14:anchorId="0B9C2F43" wp14:editId="113C98A9">
                <wp:simplePos x="0" y="0"/>
                <wp:positionH relativeFrom="column">
                  <wp:posOffset>-5143500</wp:posOffset>
                </wp:positionH>
                <wp:positionV relativeFrom="paragraph">
                  <wp:posOffset>401320</wp:posOffset>
                </wp:positionV>
                <wp:extent cx="1005840" cy="168910"/>
                <wp:effectExtent l="0" t="0" r="3810" b="254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584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11280E" w14:textId="17EB2FE2" w:rsidR="007E1EAB" w:rsidRDefault="007E1EAB" w:rsidP="00487380">
                            <w:pPr>
                              <w:spacing w:line="266" w:lineRule="exact"/>
                              <w:rPr>
                                <w:sz w:val="24"/>
                              </w:rPr>
                            </w:pPr>
                            <w:r>
                              <w:rPr>
                                <w:sz w:val="24"/>
                              </w:rPr>
                              <w:t>Pembimbing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B9C2F43" id="Text Box 12" o:spid="_x0000_s1027" type="#_x0000_t202" style="position:absolute;left:0;text-align:left;margin-left:-405pt;margin-top:31.6pt;width:79.2pt;height:13.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" filled="f" stroked="f">
                <v:textbox inset="0,0,0,0">
                  <w:txbxContent>
                    <w:p w14:paraId="2011280E" w14:textId="17EB2FE2" w:rsidR="007E1EAB" w:rsidRDefault="007E1EAB" w:rsidP="00487380">
                      <w:pPr>
                        <w:spacing w:line="266" w:lineRule="exact"/>
                        <w:rPr>
                          <w:sz w:val="24"/>
                        </w:rPr>
                      </w:pPr>
                      <w:r>
                        <w:rPr>
                          <w:sz w:val="24"/>
                        </w:rPr>
                        <w:t>Pembimbing II</w:t>
                      </w:r>
                    </w:p>
                  </w:txbxContent>
                </v:textbox>
              </v:shape>
            </w:pict>
          </mc:Fallback>
        </mc:AlternateContent>
      </w:r>
      <w:r w:rsidR="00B43E51">
        <w:rPr>
          <w:noProof/>
          <w:lang w:bidi="ar-SA"/>
        </w:rPr>
        <mc:AlternateContent>
          <mc:Choice Requires="wps">
            <w:drawing>
              <wp:anchor distT="0" distB="0" distL="114300" distR="114300" simplePos="0" relativeHeight="251655168" behindDoc="0" locked="0" layoutInCell="1" allowOverlap="1" wp14:anchorId="4110DDFC" wp14:editId="5CB94BFB">
                <wp:simplePos x="0" y="0"/>
                <wp:positionH relativeFrom="column">
                  <wp:posOffset>-188595</wp:posOffset>
                </wp:positionH>
                <wp:positionV relativeFrom="paragraph">
                  <wp:posOffset>309421</wp:posOffset>
                </wp:positionV>
                <wp:extent cx="880110" cy="168910"/>
                <wp:effectExtent l="0" t="0" r="1524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11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7E1EAB" w:rsidRDefault="007E1EAB"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anchor>
            </w:drawing>
          </mc:Choice>
          <mc:Fallback>
            <w:pict>
              <v:shape w14:anchorId="4110DDFC" id="_x0000_s1028" type="#_x0000_t202" style="position:absolute;left:0;text-align:left;margin-left:-14.85pt;margin-top:24.35pt;width:69.3pt;height:13.3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" filled="f" stroked="f">
                <v:textbox inset="0,0,0,0">
                  <w:txbxContent>
                    <w:p w14:paraId="39FF88C0" w14:textId="77777777" w:rsidR="007E1EAB" w:rsidRDefault="007E1EAB" w:rsidP="0036164E">
                      <w:pPr>
                        <w:spacing w:line="266" w:lineRule="exact"/>
                        <w:rPr>
                          <w:sz w:val="24"/>
                        </w:rPr>
                      </w:pPr>
                      <w:r>
                        <w:rPr>
                          <w:sz w:val="24"/>
                        </w:rPr>
                        <w:t>Pembimbing I</w:t>
                      </w:r>
                    </w:p>
                  </w:txbxContent>
                </v:textbox>
              </v:shape>
            </w:pict>
          </mc:Fallback>
        </mc:AlternateContent>
      </w:r>
      <w:r w:rsidR="00B43E51">
        <w:rPr>
          <w:noProof/>
          <w:lang w:bidi="ar-SA"/>
        </w:rPr>
        <mc:AlternateContent>
          <mc:Choice Requires="wps">
            <w:drawing>
              <wp:anchor distT="0" distB="0" distL="114300" distR="114300" simplePos="0" relativeHeight="251656192" behindDoc="0" locked="0" layoutInCell="1" allowOverlap="1" wp14:anchorId="3CF79525" wp14:editId="4BA4CC0D">
                <wp:simplePos x="0" y="0"/>
                <wp:positionH relativeFrom="column">
                  <wp:posOffset>3891280</wp:posOffset>
                </wp:positionH>
                <wp:positionV relativeFrom="paragraph">
                  <wp:posOffset>30988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7E1EAB" w:rsidRDefault="007E1EAB"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w:pict>
              <v:shape w14:anchorId="3CF79525" id="Text Box 11" o:spid="_x0000_s1029" type="#_x0000_t202" style="position:absolute;left:0;text-align:left;margin-left:306.4pt;margin-top:24.4pt;width:73.35pt;height:13.3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" filled="f" stroked="f">
                <v:textbox inset="0,0,0,0">
                  <w:txbxContent>
                    <w:p w14:paraId="3B8A3EB4" w14:textId="77777777" w:rsidR="007E1EAB" w:rsidRDefault="007E1EAB" w:rsidP="0036164E">
                      <w:pPr>
                        <w:spacing w:line="266" w:lineRule="exact"/>
                        <w:rPr>
                          <w:sz w:val="24"/>
                        </w:rPr>
                      </w:pPr>
                      <w:r>
                        <w:rPr>
                          <w:sz w:val="24"/>
                        </w:rPr>
                        <w:t>Pembimbing II</w:t>
                      </w:r>
                    </w:p>
                  </w:txbxContent>
                </v:textbox>
              </v:shape>
            </w:pict>
          </mc:Fallback>
        </mc:AlternateContent>
      </w:r>
    </w:p>
    <w:p w14:paraId="1BA5DC75" w14:textId="04E60198" w:rsidR="00F467B7" w:rsidRDefault="00F467B7" w:rsidP="00800B88">
      <w:pPr>
        <w:tabs>
          <w:tab w:val="left" w:pos="5988"/>
        </w:tabs>
        <w:jc w:val="center"/>
        <w:rPr>
          <w:sz w:val="28"/>
          <w:szCs w:val="28"/>
        </w:rPr>
      </w:pPr>
    </w:p>
    <w:p w14:paraId="45072642" w14:textId="4F9CDFDB" w:rsidR="00F467B7" w:rsidRDefault="00487380" w:rsidP="00800B88">
      <w:pPr>
        <w:tabs>
          <w:tab w:val="left" w:pos="5988"/>
        </w:tabs>
        <w:jc w:val="center"/>
        <w:rPr>
          <w:sz w:val="28"/>
          <w:szCs w:val="28"/>
        </w:rPr>
      </w:pPr>
      <w:r>
        <w:rPr>
          <w:noProof/>
          <w:lang w:bidi="ar-SA"/>
        </w:rPr>
        <mc:AlternateContent>
          <mc:Choice Requires="wps">
            <w:drawing>
              <wp:anchor distT="0" distB="0" distL="114300" distR="114300" simplePos="0" relativeHeight="251658240" behindDoc="0" locked="0" layoutInCell="1" allowOverlap="1" wp14:anchorId="3F8FD27B" wp14:editId="0C34EFD5">
                <wp:simplePos x="0" y="0"/>
                <wp:positionH relativeFrom="margin">
                  <wp:posOffset>-915670</wp:posOffset>
                </wp:positionH>
                <wp:positionV relativeFrom="paragraph">
                  <wp:posOffset>327025</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7E1EAB" w:rsidRDefault="007E1EAB"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w:pict>
              <v:shape w14:anchorId="3F8FD27B" id="Text Box 9" o:spid="_x0000_s1030" type="#_x0000_t202" style="position:absolute;left:0;text-align:left;margin-left:-72.1pt;margin-top:25.75pt;width:141.5pt;height:26.15pt;z-index:251658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rlv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" filled="f" stroked="f">
                <v:textbox inset="0,0,0,0">
                  <w:txbxContent>
                    <w:p w14:paraId="171CF8FA" w14:textId="77777777" w:rsidR="007E1EAB" w:rsidRDefault="007E1EAB"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r w:rsidR="00B43E51">
        <w:rPr>
          <w:noProof/>
          <w:lang w:bidi="ar-SA"/>
        </w:rPr>
        <mc:AlternateContent>
          <mc:Choice Requires="wps">
            <w:drawing>
              <wp:anchor distT="0" distB="0" distL="114300" distR="114300" simplePos="0" relativeHeight="251657216" behindDoc="0" locked="0" layoutInCell="1" allowOverlap="1" wp14:anchorId="5F483BF2" wp14:editId="65E18170">
                <wp:simplePos x="0" y="0"/>
                <wp:positionH relativeFrom="column">
                  <wp:posOffset>-579755</wp:posOffset>
                </wp:positionH>
                <wp:positionV relativeFrom="paragraph">
                  <wp:posOffset>298434</wp:posOffset>
                </wp:positionV>
                <wp:extent cx="1885950" cy="332105"/>
                <wp:effectExtent l="0" t="0" r="0" b="0"/>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7E1EAB" w:rsidRPr="0036164E" w:rsidRDefault="007E1EAB"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wps:txbx>
                      <wps:bodyPr rot="0" vert="horz" wrap="square" lIns="0" tIns="0" rIns="0" bIns="0" anchor="t" anchorCtr="0" upright="1">
                        <a:noAutofit/>
                      </wps:bodyPr>
                    </wps:wsp>
                  </a:graphicData>
                </a:graphic>
              </wp:anchor>
            </w:drawing>
          </mc:Choice>
          <mc:Fallback>
            <w:pict>
              <v:shape w14:anchorId="5F483BF2" id="Text Box 10" o:spid="_x0000_s1031" type="#_x0000_t202" style="position:absolute;left:0;text-align:left;margin-left:-45.65pt;margin-top:23.5pt;width:148.5pt;height:26.1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WZVsQ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" filled="f" stroked="f">
                <v:textbox inset="0,0,0,0">
                  <w:txbxContent>
                    <w:p w14:paraId="3A679B9A" w14:textId="77777777" w:rsidR="007E1EAB" w:rsidRPr="0036164E" w:rsidRDefault="007E1EAB"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p>
    <w:p w14:paraId="3E537CD5" w14:textId="45218B1F" w:rsidR="00F467B7" w:rsidRDefault="00F467B7" w:rsidP="00800B88">
      <w:pPr>
        <w:tabs>
          <w:tab w:val="left" w:pos="5988"/>
        </w:tabs>
        <w:jc w:val="center"/>
        <w:rPr>
          <w:sz w:val="28"/>
          <w:szCs w:val="28"/>
        </w:rPr>
      </w:pPr>
    </w:p>
    <w:p w14:paraId="50A4E098" w14:textId="7E446E56" w:rsidR="00415E3A" w:rsidRDefault="00B43E51" w:rsidP="00800B88">
      <w:pPr>
        <w:tabs>
          <w:tab w:val="left" w:pos="5988"/>
        </w:tabs>
        <w:jc w:val="center"/>
        <w:rPr>
          <w:sz w:val="28"/>
          <w:szCs w:val="28"/>
        </w:rPr>
      </w:pPr>
      <w:r>
        <w:rPr>
          <w:noProof/>
          <w:lang w:bidi="ar-SA"/>
        </w:rPr>
        <mc:AlternateContent>
          <mc:Choice Requires="wps">
            <w:drawing>
              <wp:anchor distT="0" distB="0" distL="114300" distR="114300" simplePos="0" relativeHeight="251662848" behindDoc="0" locked="0" layoutInCell="1" allowOverlap="1" wp14:anchorId="048CEA1E" wp14:editId="172F9555">
                <wp:simplePos x="0" y="0"/>
                <wp:positionH relativeFrom="column">
                  <wp:posOffset>4051935</wp:posOffset>
                </wp:positionH>
                <wp:positionV relativeFrom="paragraph">
                  <wp:posOffset>336097</wp:posOffset>
                </wp:positionV>
                <wp:extent cx="670821"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821"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7E1EAB" w:rsidRDefault="007E1EAB"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48CEA1E" id="Text Box 8" o:spid="_x0000_s1032" type="#_x0000_t202" style="position:absolute;left:0;text-align:left;margin-left:319.05pt;margin-top:26.45pt;width:52.8pt;height:13.3pt;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" filled="f" stroked="f">
                <v:textbox inset="0,0,0,0">
                  <w:txbxContent>
                    <w:p w14:paraId="3F00A0AD" w14:textId="24FB6AB4" w:rsidR="007E1EAB" w:rsidRDefault="007E1EAB" w:rsidP="0036164E">
                      <w:pPr>
                        <w:spacing w:line="266" w:lineRule="exact"/>
                        <w:rPr>
                          <w:sz w:val="24"/>
                        </w:rPr>
                      </w:pPr>
                      <w:r>
                        <w:rPr>
                          <w:sz w:val="24"/>
                        </w:rPr>
                        <w:t>Penguji II</w:t>
                      </w:r>
                    </w:p>
                  </w:txbxContent>
                </v:textbox>
              </v:shape>
            </w:pict>
          </mc:Fallback>
        </mc:AlternateContent>
      </w:r>
      <w:r>
        <w:rPr>
          <w:noProof/>
          <w:lang w:bidi="ar-SA"/>
        </w:rPr>
        <mc:AlternateContent>
          <mc:Choice Requires="wps">
            <w:drawing>
              <wp:anchor distT="0" distB="0" distL="114300" distR="114300" simplePos="0" relativeHeight="251660800" behindDoc="0" locked="0" layoutInCell="1" allowOverlap="1" wp14:anchorId="18935A35" wp14:editId="1780AA15">
                <wp:simplePos x="0" y="0"/>
                <wp:positionH relativeFrom="column">
                  <wp:posOffset>-83185</wp:posOffset>
                </wp:positionH>
                <wp:positionV relativeFrom="paragraph">
                  <wp:posOffset>354965</wp:posOffset>
                </wp:positionV>
                <wp:extent cx="563245" cy="168910"/>
                <wp:effectExtent l="0" t="0" r="0" b="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7E1EAB" w:rsidRDefault="007E1EAB"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w:pict>
              <v:shape w14:anchorId="18935A35" id="_x0000_s1033" type="#_x0000_t202" style="position:absolute;left:0;text-align:left;margin-left:-6.55pt;margin-top:27.95pt;width:44.35pt;height:13.3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" filled="f" stroked="f">
                <v:textbox inset="0,0,0,0">
                  <w:txbxContent>
                    <w:p w14:paraId="61009F77" w14:textId="77777777" w:rsidR="007E1EAB" w:rsidRDefault="007E1EAB" w:rsidP="0036164E">
                      <w:pPr>
                        <w:spacing w:line="266" w:lineRule="exact"/>
                        <w:rPr>
                          <w:sz w:val="24"/>
                        </w:rPr>
                      </w:pPr>
                      <w:r>
                        <w:rPr>
                          <w:sz w:val="24"/>
                        </w:rPr>
                        <w:t>Penguji I</w:t>
                      </w:r>
                    </w:p>
                  </w:txbxContent>
                </v:textbox>
              </v:shape>
            </w:pict>
          </mc:Fallback>
        </mc:AlternateContent>
      </w:r>
    </w:p>
    <w:p w14:paraId="60491789" w14:textId="631380E3" w:rsidR="00415E3A" w:rsidRDefault="00415E3A" w:rsidP="00800B88">
      <w:pPr>
        <w:tabs>
          <w:tab w:val="left" w:pos="5988"/>
        </w:tabs>
        <w:jc w:val="center"/>
        <w:rPr>
          <w:sz w:val="28"/>
          <w:szCs w:val="28"/>
        </w:rPr>
      </w:pPr>
    </w:p>
    <w:p w14:paraId="6F18C752" w14:textId="58FA87A2" w:rsidR="00415E3A" w:rsidRDefault="00B43E51" w:rsidP="00800B88">
      <w:pPr>
        <w:tabs>
          <w:tab w:val="left" w:pos="5988"/>
        </w:tabs>
        <w:jc w:val="center"/>
        <w:rPr>
          <w:sz w:val="28"/>
          <w:szCs w:val="28"/>
        </w:rPr>
      </w:pPr>
      <w:r>
        <w:rPr>
          <w:noProof/>
          <w:lang w:bidi="ar-SA"/>
        </w:rPr>
        <mc:AlternateContent>
          <mc:Choice Requires="wps">
            <w:drawing>
              <wp:anchor distT="0" distB="0" distL="114300" distR="114300" simplePos="0" relativeHeight="251663872" behindDoc="0" locked="0" layoutInCell="1" allowOverlap="1" wp14:anchorId="1F1AD56E" wp14:editId="3E09B70E">
                <wp:simplePos x="0" y="0"/>
                <wp:positionH relativeFrom="column">
                  <wp:posOffset>3400425</wp:posOffset>
                </wp:positionH>
                <wp:positionV relativeFrom="paragraph">
                  <wp:posOffset>333434</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1F1AD56E" id="Text Box 5" o:spid="_x0000_s1034" type="#_x0000_t202" style="position:absolute;left:0;text-align:left;margin-left:267.75pt;margin-top:26.25pt;width:165.75pt;height:26.1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" filled="f" stroked="f">
                <v:textbox inset="0,0,0,0">
                  <w:txbxContent>
                    <w:p w14:paraId="2A6EE59B"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r>
        <w:rPr>
          <w:noProof/>
          <w:lang w:bidi="ar-SA"/>
        </w:rPr>
        <mc:AlternateContent>
          <mc:Choice Requires="wps">
            <w:drawing>
              <wp:anchor distT="0" distB="0" distL="114300" distR="114300" simplePos="0" relativeHeight="251661824" behindDoc="0" locked="0" layoutInCell="1" allowOverlap="1" wp14:anchorId="2E31A88A" wp14:editId="15C05C3F">
                <wp:simplePos x="0" y="0"/>
                <wp:positionH relativeFrom="column">
                  <wp:posOffset>-642620</wp:posOffset>
                </wp:positionH>
                <wp:positionV relativeFrom="paragraph">
                  <wp:posOffset>283519</wp:posOffset>
                </wp:positionV>
                <wp:extent cx="1948180" cy="332105"/>
                <wp:effectExtent l="0" t="0" r="0" b="0"/>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w:pict>
              <v:shape w14:anchorId="2E31A88A" id="_x0000_s1035" type="#_x0000_t202" style="position:absolute;left:0;text-align:left;margin-left:-50.6pt;margin-top:22.3pt;width:153.4pt;height:26.1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LYpsgIAALI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" filled="f" stroked="f">
                <v:textbox inset="0,0,0,0">
                  <w:txbxContent>
                    <w:p w14:paraId="5F694CE6" w14:textId="77777777" w:rsidR="007E1EAB" w:rsidRPr="00B43E51" w:rsidRDefault="007E1EAB"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p>
    <w:p w14:paraId="1DC6A79C" w14:textId="0507A059" w:rsidR="00B43E51" w:rsidRDefault="00B43E51" w:rsidP="00B43E51">
      <w:pPr>
        <w:tabs>
          <w:tab w:val="left" w:pos="5988"/>
        </w:tabs>
        <w:rPr>
          <w:sz w:val="28"/>
          <w:szCs w:val="28"/>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r>
        <w:rPr>
          <w:sz w:val="24"/>
        </w:rPr>
        <w:t>gelar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460B6C1D" w14:textId="0C025519" w:rsidR="00B43E51" w:rsidRDefault="006E56EB" w:rsidP="009278AB">
      <w:pPr>
        <w:tabs>
          <w:tab w:val="left" w:pos="5988"/>
        </w:tabs>
        <w:jc w:val="center"/>
        <w:rPr>
          <w:sz w:val="28"/>
          <w:szCs w:val="28"/>
        </w:rPr>
      </w:pPr>
      <w:r>
        <w:rPr>
          <w:noProof/>
          <w:lang w:bidi="ar-SA"/>
        </w:rPr>
        <mc:AlternateContent>
          <mc:Choice Requires="wps">
            <w:drawing>
              <wp:anchor distT="0" distB="0" distL="114300" distR="114300" simplePos="0" relativeHeight="251664896" behindDoc="0" locked="0" layoutInCell="1" allowOverlap="1" wp14:anchorId="09F74357" wp14:editId="0F9F8D4B">
                <wp:simplePos x="0" y="0"/>
                <wp:positionH relativeFrom="column">
                  <wp:posOffset>1763326</wp:posOffset>
                </wp:positionH>
                <wp:positionV relativeFrom="paragraph">
                  <wp:posOffset>282575</wp:posOffset>
                </wp:positionV>
                <wp:extent cx="1475334"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334"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7E1EAB" w:rsidRPr="00B43E51" w:rsidRDefault="007E1EAB"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9F74357" id="_x0000_s1036" type="#_x0000_t202" style="position:absolute;left:0;text-align:left;margin-left:138.85pt;margin-top:22.25pt;width:116.15pt;height:26.1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" filled="f" stroked="f">
                <v:textbox inset="0,0,0,0">
                  <w:txbxContent>
                    <w:p w14:paraId="2008CB59" w14:textId="3D1EC5E2" w:rsidR="007E1EAB" w:rsidRPr="00B43E51" w:rsidRDefault="007E1EAB"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v:textbox>
              </v:shape>
            </w:pict>
          </mc:Fallback>
        </mc:AlternateContent>
      </w: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7DEE1726" w14:textId="54CD0920" w:rsidR="00D22616" w:rsidRDefault="00D22616" w:rsidP="00D22616">
      <w:pPr>
        <w:spacing w:after="0" w:line="362" w:lineRule="auto"/>
        <w:ind w:left="1440" w:right="1836"/>
        <w:jc w:val="center"/>
        <w:rPr>
          <w:b/>
          <w:sz w:val="24"/>
          <w:szCs w:val="24"/>
        </w:rPr>
      </w:pPr>
      <w:r w:rsidRPr="00631A8E">
        <w:rPr>
          <w:b/>
          <w:sz w:val="24"/>
          <w:szCs w:val="24"/>
        </w:rPr>
        <w:t>UNTUK KEPENTINGAN AKADEMIS</w:t>
      </w:r>
    </w:p>
    <w:p w14:paraId="4AC67B6E" w14:textId="77777777" w:rsidR="00D22616" w:rsidRDefault="00D22616" w:rsidP="00D22616">
      <w:pPr>
        <w:spacing w:after="0" w:line="362" w:lineRule="auto"/>
        <w:ind w:left="1440" w:right="1836"/>
        <w:jc w:val="center"/>
        <w:rPr>
          <w:b/>
          <w:sz w:val="24"/>
          <w:szCs w:val="24"/>
        </w:rPr>
      </w:pP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bawah ini</w:t>
      </w:r>
      <w:r w:rsidRPr="00631A8E">
        <w:rPr>
          <w:spacing w:val="2"/>
          <w:sz w:val="24"/>
          <w:szCs w:val="24"/>
        </w:rPr>
        <w:t xml:space="preserve"> </w:t>
      </w:r>
      <w:r w:rsidRPr="00631A8E">
        <w:rPr>
          <w:sz w:val="24"/>
          <w:szCs w:val="24"/>
        </w:rPr>
        <w:t>:</w:t>
      </w:r>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atas karya ilmiah yang berjudul</w:t>
      </w:r>
      <w:r w:rsidRPr="00631A8E">
        <w:rPr>
          <w:spacing w:val="-13"/>
          <w:sz w:val="24"/>
          <w:szCs w:val="24"/>
        </w:rPr>
        <w:t xml:space="preserve"> </w:t>
      </w:r>
      <w:r w:rsidRPr="00631A8E">
        <w:rPr>
          <w:sz w:val="24"/>
          <w:szCs w:val="24"/>
        </w:rPr>
        <w:t>:</w:t>
      </w:r>
    </w:p>
    <w:p w14:paraId="2D7E835A" w14:textId="092DE0FA" w:rsidR="009F6C2A" w:rsidRDefault="009F6C2A" w:rsidP="009F6C2A">
      <w:pPr>
        <w:spacing w:before="124" w:line="362" w:lineRule="auto"/>
        <w:ind w:right="824"/>
        <w:jc w:val="both"/>
        <w:rPr>
          <w:sz w:val="24"/>
          <w:szCs w:val="24"/>
        </w:rPr>
      </w:pPr>
      <w:r>
        <w:rPr>
          <w:sz w:val="24"/>
          <w:szCs w:val="24"/>
        </w:rPr>
        <w:t>Sistem Aplikasi E-Dakwah Berbasis Mobile LPCR Muhammadiyah.</w:t>
      </w:r>
    </w:p>
    <w:p w14:paraId="6E0433D6" w14:textId="0DCAB25C" w:rsidR="009F6C2A" w:rsidRDefault="009F6C2A" w:rsidP="0032083B">
      <w:pPr>
        <w:spacing w:before="129" w:line="360" w:lineRule="auto"/>
        <w:ind w:right="-6"/>
        <w:jc w:val="both"/>
        <w:rPr>
          <w:sz w:val="24"/>
          <w:szCs w:val="24"/>
        </w:rPr>
      </w:pPr>
      <w:r w:rsidRPr="00631A8E">
        <w:rPr>
          <w:sz w:val="24"/>
          <w:szCs w:val="24"/>
        </w:rPr>
        <w:t>beserta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bidi="ar-SA"/>
        </w:rPr>
        <mc:AlternateContent>
          <mc:Choice Requires="wps">
            <w:drawing>
              <wp:anchor distT="45720" distB="45720" distL="114300" distR="114300" simplePos="0" relativeHeight="251665920" behindDoc="0" locked="0" layoutInCell="1" allowOverlap="1" wp14:anchorId="78B7F680" wp14:editId="76FC36C2">
                <wp:simplePos x="0" y="0"/>
                <wp:positionH relativeFrom="column">
                  <wp:posOffset>2762852</wp:posOffset>
                </wp:positionH>
                <wp:positionV relativeFrom="paragraph">
                  <wp:posOffset>472909</wp:posOffset>
                </wp:positionV>
                <wp:extent cx="2259106" cy="1403684"/>
                <wp:effectExtent l="0" t="0" r="8255"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106" cy="1403684"/>
                        </a:xfrm>
                        <a:prstGeom prst="rect">
                          <a:avLst/>
                        </a:prstGeom>
                        <a:solidFill>
                          <a:srgbClr val="FFFFFF"/>
                        </a:solidFill>
                        <a:ln w="9525">
                          <a:noFill/>
                          <a:miter lim="800000"/>
                          <a:headEnd/>
                          <a:tailEnd/>
                        </a:ln>
                      </wps:spPr>
                      <wps:txbx>
                        <w:txbxContent>
                          <w:p w14:paraId="796E2974" w14:textId="465BFBD5" w:rsidR="007E1EAB" w:rsidRDefault="007E1EAB" w:rsidP="0032083B">
                            <w:pPr>
                              <w:tabs>
                                <w:tab w:val="left" w:pos="1843"/>
                              </w:tabs>
                              <w:spacing w:before="4" w:after="0"/>
                              <w:jc w:val="both"/>
                              <w:rPr>
                                <w:sz w:val="24"/>
                                <w:szCs w:val="24"/>
                              </w:rPr>
                            </w:pPr>
                            <w:r>
                              <w:rPr>
                                <w:sz w:val="24"/>
                                <w:szCs w:val="24"/>
                              </w:rPr>
                              <w:t>Dibuat di</w:t>
                            </w:r>
                            <w:r>
                              <w:rPr>
                                <w:sz w:val="24"/>
                                <w:szCs w:val="24"/>
                              </w:rPr>
                              <w:tab/>
                              <w:t>:…………….</w:t>
                            </w:r>
                          </w:p>
                          <w:p w14:paraId="12394A31" w14:textId="54B9E948" w:rsidR="007E1EAB" w:rsidRDefault="007E1EAB" w:rsidP="0032083B">
                            <w:pPr>
                              <w:tabs>
                                <w:tab w:val="left" w:pos="1843"/>
                              </w:tabs>
                              <w:spacing w:before="4" w:after="0"/>
                              <w:jc w:val="both"/>
                              <w:rPr>
                                <w:sz w:val="24"/>
                                <w:szCs w:val="24"/>
                              </w:rPr>
                            </w:pPr>
                            <w:r>
                              <w:rPr>
                                <w:sz w:val="24"/>
                                <w:szCs w:val="24"/>
                              </w:rPr>
                              <w:t>Pada tanggal</w:t>
                            </w:r>
                            <w:r>
                              <w:rPr>
                                <w:sz w:val="24"/>
                                <w:szCs w:val="24"/>
                              </w:rPr>
                              <w:tab/>
                              <w:t>:…………….</w:t>
                            </w:r>
                          </w:p>
                          <w:p w14:paraId="3AE007CD" w14:textId="77777777" w:rsidR="007E1EAB" w:rsidRPr="0032083B" w:rsidRDefault="007E1EAB" w:rsidP="0032083B">
                            <w:pPr>
                              <w:spacing w:before="4" w:after="0"/>
                              <w:jc w:val="both"/>
                              <w:rPr>
                                <w:sz w:val="24"/>
                                <w:szCs w:val="24"/>
                              </w:rPr>
                            </w:pPr>
                            <w:r>
                              <w:rPr>
                                <w:sz w:val="24"/>
                                <w:szCs w:val="24"/>
                              </w:rPr>
                              <w:t>Yang menyatakan</w:t>
                            </w:r>
                          </w:p>
                          <w:p w14:paraId="7D24EBDE" w14:textId="77777777" w:rsidR="007E1EAB" w:rsidRDefault="007E1EAB"/>
                          <w:p w14:paraId="17D78A54" w14:textId="60638ADB" w:rsidR="007E1EAB" w:rsidRPr="00AE65F8" w:rsidRDefault="007E1EAB" w:rsidP="00AE65F8">
                            <w:pPr>
                              <w:spacing w:after="0"/>
                              <w:rPr>
                                <w:u w:val="single"/>
                              </w:rPr>
                            </w:pPr>
                            <w:r w:rsidRPr="00AE65F8">
                              <w:rPr>
                                <w:u w:val="single"/>
                              </w:rPr>
                              <w:t>Firmantya Safri Wijaya</w:t>
                            </w:r>
                          </w:p>
                          <w:p w14:paraId="421D5FCC" w14:textId="731FCFFC" w:rsidR="007E1EAB" w:rsidRPr="00AE65F8" w:rsidRDefault="007E1EAB" w:rsidP="00AE65F8">
                            <w:pPr>
                              <w:spacing w:after="0"/>
                            </w:pPr>
                            <w:r w:rsidRPr="00AE65F8">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7F680" id="Text Box 2" o:spid="_x0000_s1037" type="#_x0000_t202" style="position:absolute;left:0;text-align:left;margin-left:217.55pt;margin-top:37.25pt;width:177.9pt;height:110.55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" stroked="f">
                <v:textbox>
                  <w:txbxContent>
                    <w:p w14:paraId="796E2974" w14:textId="465BFBD5" w:rsidR="007E1EAB" w:rsidRDefault="007E1EAB" w:rsidP="0032083B">
                      <w:pPr>
                        <w:tabs>
                          <w:tab w:val="left" w:pos="1843"/>
                        </w:tabs>
                        <w:spacing w:before="4" w:after="0"/>
                        <w:jc w:val="both"/>
                        <w:rPr>
                          <w:sz w:val="24"/>
                          <w:szCs w:val="24"/>
                        </w:rPr>
                      </w:pPr>
                      <w:r>
                        <w:rPr>
                          <w:sz w:val="24"/>
                          <w:szCs w:val="24"/>
                        </w:rPr>
                        <w:t>Dibuat di</w:t>
                      </w:r>
                      <w:r>
                        <w:rPr>
                          <w:sz w:val="24"/>
                          <w:szCs w:val="24"/>
                        </w:rPr>
                        <w:tab/>
                        <w:t>:…………….</w:t>
                      </w:r>
                    </w:p>
                    <w:p w14:paraId="12394A31" w14:textId="54B9E948" w:rsidR="007E1EAB" w:rsidRDefault="007E1EAB" w:rsidP="0032083B">
                      <w:pPr>
                        <w:tabs>
                          <w:tab w:val="left" w:pos="1843"/>
                        </w:tabs>
                        <w:spacing w:before="4" w:after="0"/>
                        <w:jc w:val="both"/>
                        <w:rPr>
                          <w:sz w:val="24"/>
                          <w:szCs w:val="24"/>
                        </w:rPr>
                      </w:pPr>
                      <w:r>
                        <w:rPr>
                          <w:sz w:val="24"/>
                          <w:szCs w:val="24"/>
                        </w:rPr>
                        <w:t>Pada tanggal</w:t>
                      </w:r>
                      <w:r>
                        <w:rPr>
                          <w:sz w:val="24"/>
                          <w:szCs w:val="24"/>
                        </w:rPr>
                        <w:tab/>
                        <w:t>:…………….</w:t>
                      </w:r>
                    </w:p>
                    <w:p w14:paraId="3AE007CD" w14:textId="77777777" w:rsidR="007E1EAB" w:rsidRPr="0032083B" w:rsidRDefault="007E1EAB" w:rsidP="0032083B">
                      <w:pPr>
                        <w:spacing w:before="4" w:after="0"/>
                        <w:jc w:val="both"/>
                        <w:rPr>
                          <w:sz w:val="24"/>
                          <w:szCs w:val="24"/>
                        </w:rPr>
                      </w:pPr>
                      <w:r>
                        <w:rPr>
                          <w:sz w:val="24"/>
                          <w:szCs w:val="24"/>
                        </w:rPr>
                        <w:t>Yang menyatakan</w:t>
                      </w:r>
                    </w:p>
                    <w:p w14:paraId="7D24EBDE" w14:textId="77777777" w:rsidR="007E1EAB" w:rsidRDefault="007E1EAB"/>
                    <w:p w14:paraId="17D78A54" w14:textId="60638ADB" w:rsidR="007E1EAB" w:rsidRPr="00AE65F8" w:rsidRDefault="007E1EAB" w:rsidP="00AE65F8">
                      <w:pPr>
                        <w:spacing w:after="0"/>
                        <w:rPr>
                          <w:u w:val="single"/>
                        </w:rPr>
                      </w:pPr>
                      <w:r w:rsidRPr="00AE65F8">
                        <w:rPr>
                          <w:u w:val="single"/>
                        </w:rPr>
                        <w:t>Firmantya Safri Wijaya</w:t>
                      </w:r>
                    </w:p>
                    <w:p w14:paraId="421D5FCC" w14:textId="731FCFFC" w:rsidR="007E1EAB" w:rsidRPr="00AE65F8" w:rsidRDefault="007E1EAB" w:rsidP="00AE65F8">
                      <w:pPr>
                        <w:spacing w:after="0"/>
                      </w:pPr>
                      <w:r w:rsidRPr="00AE65F8">
                        <w:t>18.0502.0011</w:t>
                      </w:r>
                    </w:p>
                  </w:txbxContent>
                </v:textbox>
              </v:shape>
            </w:pict>
          </mc:Fallback>
        </mc:AlternateContent>
      </w:r>
      <w:r w:rsidR="009F6C2A" w:rsidRPr="0032083B">
        <w:rPr>
          <w:sz w:val="24"/>
          <w:szCs w:val="24"/>
        </w:rPr>
        <w:t>Demikian pernyataan ini dibuat dengan sebenar-benarnya tanpa paksaan dari pihak manapun.</w:t>
      </w:r>
    </w:p>
    <w:p w14:paraId="35EE2C3E" w14:textId="71C741D9" w:rsidR="0032083B" w:rsidRDefault="0032083B" w:rsidP="00800B88">
      <w:pPr>
        <w:tabs>
          <w:tab w:val="left" w:pos="5988"/>
        </w:tabs>
        <w:jc w:val="center"/>
        <w:rPr>
          <w:sz w:val="28"/>
          <w:szCs w:val="28"/>
        </w:rPr>
      </w:pPr>
    </w:p>
    <w:p w14:paraId="39CFF170" w14:textId="77777777" w:rsidR="0032083B" w:rsidRDefault="0032083B" w:rsidP="003C29D1">
      <w:pPr>
        <w:tabs>
          <w:tab w:val="left" w:pos="5988"/>
        </w:tabs>
        <w:rPr>
          <w:sz w:val="28"/>
          <w:szCs w:val="28"/>
        </w:rPr>
      </w:pPr>
    </w:p>
    <w:p w14:paraId="3BBF7B2E" w14:textId="77777777" w:rsidR="00D808C0" w:rsidRPr="00F614C4" w:rsidRDefault="00D808C0" w:rsidP="00800B88">
      <w:pPr>
        <w:tabs>
          <w:tab w:val="left" w:pos="5988"/>
        </w:tabs>
        <w:jc w:val="center"/>
        <w:rPr>
          <w:sz w:val="28"/>
          <w:szCs w:val="28"/>
        </w:rPr>
      </w:pPr>
      <w:r w:rsidRPr="00AE250F">
        <w:rPr>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 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
    <w:p w14:paraId="08574935" w14:textId="4EB40AFF" w:rsidR="00D808C0" w:rsidRDefault="00DC79E0" w:rsidP="0032083B">
      <w:pPr>
        <w:pStyle w:val="BodyText"/>
        <w:spacing w:line="362" w:lineRule="auto"/>
        <w:ind w:right="-6" w:firstLine="720"/>
        <w:jc w:val="both"/>
        <w:rPr>
          <w:rFonts w:cs="Times New Roman"/>
          <w:sz w:val="24"/>
          <w:szCs w:val="24"/>
        </w:rPr>
      </w:pPr>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 Oleh karena itu, diucapkan terima kasih kepada :</w:t>
      </w:r>
    </w:p>
    <w:p w14:paraId="2108A544" w14:textId="4A773CDF" w:rsidR="00DC79E0"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09190B4E" w:rsidR="00D808C0" w:rsidRDefault="00D808C0" w:rsidP="00D808C0">
      <w:pPr>
        <w:ind w:left="5040"/>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77777777" w:rsidR="00D808C0" w:rsidRDefault="00D808C0" w:rsidP="00F522CD">
      <w:pPr>
        <w:rPr>
          <w:rFonts w:cs="Times New Roman"/>
          <w:sz w:val="24"/>
          <w:szCs w:val="24"/>
          <w:lang w:val="id-ID"/>
        </w:rPr>
      </w:pPr>
    </w:p>
    <w:p w14:paraId="1D86FE06" w14:textId="4932A4A6" w:rsidR="00DC79E0" w:rsidRPr="009739BB" w:rsidRDefault="00D808C0" w:rsidP="009739BB">
      <w:pPr>
        <w:ind w:left="5040"/>
        <w:jc w:val="center"/>
        <w:rPr>
          <w:rFonts w:cs="Times New Roman"/>
          <w:sz w:val="24"/>
          <w:szCs w:val="24"/>
        </w:rPr>
      </w:pPr>
      <w:r>
        <w:rPr>
          <w:rFonts w:cs="Times New Roman"/>
          <w:sz w:val="24"/>
          <w:szCs w:val="24"/>
        </w:rPr>
        <w:t>…………………..</w:t>
      </w:r>
    </w:p>
    <w:p w14:paraId="1387AA3B" w14:textId="569A6722" w:rsidR="00CA003E" w:rsidRDefault="00E67A75" w:rsidP="00CA003E">
      <w:pPr>
        <w:jc w:val="center"/>
        <w:rPr>
          <w:rFonts w:cs="Times New Roman"/>
          <w:b/>
          <w:sz w:val="32"/>
          <w:szCs w:val="32"/>
        </w:rPr>
      </w:pPr>
      <w:r w:rsidRPr="003D252E">
        <w:rPr>
          <w:rFonts w:cs="Times New Roman"/>
          <w:b/>
          <w:sz w:val="32"/>
          <w:szCs w:val="32"/>
        </w:rPr>
        <w:lastRenderedPageBreak/>
        <w:t>DAFTAR ISI</w:t>
      </w:r>
    </w:p>
    <w:p w14:paraId="2BDAF8D9" w14:textId="0DEC908E" w:rsidR="00CA003E" w:rsidRDefault="00CA003E" w:rsidP="00CA003E">
      <w:pPr>
        <w:rPr>
          <w:rStyle w:val="t"/>
          <w:rFonts w:cs="Times New Roman"/>
          <w:color w:val="000000"/>
          <w:sz w:val="24"/>
          <w:szCs w:val="24"/>
          <w:bdr w:val="none" w:sz="0" w:space="0" w:color="auto" w:frame="1"/>
          <w:shd w:val="clear" w:color="auto" w:fill="FFFFFF"/>
        </w:rPr>
      </w:pPr>
      <w:r w:rsidRPr="00CA003E">
        <w:rPr>
          <w:rFonts w:cs="Times New Roman"/>
          <w:sz w:val="24"/>
          <w:szCs w:val="24"/>
        </w:rPr>
        <w:t>HALAMAN</w:t>
      </w:r>
      <w:r>
        <w:rPr>
          <w:rFonts w:cs="Times New Roman"/>
          <w:sz w:val="24"/>
          <w:szCs w:val="24"/>
        </w:rPr>
        <w:t xml:space="preserve"> KULIT MU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0F6417AA" w14:textId="6FA83D03" w:rsidR="00CA003E" w:rsidRDefault="00CA003E" w:rsidP="00CA003E">
      <w:pPr>
        <w:rPr>
          <w:rStyle w:val="t"/>
          <w:rFonts w:cs="Times New Roman"/>
          <w:color w:val="000000"/>
          <w:sz w:val="24"/>
          <w:szCs w:val="24"/>
          <w:bdr w:val="none" w:sz="0" w:space="0" w:color="auto" w:frame="1"/>
          <w:shd w:val="clear" w:color="auto" w:fill="FFFFFF"/>
        </w:rPr>
      </w:pPr>
      <w:r>
        <w:rPr>
          <w:rStyle w:val="t"/>
          <w:rFonts w:cs="Times New Roman"/>
          <w:color w:val="000000"/>
          <w:sz w:val="24"/>
          <w:szCs w:val="24"/>
          <w:bdr w:val="none" w:sz="0" w:space="0" w:color="auto" w:frame="1"/>
          <w:shd w:val="clear" w:color="auto" w:fill="FFFFFF"/>
        </w:rPr>
        <w:t xml:space="preserve">HALAMAN 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4E7D0DA4" w14:textId="6D51DFC6" w:rsidR="00CA003E" w:rsidRDefault="00CA003E" w:rsidP="00CA003E">
      <w:pPr>
        <w:rPr>
          <w:rStyle w:val="t"/>
          <w:rFonts w:cs="Times New Roman"/>
          <w:color w:val="000000"/>
          <w:sz w:val="24"/>
          <w:szCs w:val="24"/>
          <w:bdr w:val="none" w:sz="0" w:space="0" w:color="auto" w:frame="1"/>
          <w:shd w:val="clear" w:color="auto" w:fill="FFFFFF"/>
        </w:rPr>
      </w:pPr>
      <w:r>
        <w:rPr>
          <w:rStyle w:val="t"/>
          <w:rFonts w:cs="Times New Roman"/>
          <w:color w:val="000000"/>
          <w:sz w:val="24"/>
          <w:szCs w:val="24"/>
          <w:bdr w:val="none" w:sz="0" w:space="0" w:color="auto" w:frame="1"/>
          <w:shd w:val="clear" w:color="auto" w:fill="FFFFFF"/>
        </w:rPr>
        <w:t xml:space="preserve">HALAMAN PENEGAS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03E7462B" w14:textId="69805090" w:rsidR="00CA003E" w:rsidRPr="00CA003E" w:rsidRDefault="00CA003E" w:rsidP="00CA003E">
      <w:pPr>
        <w:rPr>
          <w:rFonts w:cs="Times New Roman"/>
          <w:sz w:val="24"/>
          <w:szCs w:val="24"/>
        </w:rPr>
      </w:pPr>
      <w:r>
        <w:rPr>
          <w:rStyle w:val="t"/>
          <w:rFonts w:cs="Times New Roman"/>
          <w:color w:val="000000"/>
          <w:sz w:val="24"/>
          <w:szCs w:val="24"/>
          <w:bdr w:val="none" w:sz="0" w:space="0" w:color="auto" w:frame="1"/>
          <w:shd w:val="clear" w:color="auto" w:fill="FFFFFF"/>
        </w:rPr>
        <w:t xml:space="preserve">HALAMAN 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2BD03DFC" w14:textId="1D401109" w:rsidR="00DD7ECC" w:rsidRPr="00DD7ECC" w:rsidRDefault="00DD7ECC" w:rsidP="00DD7ECC">
      <w:pPr>
        <w:rPr>
          <w:rFonts w:cs="Times New Roman"/>
          <w:color w:val="000000"/>
          <w:sz w:val="24"/>
          <w:szCs w:val="24"/>
          <w:bdr w:val="none" w:sz="0" w:space="0" w:color="auto" w:frame="1"/>
          <w:shd w:val="clear" w:color="auto" w:fill="FFFFFF"/>
        </w:rPr>
      </w:pPr>
      <w:r>
        <w:rPr>
          <w:rFonts w:cs="Times New Roman"/>
          <w:sz w:val="24"/>
          <w:szCs w:val="24"/>
        </w:rPr>
        <w:t>KATA 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p>
    <w:p w14:paraId="42F5D153" w14:textId="7C7AF14A" w:rsidR="00E67A75" w:rsidRDefault="00E67A75" w:rsidP="00E67A75">
      <w:pPr>
        <w:pStyle w:val="Heading1"/>
        <w:spacing w:after="240" w:line="276" w:lineRule="auto"/>
        <w:jc w:val="left"/>
        <w:rPr>
          <w:rStyle w:val="t"/>
          <w:b w:val="0"/>
          <w:bdr w:val="none" w:sz="0" w:space="0" w:color="auto" w:frame="1"/>
          <w:shd w:val="clear" w:color="auto" w:fill="FFFFFF"/>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p>
    <w:p w14:paraId="0AE244F9" w14:textId="244F483C"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p>
    <w:p w14:paraId="032DB6D9" w14:textId="1E2DAC32"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p>
    <w:p w14:paraId="3A3D192F" w14:textId="1BE45BDA"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p>
    <w:p w14:paraId="27D86A45" w14:textId="25663DB6" w:rsidR="00DD7ECC" w:rsidRPr="00DD7ECC" w:rsidRDefault="00DD7ECC" w:rsidP="00DD7ECC">
      <w:pPr>
        <w:rPr>
          <w:bdr w:val="none" w:sz="0" w:space="0" w:color="auto" w:frame="1"/>
          <w:shd w:val="clear" w:color="auto" w:fill="FFFFFF"/>
        </w:rPr>
      </w:pPr>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p>
    <w:p w14:paraId="0D71D74A" w14:textId="75AED02E" w:rsidR="00DA57B4" w:rsidRPr="00613E8F" w:rsidRDefault="00DA57B4" w:rsidP="00E67A75">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p>
    <w:p w14:paraId="0B8BDC3E" w14:textId="06FCB5D5"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r w:rsidR="00E67A75">
        <w:rPr>
          <w:rStyle w:val="t"/>
          <w:rFonts w:cs="Times New Roman"/>
          <w:color w:val="000000"/>
          <w:sz w:val="24"/>
          <w:szCs w:val="24"/>
          <w:bdr w:val="none" w:sz="0" w:space="0" w:color="auto" w:frame="1"/>
          <w:shd w:val="clear" w:color="auto" w:fill="FFFFFF"/>
        </w:rPr>
        <w:t xml:space="preserve">   </w:t>
      </w:r>
    </w:p>
    <w:p w14:paraId="0F8CE3DC" w14:textId="4E251D82" w:rsidR="00E67A75" w:rsidRPr="008A6113" w:rsidRDefault="00014B00" w:rsidP="00FA2972">
      <w:pPr>
        <w:pStyle w:val="ListParagraph"/>
        <w:numPr>
          <w:ilvl w:val="1"/>
          <w:numId w:val="22"/>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5</w:t>
      </w:r>
    </w:p>
    <w:p w14:paraId="2B0E1E47" w14:textId="29A24533" w:rsidR="00E67A75" w:rsidRPr="005A4007" w:rsidRDefault="00014B00" w:rsidP="00FA2972">
      <w:pPr>
        <w:pStyle w:val="ListParagraph"/>
        <w:numPr>
          <w:ilvl w:val="1"/>
          <w:numId w:val="22"/>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xml:space="preserve"> 7</w:t>
      </w:r>
    </w:p>
    <w:p w14:paraId="77270D06" w14:textId="71E5257D" w:rsidR="00014B00" w:rsidRPr="00AE250F" w:rsidRDefault="00316365" w:rsidP="00FA2972">
      <w:pPr>
        <w:pStyle w:val="ListParagraph"/>
        <w:numPr>
          <w:ilvl w:val="1"/>
          <w:numId w:val="22"/>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7</w:t>
      </w:r>
    </w:p>
    <w:p w14:paraId="57AC5BD7" w14:textId="5B66E5B8" w:rsidR="00E67A75" w:rsidRPr="005C3D0F" w:rsidRDefault="00014B00" w:rsidP="00FA2972">
      <w:pPr>
        <w:pStyle w:val="ListParagraph"/>
        <w:numPr>
          <w:ilvl w:val="1"/>
          <w:numId w:val="22"/>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5A4007">
        <w:rPr>
          <w:rStyle w:val="t"/>
          <w:rFonts w:cs="Times New Roman"/>
          <w:color w:val="000000"/>
          <w:sz w:val="24"/>
          <w:szCs w:val="24"/>
          <w:bdr w:val="none" w:sz="0" w:space="0" w:color="auto" w:frame="1"/>
          <w:shd w:val="clear" w:color="auto" w:fill="FFFFFF"/>
        </w:rPr>
        <w:t xml:space="preserve">. </w:t>
      </w:r>
      <w:r w:rsidR="002D0410">
        <w:rPr>
          <w:rStyle w:val="t"/>
          <w:rFonts w:cs="Times New Roman"/>
          <w:color w:val="000000"/>
          <w:sz w:val="24"/>
          <w:szCs w:val="24"/>
          <w:bdr w:val="none" w:sz="0" w:space="0" w:color="auto" w:frame="1"/>
          <w:shd w:val="clear" w:color="auto" w:fill="FFFFFF"/>
        </w:rPr>
        <w:t>7</w:t>
      </w:r>
    </w:p>
    <w:p w14:paraId="646340CD" w14:textId="2ABD2BB3" w:rsidR="005C3D0F" w:rsidRPr="00ED0CE0" w:rsidRDefault="005C3D0F" w:rsidP="00FA2972">
      <w:pPr>
        <w:pStyle w:val="ListParagraph"/>
        <w:numPr>
          <w:ilvl w:val="1"/>
          <w:numId w:val="22"/>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Manfaat 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p>
    <w:p w14:paraId="116A745E" w14:textId="12C3E5B1" w:rsidR="00ED0CE0" w:rsidRPr="009D3E67" w:rsidRDefault="00ED0CE0" w:rsidP="009D3E67">
      <w:pPr>
        <w:spacing w:after="240"/>
        <w:rPr>
          <w:rFonts w:cs="Times New Roman"/>
          <w:color w:val="000000"/>
          <w:sz w:val="24"/>
          <w:szCs w:val="24"/>
          <w:bdr w:val="none" w:sz="0" w:space="0" w:color="auto" w:frame="1"/>
          <w:shd w:val="clear" w:color="auto" w:fill="FFFFFF"/>
        </w:rPr>
      </w:pPr>
      <w:r>
        <w:rPr>
          <w:rFonts w:cs="Times New Roman"/>
          <w:sz w:val="24"/>
          <w:szCs w:val="24"/>
        </w:rPr>
        <w:t xml:space="preserve">BAB II TINJAUAN 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r w:rsidR="002D0410">
        <w:rPr>
          <w:rStyle w:val="t"/>
          <w:rFonts w:cs="Times New Roman"/>
          <w:color w:val="000000"/>
          <w:sz w:val="24"/>
          <w:szCs w:val="24"/>
          <w:bdr w:val="none" w:sz="0" w:space="0" w:color="auto" w:frame="1"/>
          <w:shd w:val="clear" w:color="auto" w:fill="FFFFFF"/>
        </w:rPr>
        <w:t>8</w:t>
      </w:r>
    </w:p>
    <w:p w14:paraId="70067481" w14:textId="0391D105"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Pr="00FA2972">
        <w:rPr>
          <w:sz w:val="24"/>
          <w:szCs w:val="24"/>
        </w:rPr>
        <w:t>.</w:t>
      </w:r>
      <w:r w:rsidR="00FA2972" w:rsidRPr="00FA2972">
        <w:rPr>
          <w:sz w:val="24"/>
          <w:szCs w:val="24"/>
        </w:rPr>
        <w:t xml:space="preserve"> </w:t>
      </w:r>
      <w:r w:rsidR="002D0410">
        <w:rPr>
          <w:sz w:val="24"/>
          <w:szCs w:val="24"/>
        </w:rPr>
        <w:t xml:space="preserve"> 8</w:t>
      </w:r>
    </w:p>
    <w:p w14:paraId="17A7F54E" w14:textId="4F7598B5"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2D0410">
        <w:rPr>
          <w:sz w:val="24"/>
          <w:szCs w:val="24"/>
        </w:rPr>
        <w:t xml:space="preserve"> 9</w:t>
      </w:r>
    </w:p>
    <w:p w14:paraId="10176F86" w14:textId="04665335"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2D0410">
        <w:rPr>
          <w:sz w:val="24"/>
          <w:szCs w:val="24"/>
        </w:rPr>
        <w:t xml:space="preserve"> 10</w:t>
      </w:r>
      <w:r w:rsidRPr="00FA2972">
        <w:rPr>
          <w:sz w:val="24"/>
          <w:szCs w:val="24"/>
        </w:rPr>
        <w:t xml:space="preserve"> </w:t>
      </w:r>
    </w:p>
    <w:p w14:paraId="5CBAFF7D" w14:textId="6CDE2AC7"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281DCE" w:rsidRPr="00FA2972">
        <w:rPr>
          <w:webHidden/>
          <w:sz w:val="24"/>
          <w:szCs w:val="24"/>
        </w:rPr>
        <w:t xml:space="preserve">… </w:t>
      </w:r>
      <w:r w:rsidR="002D0410">
        <w:rPr>
          <w:webHidden/>
          <w:sz w:val="24"/>
          <w:szCs w:val="24"/>
        </w:rPr>
        <w:t>12</w:t>
      </w:r>
    </w:p>
    <w:p w14:paraId="052AF296" w14:textId="28D56EB3"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2D0410">
        <w:rPr>
          <w:sz w:val="24"/>
          <w:szCs w:val="24"/>
        </w:rPr>
        <w:t>… 13</w:t>
      </w:r>
    </w:p>
    <w:p w14:paraId="7C736B0D" w14:textId="77777777" w:rsidR="00CA003E" w:rsidRDefault="00CA003E" w:rsidP="00CA003E"/>
    <w:p w14:paraId="72DEBA8B" w14:textId="77777777" w:rsidR="00CA003E" w:rsidRPr="00CA003E" w:rsidRDefault="00CA003E" w:rsidP="00CA003E"/>
    <w:p w14:paraId="084D5D63" w14:textId="77777777" w:rsidR="00281DCE" w:rsidRPr="00FA2972" w:rsidRDefault="00281DCE" w:rsidP="00FA2972">
      <w:pPr>
        <w:spacing w:line="360" w:lineRule="auto"/>
        <w:rPr>
          <w:sz w:val="24"/>
          <w:szCs w:val="24"/>
        </w:rPr>
      </w:pPr>
    </w:p>
    <w:p w14:paraId="079F3A6C" w14:textId="7DFDF4F0" w:rsidR="00F8732F" w:rsidRPr="009D3E67" w:rsidRDefault="009D3E67" w:rsidP="009D3E67">
      <w:pPr>
        <w:spacing w:after="240"/>
        <w:rPr>
          <w:rFonts w:cs="Times New Roman"/>
          <w:color w:val="000000"/>
          <w:sz w:val="24"/>
          <w:szCs w:val="24"/>
          <w:bdr w:val="none" w:sz="0" w:space="0" w:color="auto" w:frame="1"/>
          <w:shd w:val="clear" w:color="auto" w:fill="FFFFFF"/>
        </w:rPr>
      </w:pPr>
      <w:r>
        <w:rPr>
          <w:rFonts w:cs="Times New Roman"/>
          <w:sz w:val="24"/>
          <w:szCs w:val="24"/>
        </w:rPr>
        <w:lastRenderedPageBreak/>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15</w:t>
      </w:r>
    </w:p>
    <w:p w14:paraId="2B8F2F49" w14:textId="1FA235F1" w:rsidR="00451A7E" w:rsidRDefault="00451A7E" w:rsidP="00DE1C15">
      <w:pPr>
        <w:pStyle w:val="TOC1"/>
        <w:numPr>
          <w:ilvl w:val="0"/>
          <w:numId w:val="25"/>
        </w:numPr>
        <w:ind w:left="851" w:hanging="567"/>
        <w:rPr>
          <w:sz w:val="24"/>
          <w:szCs w:val="24"/>
        </w:rPr>
      </w:pPr>
      <w:r w:rsidRPr="00380C79">
        <w:rPr>
          <w:sz w:val="24"/>
          <w:szCs w:val="24"/>
        </w:rPr>
        <w:t>Tahap Pra D</w:t>
      </w:r>
      <w:r w:rsidR="00B80E3B">
        <w:rPr>
          <w:sz w:val="24"/>
          <w:szCs w:val="24"/>
        </w:rPr>
        <w:t>esain Model ……………………………………………...</w:t>
      </w:r>
      <w:r w:rsidR="002D0410">
        <w:rPr>
          <w:sz w:val="24"/>
          <w:szCs w:val="24"/>
        </w:rPr>
        <w:t xml:space="preserve"> 15</w:t>
      </w:r>
      <w:r w:rsidRPr="00380C79">
        <w:rPr>
          <w:sz w:val="24"/>
          <w:szCs w:val="24"/>
        </w:rPr>
        <w:t xml:space="preserve"> </w:t>
      </w:r>
    </w:p>
    <w:p w14:paraId="60EF1EF6" w14:textId="2D607AEA" w:rsid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Tujuan pra desain ..</w:t>
      </w:r>
      <w:r w:rsidRPr="00FA2972">
        <w:rPr>
          <w:sz w:val="24"/>
          <w:szCs w:val="24"/>
        </w:rPr>
        <w:t>…...……………………</w:t>
      </w:r>
      <w:r w:rsidR="00DE1C15">
        <w:rPr>
          <w:sz w:val="24"/>
          <w:szCs w:val="24"/>
        </w:rPr>
        <w:t xml:space="preserve">...………………….. </w:t>
      </w:r>
      <w:r>
        <w:rPr>
          <w:sz w:val="24"/>
          <w:szCs w:val="24"/>
        </w:rPr>
        <w:t xml:space="preserve"> 17</w:t>
      </w:r>
    </w:p>
    <w:p w14:paraId="082A7C4C" w14:textId="79C6FB21" w:rsidR="002335E5" w:rsidRP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Pr>
          <w:sz w:val="24"/>
          <w:szCs w:val="24"/>
        </w:rPr>
        <w:t>.. 17</w:t>
      </w:r>
    </w:p>
    <w:p w14:paraId="07B76133" w14:textId="37CABE18" w:rsidR="00F8732F" w:rsidRDefault="00451A7E" w:rsidP="00DE1C15">
      <w:pPr>
        <w:pStyle w:val="TOC1"/>
        <w:numPr>
          <w:ilvl w:val="0"/>
          <w:numId w:val="25"/>
        </w:numPr>
        <w:ind w:left="851" w:hanging="567"/>
        <w:rPr>
          <w:sz w:val="24"/>
          <w:szCs w:val="24"/>
        </w:rPr>
      </w:pPr>
      <w:r w:rsidRPr="00380C79">
        <w:rPr>
          <w:sz w:val="24"/>
          <w:szCs w:val="24"/>
        </w:rPr>
        <w:t>Tahap Perancangan desai</w:t>
      </w:r>
      <w:r w:rsidR="00B80E3B">
        <w:rPr>
          <w:sz w:val="24"/>
          <w:szCs w:val="24"/>
        </w:rPr>
        <w:t>n Model Aplikasi …………………………..</w:t>
      </w:r>
      <w:r w:rsidR="002D0410">
        <w:rPr>
          <w:sz w:val="24"/>
          <w:szCs w:val="24"/>
        </w:rPr>
        <w:t xml:space="preserve"> 16</w:t>
      </w:r>
    </w:p>
    <w:p w14:paraId="6944E4F0" w14:textId="421D1F43" w:rsidR="003C29D1" w:rsidRDefault="003C29D1" w:rsidP="00DE1C15">
      <w:pPr>
        <w:pStyle w:val="ListParagraph"/>
        <w:numPr>
          <w:ilvl w:val="0"/>
          <w:numId w:val="26"/>
        </w:numPr>
        <w:tabs>
          <w:tab w:val="left" w:pos="851"/>
          <w:tab w:val="left" w:pos="1276"/>
        </w:tabs>
        <w:ind w:firstLine="131"/>
        <w:rPr>
          <w:sz w:val="24"/>
          <w:szCs w:val="24"/>
        </w:rPr>
      </w:pPr>
      <w:r>
        <w:rPr>
          <w:sz w:val="24"/>
          <w:szCs w:val="24"/>
        </w:rPr>
        <w:t xml:space="preserve">Interface apk </w:t>
      </w:r>
      <w:r w:rsidRPr="00FA2972">
        <w:rPr>
          <w:sz w:val="24"/>
          <w:szCs w:val="24"/>
        </w:rPr>
        <w:t>………...……………………</w:t>
      </w:r>
      <w:r>
        <w:rPr>
          <w:sz w:val="24"/>
          <w:szCs w:val="24"/>
        </w:rPr>
        <w:t>...…………………….</w:t>
      </w:r>
    </w:p>
    <w:p w14:paraId="67130703" w14:textId="60AF7EC5" w:rsidR="003C29D1" w:rsidRDefault="003C29D1" w:rsidP="00DE1C15">
      <w:pPr>
        <w:pStyle w:val="ListParagraph"/>
        <w:numPr>
          <w:ilvl w:val="0"/>
          <w:numId w:val="26"/>
        </w:numPr>
        <w:tabs>
          <w:tab w:val="left" w:pos="851"/>
          <w:tab w:val="left" w:pos="1276"/>
        </w:tabs>
        <w:ind w:firstLine="131"/>
        <w:rPr>
          <w:sz w:val="24"/>
          <w:szCs w:val="24"/>
        </w:rPr>
      </w:pPr>
      <w:r>
        <w:rPr>
          <w:sz w:val="24"/>
          <w:szCs w:val="24"/>
        </w:rPr>
        <w:t xml:space="preserve">Interface web admin </w:t>
      </w:r>
      <w:r w:rsidRPr="00FA2972">
        <w:rPr>
          <w:sz w:val="24"/>
          <w:szCs w:val="24"/>
        </w:rPr>
        <w:t>………</w:t>
      </w:r>
      <w:r>
        <w:rPr>
          <w:sz w:val="24"/>
          <w:szCs w:val="24"/>
        </w:rPr>
        <w:t>...……………………………………</w:t>
      </w:r>
    </w:p>
    <w:p w14:paraId="532F3A16" w14:textId="4BC1B90F" w:rsidR="002F387E"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UML </w:t>
      </w:r>
      <w:r w:rsidRPr="00FA2972">
        <w:rPr>
          <w:sz w:val="24"/>
          <w:szCs w:val="24"/>
        </w:rPr>
        <w:t>………………...……………………</w:t>
      </w:r>
      <w:r w:rsidR="007F3291">
        <w:rPr>
          <w:sz w:val="24"/>
          <w:szCs w:val="24"/>
        </w:rPr>
        <w:t>...</w:t>
      </w:r>
      <w:r w:rsidR="00B80E3B">
        <w:rPr>
          <w:sz w:val="24"/>
          <w:szCs w:val="24"/>
        </w:rPr>
        <w:t>…………………….</w:t>
      </w:r>
      <w:r w:rsidR="002D0410">
        <w:rPr>
          <w:sz w:val="24"/>
          <w:szCs w:val="24"/>
        </w:rPr>
        <w:t xml:space="preserve"> 18</w:t>
      </w:r>
    </w:p>
    <w:p w14:paraId="0195CAAF" w14:textId="1AE1009C" w:rsidR="002D0410" w:rsidRPr="005C3D0F"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ERD </w:t>
      </w:r>
      <w:r w:rsidRPr="00FA2972">
        <w:rPr>
          <w:sz w:val="24"/>
          <w:szCs w:val="24"/>
        </w:rPr>
        <w:t>………………...…………………</w:t>
      </w:r>
      <w:r w:rsidR="007F3291">
        <w:rPr>
          <w:sz w:val="24"/>
          <w:szCs w:val="24"/>
        </w:rPr>
        <w:t>...</w:t>
      </w:r>
      <w:r w:rsidRPr="00FA2972">
        <w:rPr>
          <w:sz w:val="24"/>
          <w:szCs w:val="24"/>
        </w:rPr>
        <w:t>…</w:t>
      </w:r>
      <w:r w:rsidR="002D0410">
        <w:rPr>
          <w:sz w:val="24"/>
          <w:szCs w:val="24"/>
        </w:rPr>
        <w:t>………...…………... 18</w:t>
      </w:r>
    </w:p>
    <w:p w14:paraId="0C26E35A" w14:textId="2666C8DB" w:rsidR="005C3D0F" w:rsidRPr="005C3D0F" w:rsidRDefault="005C3D0F" w:rsidP="005C3D0F">
      <w:pPr>
        <w:spacing w:after="240"/>
        <w:rPr>
          <w:rFonts w:cs="Times New Roman"/>
          <w:color w:val="000000"/>
          <w:sz w:val="24"/>
          <w:szCs w:val="24"/>
          <w:bdr w:val="none" w:sz="0" w:space="0" w:color="auto" w:frame="1"/>
          <w:shd w:val="clear" w:color="auto" w:fill="FFFFFF"/>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 15</w:t>
      </w:r>
    </w:p>
    <w:p w14:paraId="4835DE5E" w14:textId="132479E2" w:rsidR="005C3D0F" w:rsidRDefault="005C3D0F" w:rsidP="005C3D0F">
      <w:pPr>
        <w:pStyle w:val="ListParagraph"/>
        <w:numPr>
          <w:ilvl w:val="0"/>
          <w:numId w:val="31"/>
        </w:numPr>
        <w:tabs>
          <w:tab w:val="left" w:pos="851"/>
        </w:tabs>
        <w:spacing w:line="360" w:lineRule="auto"/>
        <w:ind w:left="851" w:hanging="567"/>
        <w:rPr>
          <w:sz w:val="24"/>
          <w:szCs w:val="24"/>
        </w:rPr>
      </w:pPr>
      <w:r w:rsidRPr="00380C79">
        <w:rPr>
          <w:sz w:val="24"/>
          <w:szCs w:val="24"/>
        </w:rPr>
        <w:t>Implementasi ………………………...……</w:t>
      </w:r>
      <w:r>
        <w:rPr>
          <w:sz w:val="24"/>
          <w:szCs w:val="24"/>
        </w:rPr>
        <w:t>……………………………</w:t>
      </w:r>
    </w:p>
    <w:p w14:paraId="58CB15F2" w14:textId="29B35E66" w:rsidR="00393A38" w:rsidRPr="00DE1C15" w:rsidRDefault="00393A38" w:rsidP="00393A38">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Implementasi Sistem</w:t>
      </w:r>
      <w:r>
        <w:rPr>
          <w:rFonts w:eastAsia="Calibri" w:cs="Times New Roman"/>
          <w:bCs/>
          <w:sz w:val="24"/>
          <w:szCs w:val="24"/>
        </w:rPr>
        <w:t xml:space="preserve"> </w:t>
      </w:r>
      <w:r w:rsidRPr="00393A38">
        <w:rPr>
          <w:sz w:val="24"/>
          <w:szCs w:val="24"/>
        </w:rPr>
        <w:t>..……………………...……………………..</w:t>
      </w:r>
    </w:p>
    <w:p w14:paraId="208B5F5A" w14:textId="2D4F530B" w:rsidR="00DE1C15" w:rsidRPr="00393A38" w:rsidRDefault="00DE1C15" w:rsidP="00DE1C15">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Implementasi Data base </w:t>
      </w:r>
      <w:r>
        <w:rPr>
          <w:sz w:val="24"/>
          <w:szCs w:val="24"/>
        </w:rPr>
        <w:t xml:space="preserve">..……………………...…………………. </w:t>
      </w:r>
    </w:p>
    <w:p w14:paraId="5BD16BEF" w14:textId="0B389B51" w:rsidR="00393A38" w:rsidRPr="004E252E" w:rsidRDefault="002335E5" w:rsidP="004E252E">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w:t>
      </w:r>
      <w:r w:rsidR="00393A38" w:rsidRPr="004E252E">
        <w:rPr>
          <w:rFonts w:eastAsia="Calibri" w:cs="Times New Roman"/>
          <w:bCs/>
          <w:sz w:val="24"/>
          <w:szCs w:val="24"/>
        </w:rPr>
        <w:t xml:space="preserve"> Perangkat Keras</w:t>
      </w:r>
      <w:r w:rsidR="00393A38" w:rsidRPr="004E252E">
        <w:rPr>
          <w:sz w:val="24"/>
          <w:szCs w:val="24"/>
        </w:rPr>
        <w:t xml:space="preserve"> ……………...……………………</w:t>
      </w:r>
    </w:p>
    <w:p w14:paraId="3435F9D5" w14:textId="52C06F21" w:rsidR="00393A38" w:rsidRDefault="002335E5" w:rsidP="00393A38">
      <w:pPr>
        <w:pStyle w:val="ListParagraph"/>
        <w:numPr>
          <w:ilvl w:val="0"/>
          <w:numId w:val="37"/>
        </w:numPr>
        <w:tabs>
          <w:tab w:val="left" w:pos="1276"/>
        </w:tabs>
        <w:ind w:left="1276" w:hanging="425"/>
        <w:rPr>
          <w:sz w:val="24"/>
          <w:szCs w:val="24"/>
        </w:rPr>
      </w:pPr>
      <w:r>
        <w:rPr>
          <w:rFonts w:eastAsia="Calibri" w:cs="Times New Roman"/>
          <w:bCs/>
          <w:sz w:val="24"/>
          <w:szCs w:val="24"/>
        </w:rPr>
        <w:t>Kebutuhan</w:t>
      </w:r>
      <w:r w:rsidR="00393A38">
        <w:rPr>
          <w:rFonts w:eastAsia="Calibri" w:cs="Times New Roman"/>
          <w:bCs/>
          <w:sz w:val="24"/>
          <w:szCs w:val="24"/>
        </w:rPr>
        <w:t xml:space="preserve"> Perangkat Lunak </w:t>
      </w:r>
      <w:r w:rsidR="00393A38">
        <w:rPr>
          <w:sz w:val="24"/>
          <w:szCs w:val="24"/>
        </w:rPr>
        <w:t>……</w:t>
      </w:r>
      <w:r w:rsidR="00393A38" w:rsidRPr="00393A38">
        <w:rPr>
          <w:sz w:val="24"/>
          <w:szCs w:val="24"/>
        </w:rPr>
        <w:t>………...</w:t>
      </w:r>
      <w:r w:rsidR="00393A38">
        <w:rPr>
          <w:sz w:val="24"/>
          <w:szCs w:val="24"/>
        </w:rPr>
        <w:t>……………………</w:t>
      </w:r>
    </w:p>
    <w:p w14:paraId="0D99DA0D" w14:textId="3255B9F7" w:rsidR="00393A38" w:rsidRPr="00393A38" w:rsidRDefault="00393A38" w:rsidP="00393A38">
      <w:pPr>
        <w:pStyle w:val="ListParagraph"/>
        <w:tabs>
          <w:tab w:val="left" w:pos="1276"/>
        </w:tabs>
        <w:ind w:left="1211"/>
        <w:rPr>
          <w:sz w:val="24"/>
          <w:szCs w:val="24"/>
        </w:rPr>
      </w:pPr>
    </w:p>
    <w:p w14:paraId="3837C113" w14:textId="0D0A93AE" w:rsidR="00850FB5" w:rsidRDefault="005C3D0F" w:rsidP="00D808C0">
      <w:pPr>
        <w:pStyle w:val="ListParagraph"/>
        <w:numPr>
          <w:ilvl w:val="0"/>
          <w:numId w:val="31"/>
        </w:numPr>
        <w:tabs>
          <w:tab w:val="left" w:pos="851"/>
        </w:tabs>
        <w:spacing w:line="360" w:lineRule="auto"/>
        <w:ind w:left="851" w:hanging="567"/>
        <w:rPr>
          <w:sz w:val="24"/>
          <w:szCs w:val="24"/>
        </w:rPr>
      </w:pPr>
      <w:r w:rsidRPr="00393A38">
        <w:rPr>
          <w:sz w:val="24"/>
          <w:szCs w:val="24"/>
        </w:rPr>
        <w:t>Pengujian …………………...…………………………………</w:t>
      </w:r>
      <w:r w:rsidR="00393A38">
        <w:rPr>
          <w:sz w:val="24"/>
          <w:szCs w:val="24"/>
        </w:rPr>
        <w:t>……….</w:t>
      </w:r>
    </w:p>
    <w:p w14:paraId="7C780895" w14:textId="01AB4015" w:rsidR="009308DA" w:rsidRDefault="009308DA" w:rsidP="009308DA">
      <w:pPr>
        <w:tabs>
          <w:tab w:val="left" w:pos="851"/>
        </w:tabs>
        <w:spacing w:line="360" w:lineRule="auto"/>
        <w:rPr>
          <w:rFonts w:cs="Times New Roman"/>
          <w:sz w:val="24"/>
          <w:szCs w:val="24"/>
        </w:rPr>
      </w:pPr>
      <w:r w:rsidRPr="005C3D0F">
        <w:rPr>
          <w:rFonts w:cs="Times New Roman"/>
          <w:sz w:val="24"/>
          <w:szCs w:val="24"/>
        </w:rPr>
        <w:t>B</w:t>
      </w:r>
      <w:r>
        <w:rPr>
          <w:rFonts w:cs="Times New Roman"/>
          <w:sz w:val="24"/>
          <w:szCs w:val="24"/>
        </w:rPr>
        <w:t>AB V HASIL DAN PEMBAHASAN</w:t>
      </w:r>
    </w:p>
    <w:p w14:paraId="56EA9D8E" w14:textId="37C5B998"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Hasil </w:t>
      </w:r>
    </w:p>
    <w:p w14:paraId="463D467B" w14:textId="234D5488"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Pembahasan </w:t>
      </w:r>
    </w:p>
    <w:p w14:paraId="68B0BA39" w14:textId="4D7EAD14" w:rsidR="009308DA" w:rsidRDefault="009308DA" w:rsidP="009308DA">
      <w:pPr>
        <w:tabs>
          <w:tab w:val="left" w:pos="851"/>
        </w:tabs>
        <w:spacing w:line="360" w:lineRule="auto"/>
        <w:rPr>
          <w:sz w:val="24"/>
          <w:szCs w:val="24"/>
        </w:rPr>
      </w:pPr>
      <w:r>
        <w:rPr>
          <w:sz w:val="24"/>
          <w:szCs w:val="24"/>
        </w:rPr>
        <w:t xml:space="preserve">BAB VI PENUTUP </w:t>
      </w:r>
    </w:p>
    <w:p w14:paraId="241ED283" w14:textId="6B5FE827"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Kesimpulan </w:t>
      </w:r>
    </w:p>
    <w:p w14:paraId="595A1548" w14:textId="27A48297"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Saran </w:t>
      </w:r>
    </w:p>
    <w:p w14:paraId="6D32ADF3" w14:textId="6C5922ED" w:rsidR="009308DA" w:rsidRDefault="009308DA" w:rsidP="009308DA">
      <w:pPr>
        <w:tabs>
          <w:tab w:val="left" w:pos="851"/>
        </w:tabs>
        <w:spacing w:line="360" w:lineRule="auto"/>
        <w:rPr>
          <w:sz w:val="24"/>
          <w:szCs w:val="24"/>
        </w:rPr>
      </w:pPr>
      <w:r>
        <w:rPr>
          <w:sz w:val="24"/>
          <w:szCs w:val="24"/>
        </w:rPr>
        <w:t>DAFTAR PUSTAKA</w:t>
      </w:r>
    </w:p>
    <w:p w14:paraId="7BC5BFB9" w14:textId="329DCEB7" w:rsidR="009308DA" w:rsidRPr="009308DA" w:rsidRDefault="009308DA" w:rsidP="009308DA">
      <w:pPr>
        <w:tabs>
          <w:tab w:val="left" w:pos="851"/>
        </w:tabs>
        <w:spacing w:line="360" w:lineRule="auto"/>
        <w:rPr>
          <w:sz w:val="24"/>
          <w:szCs w:val="24"/>
        </w:rPr>
      </w:pPr>
      <w:r>
        <w:rPr>
          <w:sz w:val="24"/>
          <w:szCs w:val="24"/>
        </w:rPr>
        <w:t>LAMPIRAN</w:t>
      </w:r>
    </w:p>
    <w:p w14:paraId="59C59B0C" w14:textId="77777777" w:rsidR="009308DA" w:rsidRPr="009308DA" w:rsidRDefault="009308DA" w:rsidP="009308DA">
      <w:pPr>
        <w:tabs>
          <w:tab w:val="left" w:pos="851"/>
        </w:tabs>
        <w:spacing w:line="360" w:lineRule="auto"/>
        <w:ind w:left="284"/>
        <w:rPr>
          <w:sz w:val="24"/>
          <w:szCs w:val="24"/>
        </w:rPr>
      </w:pPr>
    </w:p>
    <w:p w14:paraId="62C82B03" w14:textId="77777777" w:rsidR="00CA003E" w:rsidRDefault="00CA003E" w:rsidP="00CA003E">
      <w:pPr>
        <w:pStyle w:val="ListParagraph"/>
        <w:tabs>
          <w:tab w:val="left" w:pos="851"/>
        </w:tabs>
        <w:spacing w:line="360" w:lineRule="auto"/>
        <w:ind w:left="851"/>
        <w:rPr>
          <w:sz w:val="24"/>
          <w:szCs w:val="24"/>
        </w:rPr>
      </w:pPr>
    </w:p>
    <w:p w14:paraId="6BF9BCDD" w14:textId="77777777" w:rsidR="00CA003E" w:rsidRPr="009308DA" w:rsidRDefault="00CA003E" w:rsidP="009308DA">
      <w:pPr>
        <w:tabs>
          <w:tab w:val="left" w:pos="851"/>
        </w:tabs>
        <w:spacing w:line="360" w:lineRule="auto"/>
        <w:rPr>
          <w:sz w:val="24"/>
          <w:szCs w:val="24"/>
        </w:rPr>
      </w:pPr>
    </w:p>
    <w:p w14:paraId="0051B2F2" w14:textId="4D1935FB" w:rsidR="00F81E15" w:rsidRDefault="00F81E15" w:rsidP="00F81E15">
      <w:pPr>
        <w:jc w:val="center"/>
        <w:rPr>
          <w:rFonts w:cs="Times New Roman"/>
          <w:b/>
          <w:sz w:val="32"/>
          <w:szCs w:val="32"/>
        </w:rPr>
      </w:pPr>
      <w:r>
        <w:rPr>
          <w:rFonts w:cs="Times New Roman"/>
          <w:b/>
          <w:sz w:val="32"/>
          <w:szCs w:val="32"/>
        </w:rPr>
        <w:lastRenderedPageBreak/>
        <w:t>DAFTAR TABLE</w:t>
      </w:r>
    </w:p>
    <w:p w14:paraId="2FCF8BB4" w14:textId="77777777" w:rsidR="00F81E15" w:rsidRDefault="00F81E15" w:rsidP="00F81E15">
      <w:pPr>
        <w:jc w:val="center"/>
        <w:rPr>
          <w:rFonts w:cs="Times New Roman"/>
          <w:b/>
          <w:sz w:val="32"/>
          <w:szCs w:val="32"/>
        </w:rPr>
      </w:pPr>
    </w:p>
    <w:p w14:paraId="01F5C87E" w14:textId="1BA347E2" w:rsidR="00F81E15" w:rsidRDefault="00F81E15" w:rsidP="00F81E15">
      <w:pPr>
        <w:jc w:val="both"/>
        <w:rPr>
          <w:rFonts w:cs="Times New Roman"/>
          <w:sz w:val="24"/>
          <w:szCs w:val="24"/>
        </w:rPr>
      </w:pPr>
      <w:r>
        <w:rPr>
          <w:rFonts w:cs="Times New Roman"/>
          <w:sz w:val="24"/>
          <w:szCs w:val="24"/>
        </w:rPr>
        <w:t>Table 2.1  Perbandingan Dakwah konvensional dan e-dakwah</w:t>
      </w:r>
      <w:r w:rsidR="00115984">
        <w:rPr>
          <w:rFonts w:cs="Times New Roman"/>
          <w:sz w:val="24"/>
          <w:szCs w:val="24"/>
        </w:rPr>
        <w:t xml:space="preserve"> ……………… 16</w:t>
      </w:r>
    </w:p>
    <w:p w14:paraId="548C0B88" w14:textId="76B37CCE" w:rsidR="00115984" w:rsidRPr="00115984" w:rsidRDefault="00115984" w:rsidP="00115984">
      <w:pPr>
        <w:pStyle w:val="Heading2"/>
        <w:spacing w:before="120" w:line="360" w:lineRule="auto"/>
        <w:rPr>
          <w:rFonts w:ascii="Times New Roman" w:hAnsi="Times New Roman" w:cs="Times New Roman"/>
          <w:b w:val="0"/>
          <w:sz w:val="24"/>
          <w:szCs w:val="24"/>
        </w:rPr>
      </w:pPr>
      <w:r w:rsidRPr="00115984">
        <w:rPr>
          <w:rFonts w:ascii="Times New Roman" w:hAnsi="Times New Roman" w:cs="Times New Roman"/>
          <w:b w:val="0"/>
          <w:sz w:val="24"/>
          <w:szCs w:val="24"/>
        </w:rPr>
        <w:t>Table 3.2  Hasil pra desain model ………………</w:t>
      </w:r>
      <w:r>
        <w:rPr>
          <w:rFonts w:ascii="Times New Roman" w:hAnsi="Times New Roman" w:cs="Times New Roman"/>
          <w:b w:val="0"/>
          <w:sz w:val="24"/>
          <w:szCs w:val="24"/>
        </w:rPr>
        <w:t xml:space="preserve">……………………………. </w:t>
      </w:r>
      <w:r w:rsidR="00805012">
        <w:rPr>
          <w:rFonts w:ascii="Times New Roman" w:hAnsi="Times New Roman" w:cs="Times New Roman"/>
          <w:b w:val="0"/>
          <w:sz w:val="24"/>
          <w:szCs w:val="24"/>
        </w:rPr>
        <w:t>22</w:t>
      </w:r>
    </w:p>
    <w:p w14:paraId="4CA54BB4" w14:textId="32F03A14" w:rsidR="00115984" w:rsidRDefault="00115984" w:rsidP="00F81E15">
      <w:pPr>
        <w:jc w:val="both"/>
        <w:rPr>
          <w:rFonts w:cs="Times New Roman"/>
          <w:sz w:val="24"/>
          <w:szCs w:val="24"/>
        </w:rPr>
      </w:pPr>
      <w:r>
        <w:rPr>
          <w:rFonts w:cs="Times New Roman"/>
          <w:sz w:val="24"/>
          <w:szCs w:val="24"/>
        </w:rPr>
        <w:t xml:space="preserve">Table    3  </w:t>
      </w:r>
      <w:r w:rsidR="00805012" w:rsidRPr="00805012">
        <w:rPr>
          <w:rFonts w:cs="Times New Roman"/>
          <w:sz w:val="24"/>
          <w:szCs w:val="24"/>
        </w:rPr>
        <w:t>……………………………………………</w:t>
      </w:r>
    </w:p>
    <w:p w14:paraId="0C04DA84" w14:textId="44F0DF0B" w:rsidR="00115984" w:rsidRDefault="00115984" w:rsidP="00F81E15">
      <w:pPr>
        <w:jc w:val="both"/>
        <w:rPr>
          <w:rFonts w:cs="Times New Roman"/>
          <w:sz w:val="24"/>
          <w:szCs w:val="24"/>
        </w:rPr>
      </w:pPr>
      <w:r>
        <w:rPr>
          <w:rFonts w:cs="Times New Roman"/>
          <w:sz w:val="24"/>
          <w:szCs w:val="24"/>
        </w:rPr>
        <w:t xml:space="preserve">Table    4 </w:t>
      </w:r>
      <w:r w:rsidRPr="00805012">
        <w:rPr>
          <w:rFonts w:cs="Times New Roman"/>
          <w:sz w:val="24"/>
          <w:szCs w:val="24"/>
        </w:rPr>
        <w:t xml:space="preserve"> </w:t>
      </w:r>
      <w:r w:rsidR="00805012" w:rsidRPr="00805012">
        <w:rPr>
          <w:rFonts w:cs="Times New Roman"/>
          <w:sz w:val="24"/>
          <w:szCs w:val="24"/>
        </w:rPr>
        <w:t>……………………………………………</w:t>
      </w:r>
    </w:p>
    <w:p w14:paraId="39FBEAA6" w14:textId="77777777" w:rsidR="00115984" w:rsidRDefault="00115984" w:rsidP="00F81E15">
      <w:pPr>
        <w:jc w:val="both"/>
        <w:rPr>
          <w:rFonts w:cs="Times New Roman"/>
          <w:sz w:val="24"/>
          <w:szCs w:val="24"/>
        </w:rPr>
      </w:pPr>
    </w:p>
    <w:p w14:paraId="6174EF70" w14:textId="77777777" w:rsidR="00F81E15" w:rsidRPr="00F81E15" w:rsidRDefault="00F81E15" w:rsidP="00F81E15">
      <w:pPr>
        <w:jc w:val="both"/>
        <w:rPr>
          <w:rFonts w:cs="Times New Roman"/>
          <w:sz w:val="24"/>
          <w:szCs w:val="24"/>
        </w:rPr>
      </w:pPr>
    </w:p>
    <w:p w14:paraId="3C58F846" w14:textId="77777777" w:rsidR="00F81E15" w:rsidRDefault="00F81E15" w:rsidP="00961E31">
      <w:pPr>
        <w:jc w:val="center"/>
        <w:rPr>
          <w:b/>
          <w:sz w:val="28"/>
          <w:szCs w:val="28"/>
        </w:rPr>
      </w:pPr>
    </w:p>
    <w:p w14:paraId="3C397C15" w14:textId="77777777" w:rsidR="00F81E15" w:rsidRDefault="00F81E15" w:rsidP="00961E31">
      <w:pPr>
        <w:jc w:val="center"/>
        <w:rPr>
          <w:b/>
          <w:sz w:val="28"/>
          <w:szCs w:val="28"/>
        </w:rPr>
      </w:pPr>
    </w:p>
    <w:p w14:paraId="045A05A1" w14:textId="77777777" w:rsidR="00F81E15" w:rsidRDefault="00F81E15" w:rsidP="00961E31">
      <w:pPr>
        <w:jc w:val="center"/>
        <w:rPr>
          <w:b/>
          <w:sz w:val="28"/>
          <w:szCs w:val="28"/>
        </w:rPr>
      </w:pPr>
    </w:p>
    <w:p w14:paraId="0C96965B" w14:textId="77777777" w:rsidR="00F81E15" w:rsidRDefault="00F81E15" w:rsidP="00961E31">
      <w:pPr>
        <w:jc w:val="center"/>
        <w:rPr>
          <w:b/>
          <w:sz w:val="28"/>
          <w:szCs w:val="28"/>
        </w:rPr>
      </w:pPr>
    </w:p>
    <w:p w14:paraId="0812E2A0" w14:textId="77777777" w:rsidR="00F81E15" w:rsidRDefault="00F81E15" w:rsidP="00961E31">
      <w:pPr>
        <w:jc w:val="center"/>
        <w:rPr>
          <w:b/>
          <w:sz w:val="28"/>
          <w:szCs w:val="28"/>
        </w:rPr>
      </w:pPr>
    </w:p>
    <w:p w14:paraId="578CC521" w14:textId="77777777" w:rsidR="00F81E15" w:rsidRDefault="00F81E15" w:rsidP="00961E31">
      <w:pPr>
        <w:jc w:val="center"/>
        <w:rPr>
          <w:b/>
          <w:sz w:val="28"/>
          <w:szCs w:val="28"/>
        </w:rPr>
      </w:pPr>
    </w:p>
    <w:p w14:paraId="4E7354E2" w14:textId="77777777" w:rsidR="00F81E15" w:rsidRDefault="00F81E15" w:rsidP="00961E31">
      <w:pPr>
        <w:jc w:val="center"/>
        <w:rPr>
          <w:b/>
          <w:sz w:val="28"/>
          <w:szCs w:val="28"/>
        </w:rPr>
      </w:pPr>
    </w:p>
    <w:p w14:paraId="398C5066" w14:textId="77777777" w:rsidR="00F81E15" w:rsidRDefault="00F81E15" w:rsidP="00961E31">
      <w:pPr>
        <w:jc w:val="center"/>
        <w:rPr>
          <w:b/>
          <w:sz w:val="28"/>
          <w:szCs w:val="28"/>
        </w:rPr>
      </w:pPr>
    </w:p>
    <w:p w14:paraId="56F51AEA" w14:textId="77777777" w:rsidR="00F81E15" w:rsidRDefault="00F81E15" w:rsidP="00961E31">
      <w:pPr>
        <w:jc w:val="center"/>
        <w:rPr>
          <w:b/>
          <w:sz w:val="28"/>
          <w:szCs w:val="28"/>
        </w:rPr>
      </w:pPr>
    </w:p>
    <w:p w14:paraId="14167640" w14:textId="77777777" w:rsidR="00F81E15" w:rsidRDefault="00F81E15" w:rsidP="00961E31">
      <w:pPr>
        <w:jc w:val="center"/>
        <w:rPr>
          <w:b/>
          <w:sz w:val="28"/>
          <w:szCs w:val="28"/>
        </w:rPr>
      </w:pPr>
    </w:p>
    <w:p w14:paraId="3CC336AA" w14:textId="77777777" w:rsidR="00F81E15" w:rsidRDefault="00F81E15" w:rsidP="00961E31">
      <w:pPr>
        <w:jc w:val="center"/>
        <w:rPr>
          <w:b/>
          <w:sz w:val="28"/>
          <w:szCs w:val="28"/>
        </w:rPr>
      </w:pPr>
    </w:p>
    <w:p w14:paraId="2814E130" w14:textId="77777777" w:rsidR="00F81E15" w:rsidRDefault="00F81E15" w:rsidP="00961E31">
      <w:pPr>
        <w:jc w:val="center"/>
        <w:rPr>
          <w:b/>
          <w:sz w:val="28"/>
          <w:szCs w:val="28"/>
        </w:rPr>
      </w:pPr>
    </w:p>
    <w:p w14:paraId="440FC894" w14:textId="77777777" w:rsidR="00F81E15" w:rsidRDefault="00F81E15" w:rsidP="00961E31">
      <w:pPr>
        <w:jc w:val="center"/>
        <w:rPr>
          <w:b/>
          <w:sz w:val="28"/>
          <w:szCs w:val="28"/>
        </w:rPr>
      </w:pPr>
    </w:p>
    <w:p w14:paraId="2C8E9CF3" w14:textId="77777777" w:rsidR="00F81E15" w:rsidRDefault="00F81E15" w:rsidP="00961E31">
      <w:pPr>
        <w:jc w:val="center"/>
        <w:rPr>
          <w:b/>
          <w:sz w:val="28"/>
          <w:szCs w:val="28"/>
        </w:rPr>
      </w:pPr>
    </w:p>
    <w:p w14:paraId="7627DF2E" w14:textId="77777777" w:rsidR="00F81E15" w:rsidRDefault="00F81E15" w:rsidP="00961E31">
      <w:pPr>
        <w:jc w:val="center"/>
        <w:rPr>
          <w:b/>
          <w:sz w:val="28"/>
          <w:szCs w:val="28"/>
        </w:rPr>
      </w:pPr>
    </w:p>
    <w:p w14:paraId="59373321" w14:textId="77777777" w:rsidR="00F81E15" w:rsidRDefault="00F81E15" w:rsidP="00F81E15">
      <w:pPr>
        <w:rPr>
          <w:b/>
          <w:sz w:val="28"/>
          <w:szCs w:val="28"/>
        </w:rPr>
      </w:pPr>
    </w:p>
    <w:p w14:paraId="45588865" w14:textId="3AEE6F9A" w:rsidR="00AE250F" w:rsidRDefault="009308DA" w:rsidP="00961E31">
      <w:pPr>
        <w:jc w:val="center"/>
        <w:rPr>
          <w:b/>
          <w:sz w:val="28"/>
          <w:szCs w:val="28"/>
        </w:rPr>
      </w:pPr>
      <w:r>
        <w:rPr>
          <w:b/>
          <w:sz w:val="28"/>
          <w:szCs w:val="28"/>
        </w:rPr>
        <w:lastRenderedPageBreak/>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Program Studi : Teknologi informasi D3</w:t>
      </w:r>
    </w:p>
    <w:p w14:paraId="667443F0" w14:textId="112DF3CA" w:rsidR="00DA57B4" w:rsidRDefault="00954BFE" w:rsidP="00954BFE">
      <w:pPr>
        <w:spacing w:after="0" w:line="360" w:lineRule="auto"/>
        <w:jc w:val="center"/>
        <w:rPr>
          <w:rFonts w:cs="Times New Roman"/>
          <w:sz w:val="24"/>
          <w:szCs w:val="24"/>
        </w:rPr>
      </w:pPr>
      <w:r>
        <w:rPr>
          <w:sz w:val="24"/>
          <w:szCs w:val="24"/>
        </w:rPr>
        <w:t xml:space="preserve">Judul :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071BD583" w14:textId="3445CFA9" w:rsidR="00D65098" w:rsidRDefault="00D65098" w:rsidP="00D468EF">
      <w:pPr>
        <w:spacing w:line="360" w:lineRule="auto"/>
        <w:ind w:firstLine="720"/>
        <w:jc w:val="both"/>
        <w:rPr>
          <w:rFonts w:cs="Times New Roman"/>
          <w:sz w:val="24"/>
          <w:szCs w:val="24"/>
        </w:rPr>
      </w:pPr>
      <w:bookmarkStart w:id="0" w:name="_Toc416333417"/>
      <w:r w:rsidRPr="00D468EF">
        <w:rPr>
          <w:sz w:val="24"/>
        </w:rPr>
        <w:t>Perkembangan teknologi komunikasi telah disikapi secara proaktif oleh Muhammadiyah Kususnya LPCR (Lembaga Pengembangan Cabang dan Ranting).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D468EF">
        <w:rPr>
          <w:sz w:val="24"/>
          <w:szCs w:val="24"/>
        </w:rPr>
        <w:t>.</w:t>
      </w:r>
      <w:r w:rsidR="001D18CA">
        <w:rPr>
          <w:sz w:val="24"/>
          <w:szCs w:val="24"/>
        </w:rPr>
        <w:t xml:space="preserve"> Namun demikian</w:t>
      </w:r>
      <w:r w:rsidR="00F34457" w:rsidRPr="00D468EF">
        <w:rPr>
          <w:sz w:val="24"/>
          <w:szCs w:val="24"/>
        </w:rPr>
        <w:t xml:space="preserve"> terdapat rumusan masalah</w:t>
      </w:r>
      <w:r w:rsidR="00D468EF" w:rsidRPr="00D468EF">
        <w:rPr>
          <w:sz w:val="24"/>
          <w:szCs w:val="24"/>
        </w:rPr>
        <w:t xml:space="preserve"> </w:t>
      </w:r>
      <w:r w:rsidR="001D18CA">
        <w:rPr>
          <w:sz w:val="24"/>
          <w:szCs w:val="24"/>
        </w:rPr>
        <w:t>di</w:t>
      </w:r>
      <w:r w:rsidR="00D468EF" w:rsidRPr="00D468EF">
        <w:rPr>
          <w:sz w:val="24"/>
          <w:szCs w:val="24"/>
        </w:rPr>
        <w:t>dalam</w:t>
      </w:r>
      <w:r w:rsidR="002131DF">
        <w:rPr>
          <w:sz w:val="24"/>
          <w:szCs w:val="24"/>
        </w:rPr>
        <w:t xml:space="preserve"> pengembangan sistem</w:t>
      </w:r>
      <w:r w:rsidR="00F34457" w:rsidRPr="00D468EF">
        <w:rPr>
          <w:sz w:val="24"/>
          <w:szCs w:val="24"/>
        </w:rPr>
        <w:t xml:space="preserve"> berupa Bagaimana cara membuat sistem e-dakwah dalam bentuk Mobile LPCR Muhammadiyah, dan dapat membantu menyampaikan informasi</w:t>
      </w:r>
      <w:r w:rsidR="00877DA4">
        <w:rPr>
          <w:sz w:val="24"/>
          <w:szCs w:val="24"/>
        </w:rPr>
        <w:t xml:space="preserve"> tentang e-dakwah kepada </w:t>
      </w:r>
      <w:r w:rsidR="00877DA4">
        <w:rPr>
          <w:sz w:val="24"/>
          <w:szCs w:val="24"/>
          <w:lang w:val="id-ID"/>
        </w:rPr>
        <w:t>k</w:t>
      </w:r>
      <w:r w:rsidR="00877DA4">
        <w:rPr>
          <w:sz w:val="24"/>
          <w:szCs w:val="24"/>
        </w:rPr>
        <w:t xml:space="preserve">ader </w:t>
      </w:r>
      <w:r w:rsidR="00877DA4">
        <w:rPr>
          <w:sz w:val="24"/>
          <w:szCs w:val="24"/>
          <w:lang w:val="id-ID"/>
        </w:rPr>
        <w:t>M</w:t>
      </w:r>
      <w:r w:rsidR="00877DA4">
        <w:rPr>
          <w:sz w:val="24"/>
          <w:szCs w:val="24"/>
        </w:rPr>
        <w:t>uha</w:t>
      </w:r>
      <w:r w:rsidR="00877DA4">
        <w:rPr>
          <w:sz w:val="24"/>
          <w:szCs w:val="24"/>
          <w:lang w:val="id-ID"/>
        </w:rPr>
        <w:t>m</w:t>
      </w:r>
      <w:r w:rsidR="00877DA4">
        <w:rPr>
          <w:sz w:val="24"/>
          <w:szCs w:val="24"/>
        </w:rPr>
        <w:t>ma</w:t>
      </w:r>
      <w:r w:rsidR="00F34457" w:rsidRPr="00D468EF">
        <w:rPr>
          <w:sz w:val="24"/>
          <w:szCs w:val="24"/>
        </w:rPr>
        <w:t xml:space="preserve">diyah. </w:t>
      </w:r>
      <w:r w:rsidR="00D468EF" w:rsidRPr="00D468EF">
        <w:rPr>
          <w:sz w:val="24"/>
          <w:szCs w:val="24"/>
        </w:rPr>
        <w:t xml:space="preserve">Sehingga </w:t>
      </w:r>
      <w:r w:rsidR="002131DF">
        <w:rPr>
          <w:sz w:val="24"/>
          <w:szCs w:val="24"/>
        </w:rPr>
        <w:t>di</w:t>
      </w:r>
      <w:r w:rsidR="00877DA4">
        <w:rPr>
          <w:sz w:val="24"/>
          <w:szCs w:val="24"/>
        </w:rPr>
        <w:t>dapat</w:t>
      </w:r>
      <w:r w:rsidR="00877DA4">
        <w:rPr>
          <w:sz w:val="24"/>
          <w:szCs w:val="24"/>
          <w:lang w:val="id-ID"/>
        </w:rPr>
        <w:t xml:space="preserve"> m</w:t>
      </w:r>
      <w:r w:rsidR="00F34457" w:rsidRPr="00D468EF">
        <w:rPr>
          <w:sz w:val="24"/>
          <w:szCs w:val="24"/>
        </w:rPr>
        <w:t>anfaat dari</w:t>
      </w:r>
      <w:r w:rsidR="002131DF">
        <w:rPr>
          <w:sz w:val="24"/>
          <w:szCs w:val="24"/>
        </w:rPr>
        <w:t xml:space="preserve"> pengembangan sistem e dakwah</w:t>
      </w:r>
      <w:r w:rsidR="00D468EF" w:rsidRPr="00D468EF">
        <w:rPr>
          <w:sz w:val="24"/>
          <w:szCs w:val="24"/>
        </w:rPr>
        <w:t xml:space="preserve"> berupa </w:t>
      </w:r>
      <w:r w:rsidR="00D468EF" w:rsidRPr="00D468EF">
        <w:rPr>
          <w:rFonts w:cs="Times New Roman"/>
          <w:sz w:val="24"/>
          <w:szCs w:val="24"/>
        </w:rPr>
        <w:t>Memberikan kontribusi positif kepad</w:t>
      </w:r>
      <w:r w:rsidR="00877DA4">
        <w:rPr>
          <w:rFonts w:cs="Times New Roman"/>
          <w:sz w:val="24"/>
          <w:szCs w:val="24"/>
        </w:rPr>
        <w:t xml:space="preserve">a kader </w:t>
      </w:r>
      <w:r w:rsidR="00877DA4">
        <w:rPr>
          <w:rFonts w:cs="Times New Roman"/>
          <w:sz w:val="24"/>
          <w:szCs w:val="24"/>
          <w:lang w:val="id-ID"/>
        </w:rPr>
        <w:t>M</w:t>
      </w:r>
      <w:r w:rsidR="00D468EF" w:rsidRPr="00D468EF">
        <w:rPr>
          <w:rFonts w:cs="Times New Roman"/>
          <w:sz w:val="24"/>
          <w:szCs w:val="24"/>
        </w:rPr>
        <w:t>uham</w:t>
      </w:r>
      <w:r w:rsidR="00877DA4">
        <w:rPr>
          <w:rFonts w:cs="Times New Roman"/>
          <w:sz w:val="24"/>
          <w:szCs w:val="24"/>
          <w:lang w:val="id-ID"/>
        </w:rPr>
        <w:t>m</w:t>
      </w:r>
      <w:r w:rsidR="00D468EF" w:rsidRPr="00D468EF">
        <w:rPr>
          <w:rFonts w:cs="Times New Roman"/>
          <w:sz w:val="24"/>
          <w:szCs w:val="24"/>
        </w:rPr>
        <w:t xml:space="preserve">adiyah tentang siar agama </w:t>
      </w:r>
      <w:r w:rsidR="00877DA4">
        <w:rPr>
          <w:rFonts w:cs="Times New Roman"/>
          <w:sz w:val="24"/>
          <w:szCs w:val="24"/>
        </w:rPr>
        <w:t xml:space="preserve">Islam khususnya Dakwah melalui </w:t>
      </w:r>
      <w:r w:rsidR="00877DA4">
        <w:rPr>
          <w:rFonts w:cs="Times New Roman"/>
          <w:sz w:val="24"/>
          <w:szCs w:val="24"/>
          <w:lang w:val="id-ID"/>
        </w:rPr>
        <w:t>T</w:t>
      </w:r>
      <w:r w:rsidR="00877DA4">
        <w:rPr>
          <w:rFonts w:cs="Times New Roman"/>
          <w:sz w:val="24"/>
          <w:szCs w:val="24"/>
        </w:rPr>
        <w:t xml:space="preserve">eknologi </w:t>
      </w:r>
      <w:r w:rsidR="00877DA4">
        <w:rPr>
          <w:rFonts w:cs="Times New Roman"/>
          <w:sz w:val="24"/>
          <w:szCs w:val="24"/>
          <w:lang w:val="id-ID"/>
        </w:rPr>
        <w:t>I</w:t>
      </w:r>
      <w:r w:rsidR="00877DA4">
        <w:rPr>
          <w:rFonts w:cs="Times New Roman"/>
          <w:sz w:val="24"/>
          <w:szCs w:val="24"/>
        </w:rPr>
        <w:t xml:space="preserve">nformasi dan </w:t>
      </w:r>
      <w:r w:rsidR="00877DA4">
        <w:rPr>
          <w:rFonts w:cs="Times New Roman"/>
          <w:sz w:val="24"/>
          <w:szCs w:val="24"/>
          <w:lang w:val="id-ID"/>
        </w:rPr>
        <w:t>K</w:t>
      </w:r>
      <w:r w:rsidR="00D468EF" w:rsidRPr="00D468EF">
        <w:rPr>
          <w:rFonts w:cs="Times New Roman"/>
          <w:sz w:val="24"/>
          <w:szCs w:val="24"/>
        </w:rPr>
        <w:t>omunikasi.</w:t>
      </w:r>
      <w:r w:rsidR="0026393C">
        <w:rPr>
          <w:rFonts w:cs="Times New Roman"/>
          <w:sz w:val="24"/>
          <w:szCs w:val="24"/>
        </w:rPr>
        <w:t xml:space="preserve"> </w:t>
      </w:r>
      <w:r w:rsidR="002131DF">
        <w:rPr>
          <w:rFonts w:cs="Times New Roman"/>
          <w:sz w:val="24"/>
          <w:szCs w:val="24"/>
        </w:rPr>
        <w:t xml:space="preserve">Oleh karena itu </w:t>
      </w:r>
      <w:r w:rsidR="002131DF">
        <w:rPr>
          <w:sz w:val="24"/>
          <w:szCs w:val="24"/>
        </w:rPr>
        <w:t xml:space="preserve">tujuan pengembangan sistem </w:t>
      </w:r>
      <w:r>
        <w:rPr>
          <w:sz w:val="24"/>
          <w:szCs w:val="24"/>
        </w:rPr>
        <w:t xml:space="preserve"> untuk </w:t>
      </w:r>
      <w:r>
        <w:rPr>
          <w:rFonts w:cs="Times New Roman"/>
          <w:sz w:val="24"/>
          <w:szCs w:val="24"/>
        </w:rPr>
        <w:t>membuat Sistem informasi E-Dakwah berbasis mobile guna mempermudah dalam berdakwah.</w:t>
      </w:r>
      <w:r w:rsidR="006E1661">
        <w:rPr>
          <w:rFonts w:cs="Times New Roman"/>
          <w:sz w:val="24"/>
          <w:szCs w:val="24"/>
        </w:rPr>
        <w:t xml:space="preserve"> </w:t>
      </w:r>
      <w:r w:rsidR="002131DF">
        <w:rPr>
          <w:rFonts w:cs="Times New Roman"/>
          <w:sz w:val="24"/>
          <w:szCs w:val="24"/>
        </w:rPr>
        <w:t>Sehingga h</w:t>
      </w:r>
      <w:r w:rsidR="006E1661">
        <w:rPr>
          <w:rFonts w:cs="Times New Roman"/>
          <w:sz w:val="24"/>
          <w:szCs w:val="24"/>
        </w:rPr>
        <w:t xml:space="preserve">asil yang di dapat dari pengembangan sistem ini berupa apk e-dakwah berbasis mobile. </w:t>
      </w:r>
      <w:r w:rsidR="001D18CA">
        <w:rPr>
          <w:rFonts w:cs="Times New Roman"/>
          <w:sz w:val="24"/>
          <w:szCs w:val="24"/>
        </w:rPr>
        <w:t>Dari hasil tersebut kita dapat menyimpulkan bahwa pengembangan sistem e-dakwah berbasis mobile dapat membantu dalam siar agama islam secara luas kususnya di bidang dakwah.</w:t>
      </w:r>
      <w:r w:rsidR="002131DF">
        <w:rPr>
          <w:rFonts w:cs="Times New Roman"/>
          <w:sz w:val="24"/>
          <w:szCs w:val="24"/>
        </w:rPr>
        <w:t xml:space="preserve"> Hasil</w:t>
      </w:r>
      <w:r w:rsidR="00EC1B39">
        <w:rPr>
          <w:rFonts w:cs="Times New Roman"/>
          <w:sz w:val="24"/>
          <w:szCs w:val="24"/>
        </w:rPr>
        <w:t xml:space="preserve"> diskusi</w:t>
      </w:r>
      <w:r w:rsidR="002131DF">
        <w:rPr>
          <w:rFonts w:cs="Times New Roman"/>
          <w:sz w:val="24"/>
          <w:szCs w:val="24"/>
        </w:rPr>
        <w:t xml:space="preserve"> dari pengembangan sistem ini adalah sistem </w:t>
      </w:r>
      <w:r w:rsidR="007174DE">
        <w:rPr>
          <w:rFonts w:cs="Times New Roman"/>
          <w:sz w:val="24"/>
          <w:szCs w:val="24"/>
        </w:rPr>
        <w:t>aplikasi e dakwah berbasis mobile.</w:t>
      </w:r>
    </w:p>
    <w:p w14:paraId="459D2908" w14:textId="77777777" w:rsidR="007174DE" w:rsidRDefault="007174DE" w:rsidP="007174DE">
      <w:pPr>
        <w:spacing w:line="360" w:lineRule="auto"/>
        <w:jc w:val="both"/>
        <w:rPr>
          <w:rFonts w:cs="Times New Roman"/>
          <w:sz w:val="24"/>
          <w:szCs w:val="24"/>
        </w:rPr>
      </w:pPr>
    </w:p>
    <w:p w14:paraId="26756A72" w14:textId="51B377C6" w:rsidR="00D71898" w:rsidRPr="00487380" w:rsidRDefault="007174DE" w:rsidP="00487380">
      <w:pPr>
        <w:spacing w:line="247" w:lineRule="auto"/>
        <w:ind w:left="-1" w:right="18"/>
        <w:rPr>
          <w:rFonts w:cs="Times New Roman"/>
          <w:sz w:val="24"/>
          <w:szCs w:val="24"/>
        </w:rPr>
      </w:pPr>
      <w:r>
        <w:rPr>
          <w:rFonts w:cs="Times New Roman"/>
          <w:sz w:val="24"/>
          <w:szCs w:val="24"/>
        </w:rPr>
        <w:t>Kata kunci :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151782BB" w14:textId="77777777" w:rsidR="00AD1D9B" w:rsidRDefault="00AD1D9B" w:rsidP="00AD1D9B">
      <w:pPr>
        <w:spacing w:before="91"/>
        <w:ind w:left="1290" w:right="1480"/>
        <w:jc w:val="center"/>
        <w:rPr>
          <w:b/>
          <w:sz w:val="28"/>
          <w:szCs w:val="28"/>
        </w:rPr>
      </w:pPr>
      <w:r w:rsidRPr="00AD1D9B">
        <w:rPr>
          <w:b/>
          <w:sz w:val="28"/>
          <w:szCs w:val="28"/>
        </w:rPr>
        <w:lastRenderedPageBreak/>
        <w:t>ABSTRACT</w:t>
      </w:r>
    </w:p>
    <w:p w14:paraId="1DB8F1E6" w14:textId="2DFB867A" w:rsidR="00AD1D9B" w:rsidRPr="00AD1D9B" w:rsidRDefault="00AD1D9B" w:rsidP="00AD1D9B">
      <w:pPr>
        <w:spacing w:before="91"/>
        <w:ind w:left="1290" w:right="1480"/>
        <w:jc w:val="center"/>
        <w:rPr>
          <w:sz w:val="24"/>
          <w:szCs w:val="24"/>
        </w:rPr>
      </w:pPr>
      <w:r>
        <w:rPr>
          <w:sz w:val="24"/>
          <w:szCs w:val="24"/>
        </w:rPr>
        <w:t>Name</w:t>
      </w:r>
    </w:p>
    <w:p w14:paraId="53ABEEB3" w14:textId="77777777" w:rsidR="00AD1D9B" w:rsidRDefault="00AD1D9B" w:rsidP="00AD1D9B">
      <w:pPr>
        <w:spacing w:after="0" w:line="360" w:lineRule="auto"/>
        <w:jc w:val="center"/>
        <w:rPr>
          <w:sz w:val="24"/>
          <w:szCs w:val="24"/>
        </w:rPr>
      </w:pPr>
      <w:r>
        <w:rPr>
          <w:sz w:val="24"/>
          <w:szCs w:val="24"/>
        </w:rPr>
        <w:t>Firmantya Safri wijaya</w:t>
      </w:r>
    </w:p>
    <w:p w14:paraId="05F128B7" w14:textId="77777777" w:rsidR="00AD1D9B" w:rsidRDefault="00AD1D9B" w:rsidP="00AD1D9B">
      <w:pPr>
        <w:spacing w:after="0" w:line="360" w:lineRule="auto"/>
        <w:jc w:val="center"/>
        <w:rPr>
          <w:sz w:val="24"/>
          <w:szCs w:val="24"/>
        </w:rPr>
      </w:pPr>
      <w:r>
        <w:rPr>
          <w:sz w:val="24"/>
          <w:szCs w:val="24"/>
        </w:rPr>
        <w:t>Lutfiana Gita Asmara</w:t>
      </w:r>
    </w:p>
    <w:p w14:paraId="656AD434" w14:textId="0FB3A63C" w:rsidR="00AD1D9B" w:rsidRDefault="00AD1D9B" w:rsidP="00AD1D9B">
      <w:pPr>
        <w:spacing w:before="91"/>
        <w:ind w:left="1290" w:right="1480"/>
        <w:jc w:val="center"/>
        <w:rPr>
          <w:sz w:val="24"/>
          <w:szCs w:val="24"/>
        </w:rPr>
      </w:pPr>
      <w:r>
        <w:rPr>
          <w:sz w:val="24"/>
          <w:szCs w:val="24"/>
        </w:rPr>
        <w:t>DENNY ALFANDY</w:t>
      </w:r>
    </w:p>
    <w:p w14:paraId="69A562FB" w14:textId="77777777" w:rsid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val="en" w:bidi="ar-SA"/>
        </w:rPr>
      </w:pPr>
      <w:r w:rsidRPr="00AD1D9B">
        <w:rPr>
          <w:rFonts w:eastAsia="Times New Roman" w:cs="Times New Roman"/>
          <w:sz w:val="24"/>
          <w:szCs w:val="24"/>
          <w:lang w:val="en" w:bidi="ar-SA"/>
        </w:rPr>
        <w:t>Study Program : Information Technology D3</w:t>
      </w:r>
    </w:p>
    <w:p w14:paraId="2562B856" w14:textId="77777777" w:rsidR="00AD1D9B" w:rsidRPr="00AD1D9B" w:rsidRDefault="00AD1D9B" w:rsidP="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eastAsia="Times New Roman" w:cs="Times New Roman"/>
          <w:sz w:val="24"/>
          <w:szCs w:val="24"/>
          <w:lang w:bidi="ar-SA"/>
        </w:rPr>
      </w:pPr>
    </w:p>
    <w:p w14:paraId="514F1A39" w14:textId="77777777" w:rsidR="00AD1D9B" w:rsidRDefault="00AD1D9B" w:rsidP="00AD1D9B">
      <w:pPr>
        <w:pStyle w:val="HTMLPreformatted"/>
        <w:jc w:val="center"/>
        <w:rPr>
          <w:rStyle w:val="y2iqfc"/>
          <w:rFonts w:ascii="Times New Roman" w:eastAsiaTheme="majorEastAsia" w:hAnsi="Times New Roman" w:cs="Times New Roman"/>
          <w:sz w:val="24"/>
          <w:szCs w:val="24"/>
          <w:lang w:val="en"/>
        </w:rPr>
      </w:pPr>
      <w:r w:rsidRPr="00AD1D9B">
        <w:rPr>
          <w:rStyle w:val="y2iqfc"/>
          <w:rFonts w:ascii="Times New Roman" w:eastAsiaTheme="majorEastAsia" w:hAnsi="Times New Roman" w:cs="Times New Roman"/>
          <w:sz w:val="24"/>
          <w:szCs w:val="24"/>
          <w:lang w:val="en"/>
        </w:rPr>
        <w:t>Title : E Da'wah Application System Based on Mobile lpcr Muhammadiyah</w:t>
      </w:r>
    </w:p>
    <w:p w14:paraId="384EEF52" w14:textId="77777777" w:rsidR="00AD1D9B" w:rsidRPr="00AD1D9B" w:rsidRDefault="00AD1D9B" w:rsidP="00AD1D9B">
      <w:pPr>
        <w:pStyle w:val="HTMLPreformatted"/>
        <w:jc w:val="center"/>
        <w:rPr>
          <w:rFonts w:ascii="Times New Roman" w:hAnsi="Times New Roman" w:cs="Times New Roman"/>
          <w:sz w:val="24"/>
          <w:szCs w:val="24"/>
        </w:rPr>
      </w:pPr>
    </w:p>
    <w:p w14:paraId="109EFFF1" w14:textId="3F940293" w:rsidR="00AD1D9B" w:rsidRPr="00AD1D9B" w:rsidRDefault="00AD1D9B" w:rsidP="00AD1D9B">
      <w:pPr>
        <w:pStyle w:val="HTMLPreformatted"/>
        <w:spacing w:line="360" w:lineRule="auto"/>
        <w:jc w:val="both"/>
        <w:rPr>
          <w:rFonts w:ascii="Times New Roman" w:hAnsi="Times New Roman" w:cs="Times New Roman"/>
          <w:sz w:val="24"/>
          <w:szCs w:val="24"/>
        </w:rPr>
      </w:pPr>
      <w:r>
        <w:rPr>
          <w:rStyle w:val="y2iqfc"/>
          <w:rFonts w:ascii="Times New Roman" w:eastAsiaTheme="majorEastAsia" w:hAnsi="Times New Roman" w:cs="Times New Roman"/>
          <w:sz w:val="24"/>
          <w:szCs w:val="24"/>
          <w:lang w:val="en"/>
        </w:rPr>
        <w:tab/>
      </w:r>
      <w:r w:rsidRPr="00AD1D9B">
        <w:rPr>
          <w:rStyle w:val="y2iqfc"/>
          <w:rFonts w:ascii="Times New Roman" w:eastAsiaTheme="majorEastAsia" w:hAnsi="Times New Roman" w:cs="Times New Roman"/>
          <w:sz w:val="24"/>
          <w:szCs w:val="24"/>
          <w:lang w:val="en"/>
        </w:rPr>
        <w:t>The development of communication technology has been proactively addressed by Muhammadiyah, especially the LPCR (Branch and Branch Development Institute). Muhammadiyah has modernized the da'wah method by utilizing information technology in each of its activities, but it is still limited to media commonly used by the public such as social media, web on the Internet and so on, so that it is still limited, partial and not yet spread evenly to all levels of society. . However, there is a problem formulation in system development in the form of How to create an e-da'wah system in the form of Mobile LPCR Muhammadiyah, and can help convey information about e-da'wah to Muhammadiyah cadres. So that benefits can be obtained from the development of the e-dawah system in the form of making a positive contribution to Muhammadiyah cadres about broadcasting Islam, especially Da'wah through Information and Communication Technology. Therefore, the purpose of developing the system is to create a mobile-based E-Dakwah information system to facilitate preaching. So that the results obtained from the development of this system are in the form of a mobile-based e-dakwah apk. From these results we can conclude that the development of a mobile-based e-da'wah system can help in the broadcast of Islam in general, especially in the field of da'wah. The result of the discussion of the development of this system is a mobile-based e-dawah application system.</w:t>
      </w:r>
    </w:p>
    <w:p w14:paraId="79FD16A6" w14:textId="77777777" w:rsidR="00AD1D9B" w:rsidRDefault="00AD1D9B" w:rsidP="00AD1D9B">
      <w:pPr>
        <w:spacing w:before="91"/>
        <w:ind w:left="1290" w:right="1480"/>
        <w:jc w:val="center"/>
        <w:rPr>
          <w:b/>
          <w:sz w:val="28"/>
          <w:szCs w:val="28"/>
        </w:rPr>
      </w:pPr>
    </w:p>
    <w:p w14:paraId="7976CE88" w14:textId="77777777" w:rsidR="00AD1D9B" w:rsidRPr="00AD1D9B" w:rsidRDefault="00AD1D9B" w:rsidP="00AD1D9B">
      <w:pPr>
        <w:pStyle w:val="HTMLPreformatted"/>
        <w:rPr>
          <w:rFonts w:ascii="Times New Roman" w:hAnsi="Times New Roman" w:cs="Times New Roman"/>
          <w:sz w:val="24"/>
          <w:szCs w:val="24"/>
        </w:rPr>
      </w:pPr>
      <w:r w:rsidRPr="00AD1D9B">
        <w:rPr>
          <w:rStyle w:val="y2iqfc"/>
          <w:rFonts w:ascii="Times New Roman" w:eastAsiaTheme="majorEastAsia" w:hAnsi="Times New Roman" w:cs="Times New Roman"/>
          <w:sz w:val="24"/>
          <w:szCs w:val="24"/>
          <w:lang w:val="en"/>
        </w:rPr>
        <w:t>Keywords: Mobile-based e-dawah application system.</w:t>
      </w:r>
    </w:p>
    <w:p w14:paraId="69442E95" w14:textId="77777777" w:rsidR="00A00F3F" w:rsidRDefault="00A00F3F" w:rsidP="00394252">
      <w:pPr>
        <w:rPr>
          <w:b/>
          <w:sz w:val="28"/>
          <w:szCs w:val="28"/>
        </w:rPr>
      </w:pPr>
    </w:p>
    <w:p w14:paraId="3241E56F" w14:textId="37BF5F99" w:rsidR="002342C2" w:rsidRDefault="00961E31" w:rsidP="00D65098">
      <w:pPr>
        <w:jc w:val="center"/>
        <w:rPr>
          <w:b/>
          <w:sz w:val="28"/>
          <w:szCs w:val="28"/>
        </w:rPr>
      </w:pPr>
      <w:r>
        <w:rPr>
          <w:b/>
          <w:sz w:val="28"/>
          <w:szCs w:val="28"/>
        </w:rPr>
        <w:lastRenderedPageBreak/>
        <w:t>BAB I PENDAHULUAN</w:t>
      </w:r>
    </w:p>
    <w:p w14:paraId="36487A10" w14:textId="77777777" w:rsidR="00FC18FD" w:rsidRDefault="00FC18FD" w:rsidP="00961E31">
      <w:pPr>
        <w:jc w:val="center"/>
        <w:rPr>
          <w:b/>
          <w:sz w:val="28"/>
          <w:szCs w:val="28"/>
        </w:rPr>
      </w:pPr>
    </w:p>
    <w:p w14:paraId="44EAFF2B" w14:textId="7ED78EBA" w:rsidR="00FC18FD" w:rsidRPr="00FC18FD" w:rsidRDefault="00FC18FD" w:rsidP="00FC18FD">
      <w:pPr>
        <w:pStyle w:val="ListParagraph"/>
        <w:numPr>
          <w:ilvl w:val="0"/>
          <w:numId w:val="27"/>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sama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1" w:name="_Hlk63008030"/>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1"/>
      <w:r w:rsidRPr="00790B74">
        <w:rPr>
          <w:sz w:val="24"/>
        </w:rPr>
        <w:t>. Era informasi yang ditandai dengan popularitas teknologi informasi sudah selayaknya dipandang sebagai peluang sekaligus tantangan guna mewujudkan dakwah Islam yang lebih efektif, efisien, dan mengglobal. Secara signifikan, internet dan pemanfaatan teknologi informasi telah menjadi ruang baru dalam memperkenalkan, memperluas, dan mempopulerkan nilai-nilai, termasuk nilai-nilai agama yang pada awalnya menjadi bahan-bahan yang disajikan dalam kegiatan dakwah.</w:t>
      </w:r>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r w:rsidRPr="00790B74">
        <w:rPr>
          <w:sz w:val="24"/>
        </w:rPr>
        <w:lastRenderedPageBreak/>
        <w:t>E-Dakwah merupakan sebuah metode baru dalam menyampaikan misi keislaman dalam kontek yang lebih besar dan lebih luas. Pada dasarnya misi dakwah secara konvensional sama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r>
        <w:rPr>
          <w:sz w:val="24"/>
          <w:szCs w:val="24"/>
        </w:rPr>
        <w:t>Hasil survei penduduk Indonesia terdapat sejumlah 270 juta jiwa. Dari jumlah penduduk keseluruhan tersebut di dapat persentase hasil survey pengguna mobile penduduk indonesia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r w:rsidRPr="00790B74">
        <w:rPr>
          <w:sz w:val="24"/>
        </w:rPr>
        <w:t>Efektivitas menjadi salah satu kelebihan pemanfaatan teknologi informasi melalui e-dakwah. Hal tersebut di sebabkan oleh kecanggihan teknologi informasi yang telah berhasil menghapus ruang geografis dalam kehidupan manusia hingga keberadaannya terasa sangat penting untuk kehidupan manusia dan menjadi kebutuhan vital bagi kehidupan masyarakat kontemporer.</w:t>
      </w:r>
    </w:p>
    <w:p w14:paraId="2BF427BD" w14:textId="5E77F03A" w:rsidR="005B15AC" w:rsidRDefault="00790B74" w:rsidP="00C47A37">
      <w:pPr>
        <w:pStyle w:val="ListParagraph"/>
        <w:spacing w:line="360" w:lineRule="auto"/>
        <w:ind w:left="567" w:firstLine="720"/>
        <w:jc w:val="both"/>
        <w:rPr>
          <w:sz w:val="24"/>
        </w:rPr>
      </w:pPr>
      <w:r w:rsidRPr="00790B74">
        <w:rPr>
          <w:sz w:val="24"/>
        </w:rPr>
        <w:t>Keadaan ini justru menjadi peluang yang begitu luar biasa bagi ulama dan organisasi agama seperti Muhammadiyah untuk menyebarkan informasi dakwah secara luas dan cepat kepada anggotanya. Era percepatan teknologi informasi  tidak selamanya mempunyai arti positif. Disisi lain, mesti disadari pesatnya perkembangan teknologi tidak jarang menimbulkan gap akibat kesiapan mental dan pemahaman pengguna yang tidak selaras dengan kecepatan perkembangan teknologi tersebut termasuk kesamaan pandangan dalam mensikapi perkembangan teknologi info</w:t>
      </w:r>
      <w:r w:rsidR="00877DA4">
        <w:rPr>
          <w:sz w:val="24"/>
        </w:rPr>
        <w:t>rmasi untuk kepentingan dakwah.</w:t>
      </w:r>
      <w:r w:rsidR="00877DA4">
        <w:rPr>
          <w:sz w:val="24"/>
          <w:lang w:val="id-ID"/>
        </w:rPr>
        <w:t xml:space="preserve"> </w:t>
      </w:r>
      <w:r w:rsidRPr="00790B74">
        <w:rPr>
          <w:sz w:val="24"/>
        </w:rPr>
        <w:t>Untuk itu diperlukan konsep dan model e-dakwah yang tepat dan dinamis sesuai dengan kebutuhan Muhammadiyah kedepan</w:t>
      </w:r>
      <w:r w:rsidR="007C09A5">
        <w:rPr>
          <w:sz w:val="24"/>
        </w:rPr>
        <w:t>.</w:t>
      </w:r>
    </w:p>
    <w:p w14:paraId="155F46E6" w14:textId="77777777" w:rsidR="00DA57B4" w:rsidRDefault="00DA57B4" w:rsidP="00307BF9">
      <w:pPr>
        <w:pStyle w:val="ListParagraph"/>
        <w:spacing w:line="360" w:lineRule="auto"/>
        <w:ind w:left="567" w:firstLine="556"/>
        <w:jc w:val="both"/>
        <w:rPr>
          <w:sz w:val="24"/>
        </w:rPr>
      </w:pPr>
    </w:p>
    <w:p w14:paraId="247E826D" w14:textId="17DB1E75"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877DA4">
        <w:rPr>
          <w:sz w:val="24"/>
        </w:rPr>
        <w:t xml:space="preserve"> LPCR </w:t>
      </w:r>
      <w:r w:rsidR="00877DA4">
        <w:rPr>
          <w:sz w:val="24"/>
          <w:lang w:val="id-ID"/>
        </w:rPr>
        <w:t>M</w:t>
      </w:r>
      <w:r w:rsidR="00386EC7">
        <w:rPr>
          <w:sz w:val="24"/>
        </w:rPr>
        <w:t xml:space="preserve">uhammadiyah </w:t>
      </w:r>
      <w:r w:rsidR="001818D6">
        <w:rPr>
          <w:sz w:val="24"/>
        </w:rPr>
        <w:t>,</w:t>
      </w:r>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FC18FD">
      <w:pPr>
        <w:pStyle w:val="ListParagraph"/>
        <w:numPr>
          <w:ilvl w:val="0"/>
          <w:numId w:val="27"/>
        </w:numPr>
        <w:spacing w:line="360" w:lineRule="auto"/>
        <w:ind w:left="567" w:hanging="567"/>
        <w:jc w:val="both"/>
        <w:rPr>
          <w:b/>
          <w:sz w:val="24"/>
          <w:szCs w:val="24"/>
        </w:rPr>
      </w:pPr>
      <w:r>
        <w:rPr>
          <w:b/>
          <w:sz w:val="24"/>
          <w:szCs w:val="24"/>
        </w:rPr>
        <w:t>Rumusan Masalah</w:t>
      </w:r>
    </w:p>
    <w:p w14:paraId="5D56AF5F" w14:textId="50F402E5" w:rsidR="00A92323" w:rsidRDefault="003B26A0" w:rsidP="00300E55">
      <w:pPr>
        <w:pStyle w:val="ListParagraph"/>
        <w:numPr>
          <w:ilvl w:val="0"/>
          <w:numId w:val="19"/>
        </w:numPr>
        <w:spacing w:line="360" w:lineRule="auto"/>
        <w:ind w:left="993" w:hanging="426"/>
        <w:jc w:val="both"/>
        <w:rPr>
          <w:sz w:val="24"/>
          <w:szCs w:val="24"/>
        </w:rPr>
      </w:pPr>
      <w:r>
        <w:rPr>
          <w:sz w:val="24"/>
          <w:szCs w:val="24"/>
        </w:rPr>
        <w:t>Bagaimana cara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877DA4">
        <w:rPr>
          <w:sz w:val="24"/>
          <w:szCs w:val="24"/>
        </w:rPr>
        <w:t xml:space="preserve"> e-dakwah kepada Kader </w:t>
      </w:r>
      <w:r w:rsidR="00877DA4">
        <w:rPr>
          <w:sz w:val="24"/>
          <w:szCs w:val="24"/>
          <w:lang w:val="id-ID"/>
        </w:rPr>
        <w:t>M</w:t>
      </w:r>
      <w:r w:rsidR="00790845">
        <w:rPr>
          <w:sz w:val="24"/>
          <w:szCs w:val="24"/>
        </w:rPr>
        <w:t>uhamaddiyah</w:t>
      </w:r>
      <w:r w:rsidR="00A92323" w:rsidRPr="00A92323">
        <w:rPr>
          <w:sz w:val="24"/>
          <w:szCs w:val="24"/>
        </w:rPr>
        <w:t>?</w:t>
      </w:r>
    </w:p>
    <w:p w14:paraId="3DEDE683" w14:textId="7F659415" w:rsidR="00A92323" w:rsidRPr="00C57886" w:rsidRDefault="00C57886" w:rsidP="00300E55">
      <w:pPr>
        <w:pStyle w:val="ListParagraph"/>
        <w:numPr>
          <w:ilvl w:val="0"/>
          <w:numId w:val="19"/>
        </w:numPr>
        <w:spacing w:line="360" w:lineRule="auto"/>
        <w:ind w:left="993" w:hanging="426"/>
        <w:jc w:val="both"/>
        <w:rPr>
          <w:sz w:val="24"/>
          <w:szCs w:val="24"/>
        </w:rPr>
      </w:pPr>
      <w:r>
        <w:rPr>
          <w:sz w:val="24"/>
          <w:szCs w:val="24"/>
        </w:rPr>
        <w:t>Mengapa sistem e-</w:t>
      </w:r>
      <w:r w:rsidR="006E2FFA">
        <w:rPr>
          <w:sz w:val="24"/>
          <w:szCs w:val="24"/>
        </w:rPr>
        <w:t>dakwah di buat apk secara mobile</w:t>
      </w:r>
      <w:r w:rsidR="00A92323" w:rsidRPr="00C57886">
        <w:rPr>
          <w:sz w:val="24"/>
          <w:szCs w:val="24"/>
        </w:rPr>
        <w:t xml:space="preserve"> ?</w:t>
      </w:r>
    </w:p>
    <w:p w14:paraId="1FA55A68" w14:textId="30F31920" w:rsidR="00AC4F9E" w:rsidRPr="003B26A0" w:rsidRDefault="00A92323" w:rsidP="00300E55">
      <w:pPr>
        <w:pStyle w:val="ListParagraph"/>
        <w:numPr>
          <w:ilvl w:val="0"/>
          <w:numId w:val="19"/>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Mobile</w:t>
      </w:r>
      <w:r w:rsidR="003B26A0">
        <w:rPr>
          <w:sz w:val="24"/>
          <w:szCs w:val="24"/>
        </w:rPr>
        <w:t xml:space="preserve"> </w:t>
      </w:r>
      <w:r w:rsidR="00AE250F" w:rsidRPr="003B26A0">
        <w:rPr>
          <w:sz w:val="24"/>
          <w:szCs w:val="24"/>
        </w:rPr>
        <w:t>?</w:t>
      </w:r>
    </w:p>
    <w:p w14:paraId="69F64010" w14:textId="77777777" w:rsidR="00300E55" w:rsidRDefault="00300E55" w:rsidP="00300E55">
      <w:pPr>
        <w:pStyle w:val="ListParagraph"/>
        <w:numPr>
          <w:ilvl w:val="0"/>
          <w:numId w:val="27"/>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AF69B9">
      <w:pPr>
        <w:pStyle w:val="ListParagraph"/>
        <w:numPr>
          <w:ilvl w:val="0"/>
          <w:numId w:val="11"/>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F522CD">
      <w:pPr>
        <w:pStyle w:val="ListParagraph"/>
        <w:numPr>
          <w:ilvl w:val="0"/>
          <w:numId w:val="40"/>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BAFE678" w:rsidR="00F522CD" w:rsidRPr="00F522CD" w:rsidRDefault="00877DA4" w:rsidP="00F522CD">
      <w:pPr>
        <w:spacing w:after="0" w:line="360" w:lineRule="auto"/>
        <w:ind w:left="993"/>
        <w:jc w:val="both"/>
        <w:rPr>
          <w:rFonts w:cs="Times New Roman"/>
          <w:sz w:val="24"/>
          <w:szCs w:val="24"/>
        </w:rPr>
      </w:pPr>
      <w:r>
        <w:rPr>
          <w:rFonts w:cs="Times New Roman"/>
          <w:sz w:val="24"/>
          <w:szCs w:val="24"/>
        </w:rPr>
        <w:t>Adalah</w:t>
      </w:r>
      <w:r>
        <w:rPr>
          <w:rFonts w:cs="Times New Roman"/>
          <w:sz w:val="24"/>
          <w:szCs w:val="24"/>
          <w:lang w:val="id-ID"/>
        </w:rPr>
        <w:t xml:space="preserve"> HTML</w:t>
      </w:r>
      <w:r>
        <w:rPr>
          <w:rFonts w:cs="Times New Roman"/>
          <w:sz w:val="24"/>
          <w:szCs w:val="24"/>
        </w:rPr>
        <w:t xml:space="preserve">, </w:t>
      </w:r>
      <w:r>
        <w:rPr>
          <w:rFonts w:cs="Times New Roman"/>
          <w:sz w:val="24"/>
          <w:szCs w:val="24"/>
          <w:lang w:val="id-ID"/>
        </w:rPr>
        <w:t>PHP</w:t>
      </w:r>
      <w:r>
        <w:rPr>
          <w:rFonts w:cs="Times New Roman"/>
          <w:sz w:val="24"/>
          <w:szCs w:val="24"/>
        </w:rPr>
        <w:t xml:space="preserve">, </w:t>
      </w:r>
      <w:r>
        <w:rPr>
          <w:rFonts w:cs="Times New Roman"/>
          <w:sz w:val="24"/>
          <w:szCs w:val="24"/>
          <w:lang w:val="id-ID"/>
        </w:rPr>
        <w:t>jQ</w:t>
      </w:r>
      <w:r>
        <w:rPr>
          <w:rFonts w:cs="Times New Roman"/>
          <w:sz w:val="24"/>
          <w:szCs w:val="24"/>
        </w:rPr>
        <w:t xml:space="preserve">uery, </w:t>
      </w:r>
      <w:r>
        <w:rPr>
          <w:rFonts w:cs="Times New Roman"/>
          <w:sz w:val="24"/>
          <w:szCs w:val="24"/>
          <w:lang w:val="id-ID"/>
        </w:rPr>
        <w:t>J</w:t>
      </w:r>
      <w:r>
        <w:rPr>
          <w:rFonts w:cs="Times New Roman"/>
          <w:sz w:val="24"/>
          <w:szCs w:val="24"/>
        </w:rPr>
        <w:t>ava,serta database m</w:t>
      </w:r>
      <w:r>
        <w:rPr>
          <w:rFonts w:cs="Times New Roman"/>
          <w:sz w:val="24"/>
          <w:szCs w:val="24"/>
          <w:lang w:val="id-ID"/>
        </w:rPr>
        <w:t>ySQL</w:t>
      </w:r>
      <w:r w:rsidR="00F522CD" w:rsidRPr="00F522CD">
        <w:rPr>
          <w:rFonts w:cs="Times New Roman"/>
          <w:sz w:val="24"/>
          <w:szCs w:val="24"/>
        </w:rPr>
        <w:t>.</w:t>
      </w:r>
    </w:p>
    <w:p w14:paraId="667FE012" w14:textId="12D3FB76" w:rsidR="00F522CD" w:rsidRDefault="00F522CD"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9739BB">
      <w:pPr>
        <w:pStyle w:val="ListParagraph"/>
        <w:numPr>
          <w:ilvl w:val="0"/>
          <w:numId w:val="41"/>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9739BB">
      <w:pPr>
        <w:pStyle w:val="ListParagraph"/>
        <w:numPr>
          <w:ilvl w:val="0"/>
          <w:numId w:val="41"/>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20D715D0" w:rsidR="00F522CD" w:rsidRPr="00F522CD" w:rsidRDefault="009739BB" w:rsidP="00F522CD">
      <w:pPr>
        <w:pStyle w:val="ListParagraph"/>
        <w:numPr>
          <w:ilvl w:val="0"/>
          <w:numId w:val="41"/>
        </w:numPr>
        <w:spacing w:after="0" w:line="360" w:lineRule="auto"/>
        <w:jc w:val="both"/>
        <w:rPr>
          <w:rFonts w:cs="Times New Roman"/>
          <w:sz w:val="24"/>
          <w:szCs w:val="24"/>
        </w:rPr>
      </w:pPr>
      <w:r w:rsidRPr="009739BB">
        <w:rPr>
          <w:rFonts w:cs="Times New Roman"/>
          <w:sz w:val="24"/>
          <w:szCs w:val="24"/>
        </w:rPr>
        <w:t>Memperluas metode dakwah secara online dan mud</w:t>
      </w:r>
      <w:r w:rsidR="00552573">
        <w:rPr>
          <w:rFonts w:cs="Times New Roman"/>
          <w:sz w:val="24"/>
          <w:szCs w:val="24"/>
        </w:rPr>
        <w:t xml:space="preserve">ah di akses oleh seluruh kader </w:t>
      </w:r>
      <w:r w:rsidR="00552573">
        <w:rPr>
          <w:rFonts w:cs="Times New Roman"/>
          <w:sz w:val="24"/>
          <w:szCs w:val="24"/>
          <w:lang w:val="id-ID"/>
        </w:rPr>
        <w:t>M</w:t>
      </w:r>
      <w:r w:rsidRPr="009739BB">
        <w:rPr>
          <w:rFonts w:cs="Times New Roman"/>
          <w:sz w:val="24"/>
          <w:szCs w:val="24"/>
        </w:rPr>
        <w:t>uham</w:t>
      </w:r>
      <w:r w:rsidR="00552573">
        <w:rPr>
          <w:rFonts w:cs="Times New Roman"/>
          <w:sz w:val="24"/>
          <w:szCs w:val="24"/>
          <w:lang w:val="id-ID"/>
        </w:rPr>
        <w:t>m</w:t>
      </w:r>
      <w:r w:rsidRPr="009739BB">
        <w:rPr>
          <w:rFonts w:cs="Times New Roman"/>
          <w:sz w:val="24"/>
          <w:szCs w:val="24"/>
        </w:rPr>
        <w:t>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0"/>
    <w:p w14:paraId="6FA1BAAF" w14:textId="77777777" w:rsidR="004B5750" w:rsidRDefault="004B5750" w:rsidP="008B03EC">
      <w:pPr>
        <w:pStyle w:val="Default"/>
        <w:spacing w:line="360" w:lineRule="auto"/>
        <w:rPr>
          <w:b/>
          <w:sz w:val="28"/>
          <w:szCs w:val="28"/>
        </w:rPr>
      </w:pPr>
    </w:p>
    <w:p w14:paraId="79DA8184" w14:textId="643C4363"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930238">
      <w:pPr>
        <w:pStyle w:val="Default"/>
        <w:numPr>
          <w:ilvl w:val="0"/>
          <w:numId w:val="28"/>
        </w:numPr>
        <w:spacing w:line="360" w:lineRule="auto"/>
        <w:ind w:left="567" w:hanging="567"/>
        <w:rPr>
          <w:rStyle w:val="Heading1Char"/>
          <w:color w:val="auto"/>
        </w:rPr>
      </w:pPr>
      <w:r>
        <w:rPr>
          <w:b/>
        </w:rPr>
        <w:t>Penelitian yang relevan</w:t>
      </w:r>
    </w:p>
    <w:p w14:paraId="58945221" w14:textId="3CC08290"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Perkembangan pesat teknologi informasi dan komunikasi turut mendukung proses transformasi pengetahuan, ideologi serta paham kegamaan, sehingga remaja dengan mudah mengonsumsi berbagai paham (terutama radikalisme) melalui media sosial. Hadirnya media sosial tidak ada lagi batas ruang antara satu agama dengan agama yang lain, antara satu etnis dengan etnis yang lain, sehingga kehadiran media sosial membawa perubahan terhadap kehidupan remaja. Tujuan penelitian ini yakni mendeskripsikan dan menganalisis strategi dakwah di tengah pluralitas. Metode yang digunakan adalah kualitatif deskriptif. Hasil penelitian menunjukkan bahwa ada tiga strategi dakwah dalam merawat pluralitas di kalangan remaja: Pertama, Stra</w:t>
      </w:r>
      <w:r w:rsidR="00552573">
        <w:rPr>
          <w:rFonts w:cs="Times New Roman"/>
          <w:sz w:val="24"/>
          <w:szCs w:val="24"/>
        </w:rPr>
        <w:t>tegi Struktural; Kedua Strategi</w:t>
      </w:r>
      <w:r w:rsidRPr="0066498F">
        <w:rPr>
          <w:rFonts w:cs="Times New Roman"/>
          <w:sz w:val="24"/>
          <w:szCs w:val="24"/>
        </w:rPr>
        <w:t xml:space="preserve"> Kultural; dan Ketiga Strategi New Media. Implikasi dari penelitian ini mubaligh memahami strategi dakwah pada masyarakat plural. (</w:t>
      </w:r>
      <w:r w:rsidRPr="0066498F">
        <w:rPr>
          <w:rStyle w:val="personname"/>
          <w:rFonts w:cs="Times New Roman"/>
          <w:sz w:val="24"/>
          <w:szCs w:val="24"/>
        </w:rPr>
        <w:t xml:space="preserve">Qadaruddin, Muhammad, </w:t>
      </w:r>
      <w:r w:rsidRPr="0066498F">
        <w:rPr>
          <w:rFonts w:cs="Times New Roman"/>
          <w:sz w:val="24"/>
          <w:szCs w:val="24"/>
        </w:rPr>
        <w:t xml:space="preserve"> 2019).</w:t>
      </w:r>
    </w:p>
    <w:p w14:paraId="5FE88B25" w14:textId="1854C58A" w:rsidR="00145F97" w:rsidRDefault="00552573" w:rsidP="00E41395">
      <w:pPr>
        <w:spacing w:line="360" w:lineRule="auto"/>
        <w:ind w:left="567" w:firstLine="556"/>
        <w:jc w:val="both"/>
      </w:pPr>
      <w:r>
        <w:rPr>
          <w:sz w:val="24"/>
          <w:szCs w:val="24"/>
        </w:rPr>
        <w:t xml:space="preserve">Masjid </w:t>
      </w:r>
      <w:r>
        <w:rPr>
          <w:sz w:val="24"/>
          <w:szCs w:val="24"/>
          <w:lang w:val="id-ID"/>
        </w:rPr>
        <w:t>A</w:t>
      </w:r>
      <w:r>
        <w:rPr>
          <w:sz w:val="24"/>
          <w:szCs w:val="24"/>
        </w:rPr>
        <w:t xml:space="preserve">gung </w:t>
      </w:r>
      <w:r>
        <w:rPr>
          <w:sz w:val="24"/>
          <w:szCs w:val="24"/>
          <w:lang w:val="id-ID"/>
        </w:rPr>
        <w:t>K</w:t>
      </w:r>
      <w:r w:rsidR="00145F97" w:rsidRPr="00930238">
        <w:rPr>
          <w:sz w:val="24"/>
          <w:szCs w:val="24"/>
        </w:rPr>
        <w:t>udus dalam perkembangannya</w:t>
      </w:r>
      <w:r w:rsidR="00930238" w:rsidRPr="00930238">
        <w:rPr>
          <w:sz w:val="24"/>
          <w:szCs w:val="24"/>
        </w:rPr>
        <w:t xml:space="preserve"> salah satunya memanfaatkan teknologi informasi berbasis web dalam berbagai kegiatan  salah satunya  di bidang dakwah </w:t>
      </w:r>
      <w:r w:rsidR="00145F97" w:rsidRPr="00930238">
        <w:rPr>
          <w:sz w:val="24"/>
          <w:szCs w:val="24"/>
        </w:rPr>
        <w:t>. Selain menampung kegiatan, website Masjid Agung Kudus juga menjadi wadah informasi sejarang i</w:t>
      </w:r>
      <w:r w:rsidR="00930238" w:rsidRPr="00930238">
        <w:rPr>
          <w:sz w:val="24"/>
          <w:szCs w:val="24"/>
        </w:rPr>
        <w:t>slami</w:t>
      </w:r>
      <w:r w:rsidR="00145F97" w:rsidRPr="00930238">
        <w:rPr>
          <w:sz w:val="24"/>
          <w:szCs w:val="24"/>
        </w:rPr>
        <w:t xml:space="preserve">. E-dakwah inilah yang menjadikan salah satu alternatif remaja takmir dalam melakukan dakwah. Perkembangan E-dakwah Masjid Agung Kudus yang dibangun menjadi salah satu media dakwah yang dapat diakses oleh semua orang yang menggunakannya, Metode yang digunakan dalam pelaksanaan kegiatan ini meliputi ceramah, praktek pelatihan, diskusi dan evaluasi. Manfaat dari E-dakwah tidak hanya diterapkan pada Masjid Agung Kudus </w:t>
      </w:r>
      <w:r w:rsidR="00145F97" w:rsidRPr="00270E41">
        <w:rPr>
          <w:sz w:val="24"/>
          <w:szCs w:val="24"/>
        </w:rPr>
        <w:t>saja, namun diterapkan juga untuk masjid di kawasan Kudus pada umumnya.</w:t>
      </w:r>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F6050F">
      <w:pPr>
        <w:spacing w:before="100" w:beforeAutospacing="1" w:after="100" w:afterAutospacing="1" w:line="360" w:lineRule="auto"/>
        <w:ind w:left="567" w:firstLine="567"/>
        <w:jc w:val="both"/>
        <w:rPr>
          <w:rFonts w:eastAsia="Times New Roman" w:cs="Times New Roman"/>
          <w:sz w:val="24"/>
          <w:szCs w:val="24"/>
          <w:lang w:bidi="ar-SA"/>
        </w:rPr>
      </w:pPr>
      <w:r w:rsidRPr="00056A92">
        <w:rPr>
          <w:rFonts w:eastAsia="Times New Roman" w:cs="Times New Roman"/>
          <w:iCs/>
          <w:sz w:val="24"/>
          <w:szCs w:val="24"/>
          <w:lang w:bidi="ar-SA"/>
        </w:rPr>
        <w:t xml:space="preserve">Kajian Islam mulai berkembang pada abad ke-9 Masehi dan menjadi bidang yang mapan namun banyak mengalami pasang surut. Kajian Islam </w:t>
      </w:r>
      <w:r w:rsidRPr="00056A92">
        <w:rPr>
          <w:rFonts w:eastAsia="Times New Roman" w:cs="Times New Roman"/>
          <w:iCs/>
          <w:sz w:val="24"/>
          <w:szCs w:val="24"/>
          <w:lang w:bidi="ar-SA"/>
        </w:rPr>
        <w:lastRenderedPageBreak/>
        <w:t>juga bisa disebut sebagai studi Islam merupakan suatu ilmu yang memiliki keterkaitan dengan Islam, bisa dipelajari di dunia pendidikan formal maupun dunia pendidikan non-formal. Orang-orang muslim memiliki kewajiban untuk menuntut ilmu agama Islam. Kewajiban itu berlaku bagi siapa saja, laki-laki, perempuan, anak-anak, dewasa maupun orang tua. Studi Islam sangatlah penting sebagai pedoman hidup seseorang agar dapat mendekatkan diri dengan Allah SWT. Dakwah bagi setiap umat muslim hukumnya wajib, yang berarti mengajak atau menyeru. Banyak hal yang dapat dilakukan sebagai bentuk dakwah. Mulai dari dakwah terang-terangan maupun dakwah secara personal ataupun sendiri--sendiri.  Pembuatan aplikasi kajian islam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r w:rsidR="00F6050F" w:rsidRPr="008E0C15">
        <w:rPr>
          <w:noProof/>
        </w:rPr>
        <w:t>(Nabilah &amp; Irfan, 2020)</w:t>
      </w:r>
      <w:r w:rsidR="00F6050F">
        <w:fldChar w:fldCharType="end"/>
      </w:r>
      <w:r w:rsidR="00F6050F">
        <w:t>.</w:t>
      </w:r>
    </w:p>
    <w:p w14:paraId="53BAB951" w14:textId="07148825" w:rsidR="00F6050F" w:rsidRPr="00F6050F" w:rsidRDefault="00F6050F" w:rsidP="00F6050F">
      <w:pPr>
        <w:pStyle w:val="ListParagraph"/>
        <w:numPr>
          <w:ilvl w:val="0"/>
          <w:numId w:val="28"/>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Aplikasi dakwah berbasis mobile ini dapat menciptakan sistem secara efektif serta efisien di bidang dakwah Islamiyah. </w:t>
      </w:r>
    </w:p>
    <w:p w14:paraId="165387EB" w14:textId="15789C22" w:rsidR="00C673F7" w:rsidRPr="00C673F7" w:rsidRDefault="00C673F7" w:rsidP="00C673F7">
      <w:pPr>
        <w:pStyle w:val="Default"/>
        <w:numPr>
          <w:ilvl w:val="0"/>
          <w:numId w:val="28"/>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konvensional, teledakwah dan e-dakwah. sebelum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audiens. Dakwah jenis ini dapat dikategorikan ke dalam dakwah konvensional. 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 Kehadiran teknologi media seperti radio, televisi dan</w:t>
      </w:r>
      <w:r>
        <w:rPr>
          <w:rFonts w:cs="Times New Roman"/>
          <w:sz w:val="24"/>
          <w:szCs w:val="24"/>
        </w:rPr>
        <w:t xml:space="preserve"> </w:t>
      </w:r>
      <w:r w:rsidRPr="004A64E5">
        <w:rPr>
          <w:rFonts w:cs="Times New Roman"/>
          <w:sz w:val="24"/>
          <w:szCs w:val="24"/>
        </w:rPr>
        <w:t>percetakan telah memunculkan cara baru dalam berdakwah. 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 xml:space="preserve">teledakwah. Secara </w:t>
      </w:r>
      <w:r w:rsidRPr="004A64E5">
        <w:rPr>
          <w:rFonts w:cs="Times New Roman"/>
          <w:sz w:val="24"/>
          <w:szCs w:val="24"/>
        </w:rPr>
        <w:lastRenderedPageBreak/>
        <w:t>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elektronik 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r w:rsidR="00385EE2">
        <w:rPr>
          <w:rFonts w:cs="Times New Roman"/>
          <w:sz w:val="24"/>
          <w:szCs w:val="24"/>
        </w:rPr>
        <w:t>.</w:t>
      </w:r>
    </w:p>
    <w:p w14:paraId="032FB0F0" w14:textId="77777777" w:rsidR="00DA57B4" w:rsidRDefault="00DA57B4" w:rsidP="00C673F7">
      <w:pPr>
        <w:spacing w:after="0" w:line="360" w:lineRule="auto"/>
        <w:ind w:left="1440"/>
        <w:jc w:val="both"/>
        <w:rPr>
          <w:rFonts w:cs="Times New Roman"/>
          <w:sz w:val="24"/>
          <w:szCs w:val="24"/>
        </w:rPr>
      </w:pPr>
    </w:p>
    <w:p w14:paraId="13D12680" w14:textId="77777777" w:rsidR="00C673F7" w:rsidRPr="00402FFD" w:rsidRDefault="00C673F7" w:rsidP="00C673F7">
      <w:pPr>
        <w:spacing w:after="0" w:line="360" w:lineRule="auto"/>
        <w:ind w:left="1440"/>
        <w:jc w:val="both"/>
        <w:rPr>
          <w:rFonts w:cs="Times New Roman"/>
          <w:sz w:val="24"/>
          <w:szCs w:val="24"/>
        </w:rPr>
      </w:pPr>
      <w:r>
        <w:rPr>
          <w:rFonts w:cs="Times New Roman"/>
          <w:sz w:val="24"/>
          <w:szCs w:val="24"/>
        </w:rPr>
        <w:t>Tabel 1.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bidi="ar-SA"/>
        </w:rPr>
        <w:drawing>
          <wp:anchor distT="0" distB="0" distL="114300" distR="114300" simplePos="0" relativeHeight="251652608" behindDoc="0" locked="0" layoutInCell="1" allowOverlap="1" wp14:anchorId="71CC3159" wp14:editId="44CD9960">
            <wp:simplePos x="0" y="0"/>
            <wp:positionH relativeFrom="column">
              <wp:posOffset>-18634</wp:posOffset>
            </wp:positionH>
            <wp:positionV relativeFrom="paragraph">
              <wp:posOffset>24254</wp:posOffset>
            </wp:positionV>
            <wp:extent cx="5282565" cy="3688336"/>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305654"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bidi="ar-SA"/>
        </w:rPr>
        <mc:AlternateContent>
          <mc:Choice Requires="wps">
            <w:drawing>
              <wp:anchor distT="0" distB="0" distL="114300" distR="114300" simplePos="0" relativeHeight="251653632" behindDoc="0" locked="0" layoutInCell="1" allowOverlap="1" wp14:anchorId="4BAFDA4F" wp14:editId="1E81DD1B">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7E1EAB" w:rsidRPr="00402FFD" w:rsidRDefault="007E1EAB"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FDA4F" id="Rectangle 11" o:spid="_x0000_s1038" style="position:absolute;left:0;text-align:left;margin-left:32.45pt;margin-top:6.25pt;width:345.6pt;height:25.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" fillcolor="white [3201]" stroked="f" strokeweight="2pt">
                <v:textbox>
                  <w:txbxContent>
                    <w:p w14:paraId="20CFA8EE" w14:textId="5B0E77A8" w:rsidR="007E1EAB" w:rsidRPr="00402FFD" w:rsidRDefault="007E1EAB"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012185">
      <w:pPr>
        <w:pStyle w:val="Default"/>
        <w:numPr>
          <w:ilvl w:val="0"/>
          <w:numId w:val="28"/>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respon aktif-kreatif yang muncul dari kesadaran akan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r w:rsidR="00DD1EEE" w:rsidRPr="00DD1EEE">
        <w:rPr>
          <w:sz w:val="24"/>
          <w:szCs w:val="24"/>
        </w:rPr>
        <w:t>(Prabowo, Hendradi, &amp; Pujiarto, 2019)</w:t>
      </w:r>
      <w:r w:rsidR="00DD1EEE">
        <w:t>.</w:t>
      </w:r>
      <w:r w:rsidRPr="00385EE2">
        <w:rPr>
          <w:rFonts w:cs="Times New Roman"/>
          <w:sz w:val="24"/>
          <w:szCs w:val="24"/>
        </w:rPr>
        <w:t xml:space="preserve"> 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 xml:space="preserve">dibatasi oleh ruang dan waktu, sedangkan dakwah digital atau </w:t>
      </w:r>
      <w:r w:rsidRPr="00385EE2">
        <w:rPr>
          <w:rFonts w:cs="Times New Roman"/>
          <w:sz w:val="24"/>
          <w:szCs w:val="24"/>
        </w:rPr>
        <w:lastRenderedPageBreak/>
        <w:t>e-dakwah</w:t>
      </w:r>
      <w:r w:rsidR="00E519BF">
        <w:rPr>
          <w:rFonts w:cs="Times New Roman"/>
          <w:sz w:val="24"/>
          <w:szCs w:val="24"/>
        </w:rPr>
        <w:t xml:space="preserve"> </w:t>
      </w:r>
      <w:r w:rsidRPr="00385EE2">
        <w:rPr>
          <w:rFonts w:cs="Times New Roman"/>
          <w:sz w:val="24"/>
          <w:szCs w:val="24"/>
        </w:rPr>
        <w:t>dapat dilaksanakan melintasi atas ruang dan waktu. Cakupan geografis</w:t>
      </w:r>
      <w:r w:rsidR="00E519BF">
        <w:rPr>
          <w:rFonts w:cs="Times New Roman"/>
          <w:sz w:val="24"/>
          <w:szCs w:val="24"/>
        </w:rPr>
        <w:t xml:space="preserve"> </w:t>
      </w:r>
      <w:r w:rsidRPr="00385EE2">
        <w:rPr>
          <w:rFonts w:cs="Times New Roman"/>
          <w:sz w:val="24"/>
          <w:szCs w:val="24"/>
        </w:rPr>
        <w:t>e-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dengan komunitas muslim yang lain.</w:t>
      </w:r>
    </w:p>
    <w:p w14:paraId="23EFC57F" w14:textId="7B6E6EC6"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8F1316">
      <w:pPr>
        <w:pStyle w:val="ListParagraph"/>
        <w:numPr>
          <w:ilvl w:val="0"/>
          <w:numId w:val="13"/>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r w:rsidRPr="00E519BF">
        <w:rPr>
          <w:rFonts w:cs="Times New Roman"/>
          <w:sz w:val="24"/>
          <w:szCs w:val="24"/>
        </w:rPr>
        <w:t>muslim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1800B18" w14:textId="183661C1" w:rsidR="00E519BF" w:rsidRDefault="00B52510" w:rsidP="00B52510">
      <w:pPr>
        <w:pStyle w:val="ListParagraph"/>
        <w:spacing w:after="0" w:line="360" w:lineRule="auto"/>
        <w:ind w:left="360" w:firstLine="207"/>
        <w:jc w:val="both"/>
        <w:rPr>
          <w:rFonts w:cs="Times New Roman"/>
          <w:sz w:val="24"/>
          <w:szCs w:val="24"/>
        </w:rPr>
      </w:pPr>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r w:rsidR="006D1BB0">
        <w:rPr>
          <w:rFonts w:eastAsia="Calibri" w:cs="Times New Roman"/>
          <w:sz w:val="24"/>
          <w:szCs w:val="24"/>
        </w:rPr>
        <w:t>Tahapan  Konsep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1FCDEC98" w14:textId="1A432440" w:rsidR="00E519BF" w:rsidRDefault="00E519BF" w:rsidP="00E519BF">
      <w:pPr>
        <w:pStyle w:val="ListParagraph"/>
        <w:spacing w:after="0" w:line="360" w:lineRule="auto"/>
        <w:ind w:left="360"/>
        <w:jc w:val="both"/>
        <w:rPr>
          <w:rFonts w:cs="Times New Roman"/>
          <w:sz w:val="24"/>
          <w:szCs w:val="24"/>
        </w:rPr>
      </w:pPr>
    </w:p>
    <w:p w14:paraId="0464052B" w14:textId="73F06842" w:rsidR="00D31912" w:rsidRDefault="00552573" w:rsidP="00D31912">
      <w:pPr>
        <w:pStyle w:val="ListParagraph"/>
        <w:numPr>
          <w:ilvl w:val="0"/>
          <w:numId w:val="29"/>
        </w:numPr>
        <w:spacing w:after="0" w:line="360" w:lineRule="auto"/>
        <w:jc w:val="both"/>
        <w:rPr>
          <w:rFonts w:cs="Times New Roman"/>
          <w:sz w:val="24"/>
          <w:szCs w:val="24"/>
        </w:rPr>
      </w:pPr>
      <w:r>
        <w:rPr>
          <w:rFonts w:cs="Times New Roman"/>
          <w:sz w:val="24"/>
          <w:szCs w:val="24"/>
        </w:rPr>
        <w:t xml:space="preserve">User – user atau kader </w:t>
      </w:r>
      <w:r>
        <w:rPr>
          <w:rFonts w:cs="Times New Roman"/>
          <w:sz w:val="24"/>
          <w:szCs w:val="24"/>
          <w:lang w:val="id-ID"/>
        </w:rPr>
        <w:t>M</w:t>
      </w:r>
      <w:r w:rsidR="00D31912">
        <w:rPr>
          <w:rFonts w:cs="Times New Roman"/>
          <w:sz w:val="24"/>
          <w:szCs w:val="24"/>
        </w:rPr>
        <w:t>uham</w:t>
      </w:r>
      <w:r>
        <w:rPr>
          <w:rFonts w:cs="Times New Roman"/>
          <w:sz w:val="24"/>
          <w:szCs w:val="24"/>
          <w:lang w:val="id-ID"/>
        </w:rPr>
        <w:t>m</w:t>
      </w:r>
      <w:r>
        <w:rPr>
          <w:rFonts w:cs="Times New Roman"/>
          <w:sz w:val="24"/>
          <w:szCs w:val="24"/>
        </w:rPr>
        <w:t>a</w:t>
      </w:r>
      <w:r w:rsidR="00D31912">
        <w:rPr>
          <w:rFonts w:cs="Times New Roman"/>
          <w:sz w:val="24"/>
          <w:szCs w:val="24"/>
        </w:rPr>
        <w:t xml:space="preserve">diyah </w:t>
      </w:r>
      <w:r w:rsidR="00587FAB">
        <w:rPr>
          <w:rFonts w:cs="Times New Roman"/>
          <w:sz w:val="24"/>
          <w:szCs w:val="24"/>
        </w:rPr>
        <w:t>mengakses menggunakan smartphone ke dalam platform atau apk mobile LPCR.</w:t>
      </w:r>
    </w:p>
    <w:p w14:paraId="20C78774"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Pr="00D31912"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lastRenderedPageBreak/>
        <w:t xml:space="preserve">Data base – di dalam basis data terdapat data user dan data admin yang akan di gunakan.  </w:t>
      </w: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bidi="ar-SA"/>
        </w:rPr>
        <w:drawing>
          <wp:anchor distT="0" distB="0" distL="114300" distR="114300" simplePos="0" relativeHeight="251650560" behindDoc="0" locked="0" layoutInCell="1" allowOverlap="1" wp14:anchorId="150BAAC2" wp14:editId="770C177E">
            <wp:simplePos x="0" y="0"/>
            <wp:positionH relativeFrom="column">
              <wp:posOffset>-113030</wp:posOffset>
            </wp:positionH>
            <wp:positionV relativeFrom="paragraph">
              <wp:posOffset>2658</wp:posOffset>
            </wp:positionV>
            <wp:extent cx="5229746" cy="6255143"/>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14">
                      <a:extLst>
                        <a:ext uri="{28A0092B-C50C-407E-A947-70E740481C1C}">
                          <a14:useLocalDpi xmlns:a14="http://schemas.microsoft.com/office/drawing/2010/main" val="0"/>
                        </a:ext>
                      </a:extLst>
                    </a:blip>
                    <a:stretch>
                      <a:fillRect/>
                    </a:stretch>
                  </pic:blipFill>
                  <pic:spPr>
                    <a:xfrm>
                      <a:off x="0" y="0"/>
                      <a:ext cx="522974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r>
        <w:rPr>
          <w:rFonts w:cs="Times New Roman"/>
          <w:sz w:val="24"/>
          <w:szCs w:val="24"/>
        </w:rPr>
        <w:t xml:space="preserve">Gambar </w:t>
      </w:r>
      <w:r w:rsidR="00C326BF">
        <w:rPr>
          <w:rFonts w:cs="Times New Roman"/>
          <w:sz w:val="24"/>
          <w:szCs w:val="24"/>
        </w:rPr>
        <w:t>2.</w:t>
      </w:r>
      <w:r w:rsidR="00D1553B">
        <w:rPr>
          <w:rFonts w:cs="Times New Roman"/>
          <w:sz w:val="24"/>
          <w:szCs w:val="24"/>
        </w:rPr>
        <w:t xml:space="preserve">1. Konsep E-dakwah Berbasis </w:t>
      </w:r>
      <w:r w:rsidR="006D1BB0">
        <w:rPr>
          <w:rFonts w:cs="Times New Roman"/>
          <w:sz w:val="24"/>
          <w:szCs w:val="24"/>
        </w:rPr>
        <w:t>Mobile</w:t>
      </w:r>
    </w:p>
    <w:p w14:paraId="192D0DFB" w14:textId="77777777" w:rsidR="009B0372" w:rsidRPr="00FE09DA" w:rsidRDefault="009B0372" w:rsidP="00FE09DA">
      <w:pPr>
        <w:spacing w:after="0" w:line="360" w:lineRule="auto"/>
        <w:rPr>
          <w:rFonts w:cs="Times New Roman"/>
          <w:sz w:val="24"/>
          <w:szCs w:val="24"/>
        </w:rPr>
      </w:pPr>
    </w:p>
    <w:p w14:paraId="7E6B37DE" w14:textId="694CFCF9" w:rsidR="005202C2" w:rsidRPr="00A35A31" w:rsidRDefault="00E77E31" w:rsidP="00197D67">
      <w:pPr>
        <w:pStyle w:val="Heading2"/>
        <w:numPr>
          <w:ilvl w:val="0"/>
          <w:numId w:val="28"/>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lain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790B74">
      <w:pPr>
        <w:numPr>
          <w:ilvl w:val="0"/>
          <w:numId w:val="12"/>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r w:rsidRPr="00E20131">
        <w:rPr>
          <w:rFonts w:cs="Times New Roman"/>
          <w:sz w:val="24"/>
          <w:szCs w:val="24"/>
          <w:lang w:val="en-ID"/>
        </w:rPr>
        <w:t>Teknologi ini dirancang untuk membantu mengumpulkan data, menyimpan data serta menganalisis objek beserta data geografis yang bersifat penting dan kritis untuk dianalisis. Aplikasi Sistem Informasi Geografis telah diterapkan dalam berbagai bidang.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197D67">
      <w:pPr>
        <w:pStyle w:val="ListParagraph"/>
        <w:numPr>
          <w:ilvl w:val="0"/>
          <w:numId w:val="27"/>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5AB361D3"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w:t>
      </w:r>
      <w:r w:rsidR="00332E55">
        <w:rPr>
          <w:rFonts w:cs="Times New Roman"/>
          <w:sz w:val="24"/>
          <w:szCs w:val="24"/>
        </w:rPr>
        <w:lastRenderedPageBreak/>
        <w:t>pembuatan 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
    <w:p w14:paraId="6522A0C4" w14:textId="545F4FD7" w:rsidR="00F242CE" w:rsidRDefault="00F242CE" w:rsidP="00F242CE">
      <w:pPr>
        <w:spacing w:after="0" w:line="360" w:lineRule="auto"/>
        <w:ind w:left="360"/>
        <w:jc w:val="both"/>
        <w:rPr>
          <w:rFonts w:cs="Times New Roman"/>
          <w:sz w:val="24"/>
          <w:szCs w:val="24"/>
        </w:rPr>
      </w:pPr>
    </w:p>
    <w:p w14:paraId="5E26F15D" w14:textId="688F2086" w:rsidR="00F242CE" w:rsidRDefault="005C76D4" w:rsidP="00F242CE">
      <w:pPr>
        <w:spacing w:after="0" w:line="360" w:lineRule="auto"/>
        <w:ind w:left="360"/>
        <w:jc w:val="both"/>
        <w:rPr>
          <w:rFonts w:cs="Times New Roman"/>
          <w:sz w:val="24"/>
          <w:szCs w:val="24"/>
        </w:rPr>
      </w:pPr>
      <w:r>
        <w:rPr>
          <w:noProof/>
          <w:lang w:bidi="ar-SA"/>
        </w:rPr>
        <w:drawing>
          <wp:inline distT="0" distB="0" distL="0" distR="0" wp14:anchorId="132EF28C" wp14:editId="25EE2FF1">
            <wp:extent cx="5094900" cy="53200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6588" cy="5332234"/>
                    </a:xfrm>
                    <a:prstGeom prst="rect">
                      <a:avLst/>
                    </a:prstGeom>
                    <a:noFill/>
                    <a:ln>
                      <a:noFill/>
                    </a:ln>
                  </pic:spPr>
                </pic:pic>
              </a:graphicData>
            </a:graphic>
          </wp:inline>
        </w:drawing>
      </w:r>
    </w:p>
    <w:p w14:paraId="5DEBB5E9" w14:textId="77777777" w:rsidR="00F614C4" w:rsidRDefault="005C76D4" w:rsidP="00C65C37">
      <w:pPr>
        <w:spacing w:after="0" w:line="360" w:lineRule="auto"/>
        <w:jc w:val="center"/>
        <w:rPr>
          <w:rFonts w:cs="Times New Roman"/>
          <w:sz w:val="24"/>
          <w:szCs w:val="24"/>
        </w:rPr>
      </w:pPr>
      <w:r>
        <w:rPr>
          <w:rFonts w:cs="Times New Roman"/>
          <w:sz w:val="24"/>
          <w:szCs w:val="24"/>
        </w:rPr>
        <w:t xml:space="preserve">Gambar </w:t>
      </w:r>
      <w:r w:rsidR="00C326BF">
        <w:rPr>
          <w:rFonts w:cs="Times New Roman"/>
          <w:sz w:val="24"/>
          <w:szCs w:val="24"/>
        </w:rPr>
        <w:t>2.</w:t>
      </w:r>
      <w:r>
        <w:rPr>
          <w:rFonts w:cs="Times New Roman"/>
          <w:sz w:val="24"/>
          <w:szCs w:val="24"/>
        </w:rPr>
        <w:t>2.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3453E4F1" w:rsidR="006C3E96" w:rsidRPr="00F6050F" w:rsidRDefault="00CD5266" w:rsidP="00F6050F">
      <w:pPr>
        <w:spacing w:after="0" w:line="360" w:lineRule="auto"/>
        <w:ind w:left="426" w:firstLine="360"/>
        <w:jc w:val="both"/>
        <w:rPr>
          <w:sz w:val="24"/>
          <w:szCs w:val="24"/>
        </w:rPr>
      </w:pPr>
      <w:r>
        <w:rPr>
          <w:sz w:val="24"/>
          <w:szCs w:val="24"/>
        </w:rPr>
        <w:t>Dalam kerangka konsep pemodelan E-Dakwah yang diilustrasikan pada gambar di atas menunjukan beberapa fitur s</w:t>
      </w:r>
      <w:r w:rsidR="009A3B52">
        <w:rPr>
          <w:sz w:val="24"/>
          <w:szCs w:val="24"/>
        </w:rPr>
        <w:t>erta design,content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5A5671B5" w14:textId="70ACBE0A"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4C67D4">
      <w:pPr>
        <w:pStyle w:val="Heading2"/>
        <w:numPr>
          <w:ilvl w:val="1"/>
          <w:numId w:val="12"/>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dan </w:t>
      </w:r>
      <w:r w:rsidRPr="00A31510">
        <w:rPr>
          <w:rFonts w:eastAsia="Calibri" w:cs="Times New Roman"/>
          <w:sz w:val="24"/>
          <w:szCs w:val="24"/>
          <w:lang w:val="id-ID"/>
        </w:rPr>
        <w:t xml:space="preserve"> konsep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akan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di  LP</w:t>
      </w:r>
      <w:r w:rsidR="000D408A">
        <w:rPr>
          <w:rFonts w:eastAsia="Calibri" w:cs="Times New Roman"/>
          <w:sz w:val="24"/>
          <w:szCs w:val="24"/>
        </w:rPr>
        <w:t>2SI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bidi="ar-SA"/>
        </w:rPr>
        <w:drawing>
          <wp:anchor distT="0" distB="0" distL="114300" distR="114300" simplePos="0" relativeHeight="251646464" behindDoc="0" locked="0" layoutInCell="1" allowOverlap="1" wp14:anchorId="5F88E100" wp14:editId="3DB1EB12">
            <wp:simplePos x="0" y="0"/>
            <wp:positionH relativeFrom="column">
              <wp:posOffset>929640</wp:posOffset>
            </wp:positionH>
            <wp:positionV relativeFrom="paragraph">
              <wp:posOffset>33020</wp:posOffset>
            </wp:positionV>
            <wp:extent cx="3427156" cy="3695700"/>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16">
                      <a:extLst>
                        <a:ext uri="{28A0092B-C50C-407E-A947-70E740481C1C}">
                          <a14:useLocalDpi xmlns:a14="http://schemas.microsoft.com/office/drawing/2010/main" val="0"/>
                        </a:ext>
                      </a:extLst>
                    </a:blip>
                    <a:stretch>
                      <a:fillRect/>
                    </a:stretch>
                  </pic:blipFill>
                  <pic:spPr>
                    <a:xfrm>
                      <a:off x="0" y="0"/>
                      <a:ext cx="3450738" cy="3721130"/>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F8732F" w:rsidRDefault="00FC336B" w:rsidP="00F8732F">
      <w:pPr>
        <w:jc w:val="both"/>
        <w:rPr>
          <w:lang w:val="id-ID"/>
        </w:rPr>
      </w:pPr>
    </w:p>
    <w:p w14:paraId="4EF5F701" w14:textId="77777777" w:rsidR="00F823FC"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Default="00DE1C15" w:rsidP="00F823FC">
      <w:pPr>
        <w:pStyle w:val="Heading2"/>
        <w:spacing w:before="120" w:line="360" w:lineRule="auto"/>
        <w:ind w:left="426"/>
        <w:rPr>
          <w:rFonts w:ascii="Times New Roman" w:hAnsi="Times New Roman"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56704" behindDoc="0" locked="0" layoutInCell="1" allowOverlap="1" wp14:anchorId="33C2BB3C" wp14:editId="6D93E60E">
                <wp:simplePos x="0" y="0"/>
                <wp:positionH relativeFrom="column">
                  <wp:posOffset>1325880</wp:posOffset>
                </wp:positionH>
                <wp:positionV relativeFrom="paragraph">
                  <wp:posOffset>501650</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7E1EAB" w:rsidRPr="000E5799" w:rsidRDefault="007E1EAB"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7E1EAB" w:rsidRDefault="007E1EAB"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C2BB3C" id="Rectangle 4" o:spid="_x0000_s1039" style="position:absolute;left:0;text-align:left;margin-left:104.4pt;margin-top:39.5pt;width:199.8pt;height:24.6pt;z-index:25165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" fillcolor="white [3201]" stroked="f" strokeweight="2pt">
                <v:textbox>
                  <w:txbxContent>
                    <w:p w14:paraId="1CC1BCD3" w14:textId="77777777" w:rsidR="007E1EAB" w:rsidRPr="000E5799" w:rsidRDefault="007E1EAB"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7E1EAB" w:rsidRDefault="007E1EAB" w:rsidP="00DE1C15">
                      <w:pPr>
                        <w:jc w:val="center"/>
                      </w:pPr>
                    </w:p>
                  </w:txbxContent>
                </v:textbox>
              </v:rect>
            </w:pict>
          </mc:Fallback>
        </mc:AlternateContent>
      </w:r>
    </w:p>
    <w:p w14:paraId="1DB8A09A" w14:textId="621F953A" w:rsidR="00F823FC" w:rsidRPr="00DE1C15"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Pra desain bertujuan untuk membangun  sistem aplikasi yang sesuai</w:t>
      </w:r>
    </w:p>
    <w:p w14:paraId="7C3A5CF0" w14:textId="77777777" w:rsidR="00F823FC" w:rsidRDefault="00F823FC" w:rsidP="00F823FC">
      <w:pPr>
        <w:spacing w:after="0" w:line="360" w:lineRule="auto"/>
        <w:ind w:firstLine="426"/>
        <w:jc w:val="both"/>
        <w:rPr>
          <w:sz w:val="24"/>
          <w:szCs w:val="24"/>
        </w:rPr>
      </w:pPr>
      <w:r w:rsidRPr="00FE2179">
        <w:rPr>
          <w:sz w:val="24"/>
          <w:szCs w:val="24"/>
        </w:rPr>
        <w:t>dengan keinginan kader Muhammadiyah serta sesuai fungsi dari tujuan</w:t>
      </w:r>
    </w:p>
    <w:p w14:paraId="660C603E" w14:textId="77777777" w:rsidR="00F823FC" w:rsidRDefault="00F823FC" w:rsidP="00F823FC">
      <w:pPr>
        <w:spacing w:after="0" w:line="360" w:lineRule="auto"/>
        <w:ind w:firstLine="426"/>
        <w:jc w:val="both"/>
        <w:rPr>
          <w:sz w:val="24"/>
          <w:szCs w:val="24"/>
        </w:rPr>
      </w:pPr>
      <w:r w:rsidRPr="00FE2179">
        <w:rPr>
          <w:sz w:val="24"/>
          <w:szCs w:val="24"/>
        </w:rPr>
        <w:t>aplikasi tersebut.</w:t>
      </w:r>
    </w:p>
    <w:p w14:paraId="21405438" w14:textId="1DADE5E0" w:rsidR="00F823FC"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8029" w:type="dxa"/>
        <w:tblInd w:w="426" w:type="dxa"/>
        <w:tblLook w:val="04A0" w:firstRow="1" w:lastRow="0" w:firstColumn="1" w:lastColumn="0" w:noHBand="0" w:noVBand="1"/>
      </w:tblPr>
      <w:tblGrid>
        <w:gridCol w:w="485"/>
        <w:gridCol w:w="1604"/>
        <w:gridCol w:w="2070"/>
        <w:gridCol w:w="1350"/>
        <w:gridCol w:w="2520"/>
      </w:tblGrid>
      <w:tr w:rsidR="00F823FC" w14:paraId="4C3EA79D" w14:textId="77777777" w:rsidTr="00954BFE">
        <w:tc>
          <w:tcPr>
            <w:tcW w:w="485" w:type="dxa"/>
          </w:tcPr>
          <w:p w14:paraId="3BEBB7B2" w14:textId="77777777" w:rsidR="00F823FC" w:rsidRPr="007F4CCA" w:rsidRDefault="00F823FC" w:rsidP="00954BFE">
            <w:pPr>
              <w:jc w:val="center"/>
            </w:pPr>
            <w:r>
              <w:t>No</w:t>
            </w:r>
          </w:p>
        </w:tc>
        <w:tc>
          <w:tcPr>
            <w:tcW w:w="1604" w:type="dxa"/>
          </w:tcPr>
          <w:p w14:paraId="5CF2E8DA" w14:textId="77777777" w:rsidR="00F823FC" w:rsidRPr="007F4CCA" w:rsidRDefault="00F823FC" w:rsidP="00954BFE">
            <w:pPr>
              <w:jc w:val="center"/>
            </w:pPr>
            <w:r>
              <w:t>Media</w:t>
            </w:r>
          </w:p>
        </w:tc>
        <w:tc>
          <w:tcPr>
            <w:tcW w:w="2070" w:type="dxa"/>
          </w:tcPr>
          <w:p w14:paraId="6DDBCE15" w14:textId="77777777" w:rsidR="00F823FC" w:rsidRPr="007F4CCA" w:rsidRDefault="00F823FC" w:rsidP="00954BFE">
            <w:pPr>
              <w:jc w:val="center"/>
            </w:pPr>
            <w:r>
              <w:t>Sejutu</w:t>
            </w:r>
          </w:p>
        </w:tc>
        <w:tc>
          <w:tcPr>
            <w:tcW w:w="1350" w:type="dxa"/>
          </w:tcPr>
          <w:p w14:paraId="247DE222" w14:textId="77777777" w:rsidR="00F823FC" w:rsidRPr="007F4CCA" w:rsidRDefault="00F823FC" w:rsidP="00954BFE">
            <w:pPr>
              <w:jc w:val="center"/>
            </w:pPr>
            <w:r>
              <w:t>Tidak Setuju</w:t>
            </w:r>
          </w:p>
        </w:tc>
        <w:tc>
          <w:tcPr>
            <w:tcW w:w="2520" w:type="dxa"/>
          </w:tcPr>
          <w:p w14:paraId="0C58F86A" w14:textId="77777777" w:rsidR="00F823FC" w:rsidRPr="007F4CCA" w:rsidRDefault="00F823FC" w:rsidP="00954BFE">
            <w:pPr>
              <w:jc w:val="center"/>
            </w:pPr>
            <w:r>
              <w:t>Alasan</w:t>
            </w:r>
          </w:p>
        </w:tc>
      </w:tr>
      <w:tr w:rsidR="00F823FC" w14:paraId="6156F8B9" w14:textId="77777777" w:rsidTr="00954BFE">
        <w:tc>
          <w:tcPr>
            <w:tcW w:w="485" w:type="dxa"/>
          </w:tcPr>
          <w:p w14:paraId="1AB11937" w14:textId="77777777" w:rsidR="00F823FC" w:rsidRPr="007F4CCA" w:rsidRDefault="00F823FC" w:rsidP="00954BFE">
            <w:pPr>
              <w:jc w:val="center"/>
            </w:pPr>
            <w:r>
              <w:t>1</w:t>
            </w:r>
          </w:p>
        </w:tc>
        <w:tc>
          <w:tcPr>
            <w:tcW w:w="1604" w:type="dxa"/>
          </w:tcPr>
          <w:p w14:paraId="17210B08" w14:textId="77777777" w:rsidR="00F823FC" w:rsidRPr="007F4CCA" w:rsidRDefault="00F823FC" w:rsidP="00954BFE">
            <w:pPr>
              <w:jc w:val="center"/>
            </w:pPr>
            <w:r>
              <w:t xml:space="preserve">Youtube </w:t>
            </w:r>
          </w:p>
        </w:tc>
        <w:tc>
          <w:tcPr>
            <w:tcW w:w="2070" w:type="dxa"/>
          </w:tcPr>
          <w:p w14:paraId="69B0E049" w14:textId="77777777" w:rsidR="00F823FC" w:rsidRPr="00A14055" w:rsidRDefault="00F823FC" w:rsidP="00954BFE">
            <w:pPr>
              <w:jc w:val="center"/>
            </w:pPr>
            <w:r>
              <w:t>8</w:t>
            </w:r>
          </w:p>
        </w:tc>
        <w:tc>
          <w:tcPr>
            <w:tcW w:w="1350" w:type="dxa"/>
          </w:tcPr>
          <w:p w14:paraId="41993B11" w14:textId="77777777" w:rsidR="00F823FC" w:rsidRPr="00A14055" w:rsidRDefault="00F823FC" w:rsidP="00954BFE">
            <w:pPr>
              <w:jc w:val="center"/>
            </w:pPr>
            <w:r>
              <w:t>22</w:t>
            </w:r>
          </w:p>
        </w:tc>
        <w:tc>
          <w:tcPr>
            <w:tcW w:w="2520" w:type="dxa"/>
          </w:tcPr>
          <w:p w14:paraId="2E7BE041" w14:textId="77777777" w:rsidR="00F823FC" w:rsidRPr="001E26BB" w:rsidRDefault="00F823FC" w:rsidP="00954BFE">
            <w:pPr>
              <w:jc w:val="center"/>
            </w:pPr>
            <w:r>
              <w:t>Terdapat conten yang kurang tepat</w:t>
            </w:r>
          </w:p>
        </w:tc>
      </w:tr>
      <w:tr w:rsidR="00F823FC" w14:paraId="02043534" w14:textId="77777777" w:rsidTr="00954BFE">
        <w:tc>
          <w:tcPr>
            <w:tcW w:w="485" w:type="dxa"/>
          </w:tcPr>
          <w:p w14:paraId="6090CC9D" w14:textId="77777777" w:rsidR="00F823FC" w:rsidRPr="00384945" w:rsidRDefault="00F823FC" w:rsidP="00954BFE">
            <w:pPr>
              <w:jc w:val="center"/>
            </w:pPr>
            <w:r>
              <w:t>2</w:t>
            </w:r>
          </w:p>
        </w:tc>
        <w:tc>
          <w:tcPr>
            <w:tcW w:w="1604" w:type="dxa"/>
          </w:tcPr>
          <w:p w14:paraId="2E068318" w14:textId="77777777" w:rsidR="00F823FC" w:rsidRPr="007F4CCA" w:rsidRDefault="00F823FC" w:rsidP="00954BFE">
            <w:pPr>
              <w:jc w:val="center"/>
            </w:pPr>
            <w:r>
              <w:t>Instagram</w:t>
            </w:r>
          </w:p>
        </w:tc>
        <w:tc>
          <w:tcPr>
            <w:tcW w:w="2070" w:type="dxa"/>
          </w:tcPr>
          <w:p w14:paraId="4AE00450" w14:textId="77777777" w:rsidR="00F823FC" w:rsidRPr="00A14055" w:rsidRDefault="00F823FC" w:rsidP="00954BFE">
            <w:pPr>
              <w:jc w:val="center"/>
            </w:pPr>
            <w:r>
              <w:t>4</w:t>
            </w:r>
          </w:p>
        </w:tc>
        <w:tc>
          <w:tcPr>
            <w:tcW w:w="1350" w:type="dxa"/>
          </w:tcPr>
          <w:p w14:paraId="0F124DAD" w14:textId="77777777" w:rsidR="00F823FC" w:rsidRPr="00A14055" w:rsidRDefault="00F823FC" w:rsidP="00954BFE">
            <w:pPr>
              <w:jc w:val="center"/>
            </w:pPr>
            <w:r>
              <w:t>26</w:t>
            </w:r>
          </w:p>
        </w:tc>
        <w:tc>
          <w:tcPr>
            <w:tcW w:w="2520" w:type="dxa"/>
          </w:tcPr>
          <w:p w14:paraId="4C3AACCE" w14:textId="77777777" w:rsidR="00F823FC" w:rsidRDefault="00F823FC" w:rsidP="00954BFE">
            <w:pPr>
              <w:jc w:val="center"/>
            </w:pPr>
            <w:r>
              <w:t>Tidak semua kalangan menggunakan</w:t>
            </w:r>
          </w:p>
        </w:tc>
      </w:tr>
      <w:tr w:rsidR="00F823FC" w14:paraId="584B7CAC" w14:textId="77777777" w:rsidTr="00954BFE">
        <w:tc>
          <w:tcPr>
            <w:tcW w:w="485" w:type="dxa"/>
          </w:tcPr>
          <w:p w14:paraId="7679C19C" w14:textId="77777777" w:rsidR="00F823FC" w:rsidRPr="00384945" w:rsidRDefault="00F823FC" w:rsidP="00954BFE">
            <w:pPr>
              <w:jc w:val="center"/>
            </w:pPr>
            <w:r>
              <w:t>4</w:t>
            </w:r>
          </w:p>
        </w:tc>
        <w:tc>
          <w:tcPr>
            <w:tcW w:w="1604" w:type="dxa"/>
          </w:tcPr>
          <w:p w14:paraId="380586F2" w14:textId="77777777" w:rsidR="00F823FC" w:rsidRPr="007F4CCA" w:rsidRDefault="00F823FC" w:rsidP="00954BFE">
            <w:pPr>
              <w:jc w:val="center"/>
            </w:pPr>
            <w:r>
              <w:t xml:space="preserve">Twitter </w:t>
            </w:r>
          </w:p>
        </w:tc>
        <w:tc>
          <w:tcPr>
            <w:tcW w:w="2070" w:type="dxa"/>
          </w:tcPr>
          <w:p w14:paraId="4716B37A" w14:textId="77777777" w:rsidR="00F823FC" w:rsidRPr="00A14055" w:rsidRDefault="00F823FC" w:rsidP="00954BFE">
            <w:pPr>
              <w:jc w:val="center"/>
            </w:pPr>
            <w:r>
              <w:t>1</w:t>
            </w:r>
          </w:p>
        </w:tc>
        <w:tc>
          <w:tcPr>
            <w:tcW w:w="1350" w:type="dxa"/>
          </w:tcPr>
          <w:p w14:paraId="4CF026B0" w14:textId="77777777" w:rsidR="00F823FC" w:rsidRPr="00A14055" w:rsidRDefault="00F823FC" w:rsidP="00954BFE">
            <w:pPr>
              <w:jc w:val="center"/>
            </w:pPr>
            <w:r>
              <w:t>29</w:t>
            </w:r>
          </w:p>
        </w:tc>
        <w:tc>
          <w:tcPr>
            <w:tcW w:w="2520" w:type="dxa"/>
          </w:tcPr>
          <w:p w14:paraId="3408FFD6" w14:textId="77777777" w:rsidR="00F823FC" w:rsidRPr="00A14055" w:rsidRDefault="00F823FC" w:rsidP="00954BFE">
            <w:pPr>
              <w:jc w:val="center"/>
            </w:pPr>
            <w:r>
              <w:t>Tidak semua kalangan menggunakan</w:t>
            </w:r>
          </w:p>
        </w:tc>
      </w:tr>
      <w:tr w:rsidR="00F823FC" w14:paraId="16169FE3" w14:textId="77777777" w:rsidTr="00954BFE">
        <w:trPr>
          <w:trHeight w:val="629"/>
        </w:trPr>
        <w:tc>
          <w:tcPr>
            <w:tcW w:w="485" w:type="dxa"/>
          </w:tcPr>
          <w:p w14:paraId="62FABAB5" w14:textId="77777777" w:rsidR="00F823FC" w:rsidRPr="00384945" w:rsidRDefault="00F823FC" w:rsidP="00954BFE">
            <w:pPr>
              <w:jc w:val="center"/>
            </w:pPr>
            <w:r>
              <w:t>5</w:t>
            </w:r>
          </w:p>
        </w:tc>
        <w:tc>
          <w:tcPr>
            <w:tcW w:w="1604" w:type="dxa"/>
          </w:tcPr>
          <w:p w14:paraId="47D9A4FE" w14:textId="77777777" w:rsidR="00F823FC" w:rsidRPr="007F4CCA" w:rsidRDefault="00F823FC" w:rsidP="00954BFE">
            <w:pPr>
              <w:jc w:val="center"/>
            </w:pPr>
            <w:r>
              <w:t>Apk e-dakwah</w:t>
            </w:r>
          </w:p>
        </w:tc>
        <w:tc>
          <w:tcPr>
            <w:tcW w:w="2070" w:type="dxa"/>
          </w:tcPr>
          <w:p w14:paraId="039B8C0E" w14:textId="77777777" w:rsidR="00F823FC" w:rsidRPr="00A14055" w:rsidRDefault="00F823FC" w:rsidP="00954BFE">
            <w:pPr>
              <w:jc w:val="center"/>
            </w:pPr>
            <w:r>
              <w:t>17</w:t>
            </w:r>
          </w:p>
        </w:tc>
        <w:tc>
          <w:tcPr>
            <w:tcW w:w="1350" w:type="dxa"/>
          </w:tcPr>
          <w:p w14:paraId="01589828" w14:textId="77777777" w:rsidR="00F823FC" w:rsidRPr="00A14055" w:rsidRDefault="00F823FC" w:rsidP="00954BFE">
            <w:pPr>
              <w:jc w:val="center"/>
            </w:pPr>
            <w:r>
              <w:t>13</w:t>
            </w:r>
          </w:p>
        </w:tc>
        <w:tc>
          <w:tcPr>
            <w:tcW w:w="2520" w:type="dxa"/>
          </w:tcPr>
          <w:p w14:paraId="3ED1EA4F" w14:textId="77777777" w:rsidR="00F823FC" w:rsidRPr="001E26BB" w:rsidRDefault="00F823FC" w:rsidP="00954BFE">
            <w:pPr>
              <w:jc w:val="center"/>
            </w:pPr>
            <w:r>
              <w:t>Karena mudah di gunakan</w:t>
            </w:r>
          </w:p>
        </w:tc>
      </w:tr>
    </w:tbl>
    <w:p w14:paraId="642C0AB6" w14:textId="10931F81"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r w:rsidRPr="00F6050F">
        <w:rPr>
          <w:sz w:val="24"/>
          <w:szCs w:val="24"/>
        </w:rPr>
        <w:t xml:space="preserve">Dari hasil survai yang kita ambil dari kader muhammadiyah menunjukan bahwa penggunaaan apk e-dakwah lebih efektif serta efisien. </w:t>
      </w:r>
    </w:p>
    <w:p w14:paraId="4F8A2095" w14:textId="677CE8E2" w:rsidR="0035246E" w:rsidRPr="00A35A31" w:rsidRDefault="0035246E" w:rsidP="004C67D4">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77777777"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 xml:space="preserve">. 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 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 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
    <w:p w14:paraId="5096329C" w14:textId="77777777"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bidi="ar-SA"/>
        </w:rPr>
        <w:lastRenderedPageBreak/>
        <w:drawing>
          <wp:anchor distT="0" distB="0" distL="114300" distR="114300" simplePos="0" relativeHeight="251648512" behindDoc="0" locked="0" layoutInCell="1" allowOverlap="1" wp14:anchorId="4D5A060B" wp14:editId="5DEDA317">
            <wp:simplePos x="0" y="0"/>
            <wp:positionH relativeFrom="column">
              <wp:posOffset>-358140</wp:posOffset>
            </wp:positionH>
            <wp:positionV relativeFrom="paragraph">
              <wp:posOffset>215265</wp:posOffset>
            </wp:positionV>
            <wp:extent cx="5508625" cy="69037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17">
                      <a:extLst>
                        <a:ext uri="{28A0092B-C50C-407E-A947-70E740481C1C}">
                          <a14:useLocalDpi xmlns:a14="http://schemas.microsoft.com/office/drawing/2010/main" val="0"/>
                        </a:ext>
                      </a:extLst>
                    </a:blip>
                    <a:stretch>
                      <a:fillRect/>
                    </a:stretch>
                  </pic:blipFill>
                  <pic:spPr>
                    <a:xfrm>
                      <a:off x="0" y="0"/>
                      <a:ext cx="5514829"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49536" behindDoc="0" locked="0" layoutInCell="1" allowOverlap="1" wp14:anchorId="50FA78DF" wp14:editId="00969AE0">
                <wp:simplePos x="0" y="0"/>
                <wp:positionH relativeFrom="column">
                  <wp:posOffset>843280</wp:posOffset>
                </wp:positionH>
                <wp:positionV relativeFrom="paragraph">
                  <wp:posOffset>144780</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7E1EAB" w:rsidRPr="000E5799" w:rsidRDefault="007E1EAB"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7E1EAB" w:rsidRDefault="007E1EAB"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FA78DF" id="Rectangle 6" o:spid="_x0000_s1040" style="position:absolute;left:0;text-align:left;margin-left:66.4pt;margin-top:11.4pt;width:241.2pt;height:24.6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" fillcolor="white [3201]" stroked="f" strokeweight="2pt">
                <v:textbox>
                  <w:txbxContent>
                    <w:p w14:paraId="14550B67" w14:textId="56AE8884" w:rsidR="007E1EAB" w:rsidRPr="000E5799" w:rsidRDefault="007E1EAB"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7E1EAB" w:rsidRDefault="007E1EAB"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Mengumpulkan kebutuhan secara lengkap kemudian dianalisis dan didefinisikan kebutuhan yang harus dipenuhi oleh program yang akan dibangun</w:t>
      </w:r>
      <w:r>
        <w:rPr>
          <w:sz w:val="24"/>
          <w:szCs w:val="24"/>
        </w:rPr>
        <w:t>.</w:t>
      </w:r>
    </w:p>
    <w:p w14:paraId="0E8DB616" w14:textId="347BAE50" w:rsidR="004F7C37"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Design - dalam tahap ini pengembang akan menghasilkan sebuah sistem secara keseluruhan dan menentukan alur perangkat lunak hingga algoritma yang detail.</w:t>
      </w:r>
    </w:p>
    <w:p w14:paraId="2976955B" w14:textId="156F6617" w:rsidR="004F7C37" w:rsidRPr="008C1AC1"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Tahapan dimana seluruh desain diubah menjadi kode kode progam . Kode progam yang dihasilkan masih berupa modul-modul yang akan diintregasikan menjadi sistem yang lengkap</w:t>
      </w:r>
      <w:r>
        <w:rPr>
          <w:rFonts w:cs="Times New Roman"/>
          <w:sz w:val="24"/>
          <w:szCs w:val="24"/>
        </w:rPr>
        <w:t>.</w:t>
      </w:r>
    </w:p>
    <w:p w14:paraId="06B3A69B" w14:textId="0167E9C1"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 xml:space="preserve">Design use case diagram (UML)  </w:t>
      </w:r>
      <w:r w:rsidR="00577A3F">
        <w:rPr>
          <w:rFonts w:eastAsia="Calibri" w:cs="Times New Roman"/>
          <w:sz w:val="24"/>
          <w:szCs w:val="24"/>
        </w:rPr>
        <w:t>User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dan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329C39FF" w14:textId="17565C08" w:rsidR="00C105FF" w:rsidRDefault="00C105FF" w:rsidP="004C67D4">
      <w:pPr>
        <w:pStyle w:val="Heading2"/>
        <w:numPr>
          <w:ilvl w:val="1"/>
          <w:numId w:val="12"/>
        </w:numPr>
        <w:spacing w:before="120" w:line="360" w:lineRule="auto"/>
        <w:ind w:left="567" w:hanging="567"/>
        <w:rPr>
          <w:sz w:val="24"/>
          <w:szCs w:val="24"/>
        </w:rPr>
      </w:pPr>
      <w:r>
        <w:rPr>
          <w:sz w:val="24"/>
          <w:szCs w:val="24"/>
        </w:rPr>
        <w:lastRenderedPageBreak/>
        <w:t>Interface perancangan aplikasi</w:t>
      </w:r>
    </w:p>
    <w:p w14:paraId="18D54993" w14:textId="36C94426" w:rsidR="00385A41" w:rsidRDefault="00385A41" w:rsidP="00C105FF">
      <w:pPr>
        <w:pStyle w:val="ListParagraph"/>
      </w:pPr>
      <w:r>
        <w:rPr>
          <w:noProof/>
          <w:lang w:bidi="ar-SA"/>
        </w:rPr>
        <mc:AlternateContent>
          <mc:Choice Requires="wps">
            <w:drawing>
              <wp:anchor distT="45720" distB="45720" distL="114300" distR="114300" simplePos="0" relativeHeight="251205632" behindDoc="0" locked="0" layoutInCell="1" allowOverlap="1" wp14:anchorId="59AF9392" wp14:editId="029E33F5">
                <wp:simplePos x="0" y="0"/>
                <wp:positionH relativeFrom="column">
                  <wp:posOffset>2742013</wp:posOffset>
                </wp:positionH>
                <wp:positionV relativeFrom="paragraph">
                  <wp:posOffset>128270</wp:posOffset>
                </wp:positionV>
                <wp:extent cx="2205928" cy="248285"/>
                <wp:effectExtent l="0" t="0" r="4445" b="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5928" cy="248285"/>
                        </a:xfrm>
                        <a:prstGeom prst="rect">
                          <a:avLst/>
                        </a:prstGeom>
                        <a:solidFill>
                          <a:srgbClr val="FFFFFF"/>
                        </a:solidFill>
                        <a:ln w="9525">
                          <a:noFill/>
                          <a:miter lim="800000"/>
                          <a:headEnd/>
                          <a:tailEnd/>
                        </a:ln>
                      </wps:spPr>
                      <wps:txbx>
                        <w:txbxContent>
                          <w:p w14:paraId="7637AE5C" w14:textId="577B90BD" w:rsidR="007E1EAB" w:rsidRPr="00385A41" w:rsidRDefault="007E1EAB" w:rsidP="00385A41">
                            <w:pPr>
                              <w:rPr>
                                <w:sz w:val="20"/>
                                <w:szCs w:val="20"/>
                              </w:rPr>
                            </w:pPr>
                            <w:r w:rsidRPr="00385A41">
                              <w:rPr>
                                <w:sz w:val="20"/>
                                <w:szCs w:val="20"/>
                              </w:rPr>
                              <w:t xml:space="preserve">Halaman </w:t>
                            </w:r>
                            <w:r>
                              <w:rPr>
                                <w:sz w:val="20"/>
                                <w:szCs w:val="20"/>
                              </w:rPr>
                              <w:t>sign up</w:t>
                            </w:r>
                            <w:r w:rsidR="00974106">
                              <w:rPr>
                                <w:sz w:val="20"/>
                                <w:szCs w:val="20"/>
                              </w:rPr>
                              <w:t xml:space="preserve"> untuk membuat aku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AF9392" id="_x0000_s1041" type="#_x0000_t202" style="position:absolute;left:0;text-align:left;margin-left:215.9pt;margin-top:10.1pt;width:173.7pt;height:19.55pt;z-index:251205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" stroked="f">
                <v:textbox>
                  <w:txbxContent>
                    <w:p w14:paraId="7637AE5C" w14:textId="577B90BD" w:rsidR="007E1EAB" w:rsidRPr="00385A41" w:rsidRDefault="007E1EAB" w:rsidP="00385A41">
                      <w:pPr>
                        <w:rPr>
                          <w:sz w:val="20"/>
                          <w:szCs w:val="20"/>
                        </w:rPr>
                      </w:pPr>
                      <w:r w:rsidRPr="00385A41">
                        <w:rPr>
                          <w:sz w:val="20"/>
                          <w:szCs w:val="20"/>
                        </w:rPr>
                        <w:t xml:space="preserve">Halaman </w:t>
                      </w:r>
                      <w:r>
                        <w:rPr>
                          <w:sz w:val="20"/>
                          <w:szCs w:val="20"/>
                        </w:rPr>
                        <w:t>sign up</w:t>
                      </w:r>
                      <w:r w:rsidR="00974106">
                        <w:rPr>
                          <w:sz w:val="20"/>
                          <w:szCs w:val="20"/>
                        </w:rPr>
                        <w:t xml:space="preserve"> untuk membuat akun</w:t>
                      </w:r>
                    </w:p>
                  </w:txbxContent>
                </v:textbox>
              </v:shape>
            </w:pict>
          </mc:Fallback>
        </mc:AlternateContent>
      </w:r>
      <w:r>
        <w:rPr>
          <w:noProof/>
          <w:lang w:bidi="ar-SA"/>
        </w:rPr>
        <mc:AlternateContent>
          <mc:Choice Requires="wps">
            <w:drawing>
              <wp:anchor distT="45720" distB="45720" distL="114300" distR="114300" simplePos="0" relativeHeight="251203584" behindDoc="0" locked="0" layoutInCell="1" allowOverlap="1" wp14:anchorId="170A43D3" wp14:editId="0BD1C7B5">
                <wp:simplePos x="0" y="0"/>
                <wp:positionH relativeFrom="column">
                  <wp:posOffset>779145</wp:posOffset>
                </wp:positionH>
                <wp:positionV relativeFrom="paragraph">
                  <wp:posOffset>131445</wp:posOffset>
                </wp:positionV>
                <wp:extent cx="978535" cy="248285"/>
                <wp:effectExtent l="0" t="0" r="0" b="0"/>
                <wp:wrapNone/>
                <wp:docPr id="1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23149EB" w14:textId="60989E06" w:rsidR="007E1EAB" w:rsidRPr="00385A41" w:rsidRDefault="007E1EAB">
                            <w:pPr>
                              <w:rPr>
                                <w:sz w:val="20"/>
                                <w:szCs w:val="20"/>
                              </w:rPr>
                            </w:pPr>
                            <w:r w:rsidRPr="00385A41">
                              <w:rPr>
                                <w:sz w:val="20"/>
                                <w:szCs w:val="20"/>
                              </w:rPr>
                              <w:t>Halaman log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A43D3" id="_x0000_s1042" type="#_x0000_t202" style="position:absolute;left:0;text-align:left;margin-left:61.35pt;margin-top:10.35pt;width:77.05pt;height:19.55pt;z-index:251203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" stroked="f">
                <v:textbox>
                  <w:txbxContent>
                    <w:p w14:paraId="023149EB" w14:textId="60989E06" w:rsidR="007E1EAB" w:rsidRPr="00385A41" w:rsidRDefault="007E1EAB">
                      <w:pPr>
                        <w:rPr>
                          <w:sz w:val="20"/>
                          <w:szCs w:val="20"/>
                        </w:rPr>
                      </w:pPr>
                      <w:r w:rsidRPr="00385A41">
                        <w:rPr>
                          <w:sz w:val="20"/>
                          <w:szCs w:val="20"/>
                        </w:rPr>
                        <w:t>Halaman login</w:t>
                      </w:r>
                    </w:p>
                  </w:txbxContent>
                </v:textbox>
              </v:shape>
            </w:pict>
          </mc:Fallback>
        </mc:AlternateContent>
      </w:r>
    </w:p>
    <w:p w14:paraId="52468C06" w14:textId="3D470DA7" w:rsidR="00C105FF" w:rsidRDefault="007017ED" w:rsidP="00C105FF">
      <w:pPr>
        <w:pStyle w:val="ListParagraph"/>
      </w:pPr>
      <w:r>
        <w:rPr>
          <w:noProof/>
          <w:lang w:bidi="ar-SA"/>
        </w:rPr>
        <mc:AlternateContent>
          <mc:Choice Requires="wps">
            <w:drawing>
              <wp:anchor distT="0" distB="0" distL="114300" distR="114300" simplePos="0" relativeHeight="253599232" behindDoc="0" locked="0" layoutInCell="1" allowOverlap="1" wp14:anchorId="69E39B9A" wp14:editId="11B9E85E">
                <wp:simplePos x="0" y="0"/>
                <wp:positionH relativeFrom="column">
                  <wp:posOffset>1752725</wp:posOffset>
                </wp:positionH>
                <wp:positionV relativeFrom="paragraph">
                  <wp:posOffset>71058</wp:posOffset>
                </wp:positionV>
                <wp:extent cx="307215" cy="179882"/>
                <wp:effectExtent l="38100" t="38100" r="74295" b="86995"/>
                <wp:wrapNone/>
                <wp:docPr id="238" name="Elbow Connector 238"/>
                <wp:cNvGraphicFramePr/>
                <a:graphic xmlns:a="http://schemas.openxmlformats.org/drawingml/2006/main">
                  <a:graphicData uri="http://schemas.microsoft.com/office/word/2010/wordprocessingShape">
                    <wps:wsp>
                      <wps:cNvCnPr/>
                      <wps:spPr>
                        <a:xfrm>
                          <a:off x="0" y="0"/>
                          <a:ext cx="307215" cy="179882"/>
                        </a:xfrm>
                        <a:prstGeom prst="bentConnector3">
                          <a:avLst>
                            <a:gd name="adj1" fmla="val 9944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63AC10C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8" o:spid="_x0000_s1026" type="#_x0000_t34" style="position:absolute;margin-left:138pt;margin-top:5.6pt;width:24.2pt;height:14.15pt;z-index:253599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" adj="21479" strokecolor="black [3200]" strokeweight="2pt">
                <v:stroke endarrow="block"/>
                <v:shadow on="t" color="black" opacity="24903f" origin=",.5" offset="0,.55556mm"/>
              </v:shape>
            </w:pict>
          </mc:Fallback>
        </mc:AlternateContent>
      </w:r>
      <w:r w:rsidR="00385A41" w:rsidRPr="00FB4F4C">
        <w:rPr>
          <w:noProof/>
          <w:lang w:bidi="ar-SA"/>
        </w:rPr>
        <w:drawing>
          <wp:anchor distT="0" distB="0" distL="114300" distR="114300" simplePos="0" relativeHeight="251192320" behindDoc="0" locked="0" layoutInCell="1" allowOverlap="1" wp14:anchorId="11D70138" wp14:editId="5A188A46">
            <wp:simplePos x="0" y="0"/>
            <wp:positionH relativeFrom="column">
              <wp:posOffset>43715</wp:posOffset>
            </wp:positionH>
            <wp:positionV relativeFrom="paragraph">
              <wp:posOffset>248084</wp:posOffset>
            </wp:positionV>
            <wp:extent cx="2396690" cy="3413760"/>
            <wp:effectExtent l="19050" t="19050" r="22860" b="15240"/>
            <wp:wrapNone/>
            <wp:docPr id="29" name="Picture 29"/>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8"/>
                    <a:stretch>
                      <a:fillRect/>
                    </a:stretch>
                  </pic:blipFill>
                  <pic:spPr>
                    <a:xfrm>
                      <a:off x="0" y="0"/>
                      <a:ext cx="2398925" cy="341694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105FF" w:rsidRPr="00FB4F4C">
        <w:rPr>
          <w:noProof/>
          <w:lang w:bidi="ar-SA"/>
        </w:rPr>
        <w:drawing>
          <wp:anchor distT="0" distB="0" distL="114300" distR="114300" simplePos="0" relativeHeight="251191296" behindDoc="0" locked="0" layoutInCell="1" allowOverlap="1" wp14:anchorId="7776B258" wp14:editId="63E3B32A">
            <wp:simplePos x="0" y="0"/>
            <wp:positionH relativeFrom="column">
              <wp:posOffset>2674620</wp:posOffset>
            </wp:positionH>
            <wp:positionV relativeFrom="paragraph">
              <wp:posOffset>252095</wp:posOffset>
            </wp:positionV>
            <wp:extent cx="2430780" cy="3413760"/>
            <wp:effectExtent l="19050" t="19050" r="26670" b="15240"/>
            <wp:wrapNone/>
            <wp:docPr id="28" name="Picture 28"/>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0780" cy="3413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EBD2CAA" w14:textId="407AEF0E" w:rsidR="00C105FF" w:rsidRPr="00C105FF" w:rsidRDefault="00C105FF" w:rsidP="00C105FF"/>
    <w:p w14:paraId="5C1366FB" w14:textId="466D48D2" w:rsidR="00C105FF" w:rsidRDefault="00C105FF" w:rsidP="00C105FF"/>
    <w:p w14:paraId="6F629D4C" w14:textId="03ED0885" w:rsidR="00C105FF" w:rsidRDefault="00C105FF" w:rsidP="00C105FF"/>
    <w:p w14:paraId="35395EF3" w14:textId="42C62318" w:rsidR="00C105FF" w:rsidRDefault="00C105FF" w:rsidP="00C105FF"/>
    <w:p w14:paraId="74FC714E" w14:textId="28367194" w:rsidR="00C105FF" w:rsidRDefault="00C105FF" w:rsidP="00C105FF"/>
    <w:p w14:paraId="1393C628" w14:textId="0A2C4DEA" w:rsidR="00C105FF" w:rsidRDefault="007017ED" w:rsidP="00C105FF">
      <w:r>
        <w:rPr>
          <w:noProof/>
          <w:lang w:bidi="ar-SA"/>
        </w:rPr>
        <mc:AlternateContent>
          <mc:Choice Requires="wps">
            <w:drawing>
              <wp:anchor distT="0" distB="0" distL="114300" distR="114300" simplePos="0" relativeHeight="253600256" behindDoc="0" locked="0" layoutInCell="1" allowOverlap="1" wp14:anchorId="60B5AE0C" wp14:editId="28DAC7F6">
                <wp:simplePos x="0" y="0"/>
                <wp:positionH relativeFrom="column">
                  <wp:posOffset>2059940</wp:posOffset>
                </wp:positionH>
                <wp:positionV relativeFrom="paragraph">
                  <wp:posOffset>201534</wp:posOffset>
                </wp:positionV>
                <wp:extent cx="614680" cy="494676"/>
                <wp:effectExtent l="38100" t="76200" r="0" b="95885"/>
                <wp:wrapNone/>
                <wp:docPr id="239" name="Elbow Connector 239"/>
                <wp:cNvGraphicFramePr/>
                <a:graphic xmlns:a="http://schemas.openxmlformats.org/drawingml/2006/main">
                  <a:graphicData uri="http://schemas.microsoft.com/office/word/2010/wordprocessingShape">
                    <wps:wsp>
                      <wps:cNvCnPr/>
                      <wps:spPr>
                        <a:xfrm flipV="1">
                          <a:off x="0" y="0"/>
                          <a:ext cx="614680" cy="494676"/>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307B5C5" id="Elbow Connector 239" o:spid="_x0000_s1026" type="#_x0000_t34" style="position:absolute;margin-left:162.2pt;margin-top:15.85pt;width:48.4pt;height:38.95pt;flip:y;z-index:25360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" strokecolor="black [3200]" strokeweight="2pt">
                <v:stroke endarrow="block"/>
                <v:shadow on="t" color="black" opacity="24903f" origin=",.5" offset="0,.55556mm"/>
              </v:shape>
            </w:pict>
          </mc:Fallback>
        </mc:AlternateContent>
      </w:r>
    </w:p>
    <w:p w14:paraId="2725BA15" w14:textId="7564D0A6" w:rsidR="00C105FF" w:rsidRDefault="00C105FF" w:rsidP="00C105FF"/>
    <w:p w14:paraId="6D609164" w14:textId="67FD70B3" w:rsidR="00C105FF" w:rsidRDefault="00C105FF" w:rsidP="00C105FF"/>
    <w:p w14:paraId="2CB69A65" w14:textId="4909EE07" w:rsidR="00C105FF" w:rsidRDefault="00C105FF" w:rsidP="00C105FF"/>
    <w:p w14:paraId="744DF246" w14:textId="42930064" w:rsidR="00C105FF" w:rsidRDefault="00C105FF" w:rsidP="00C105FF"/>
    <w:p w14:paraId="6D54629C" w14:textId="5DF5DC7C" w:rsidR="00C105FF" w:rsidRDefault="00C105FF" w:rsidP="00C105FF"/>
    <w:p w14:paraId="497453E2" w14:textId="28FCB46B" w:rsidR="00385A41" w:rsidRDefault="00974106" w:rsidP="00C105FF">
      <w:r>
        <w:rPr>
          <w:noProof/>
          <w:lang w:bidi="ar-SA"/>
        </w:rPr>
        <mc:AlternateContent>
          <mc:Choice Requires="wps">
            <w:drawing>
              <wp:anchor distT="45720" distB="45720" distL="114300" distR="114300" simplePos="0" relativeHeight="251912192" behindDoc="0" locked="0" layoutInCell="1" allowOverlap="1" wp14:anchorId="3DD63D71" wp14:editId="3E46FC39">
                <wp:simplePos x="0" y="0"/>
                <wp:positionH relativeFrom="column">
                  <wp:posOffset>2786963</wp:posOffset>
                </wp:positionH>
                <wp:positionV relativeFrom="paragraph">
                  <wp:posOffset>47625</wp:posOffset>
                </wp:positionV>
                <wp:extent cx="2713220" cy="248285"/>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3220" cy="248285"/>
                        </a:xfrm>
                        <a:prstGeom prst="rect">
                          <a:avLst/>
                        </a:prstGeom>
                        <a:solidFill>
                          <a:srgbClr val="FFFFFF"/>
                        </a:solidFill>
                        <a:ln w="9525">
                          <a:noFill/>
                          <a:miter lim="800000"/>
                          <a:headEnd/>
                          <a:tailEnd/>
                        </a:ln>
                      </wps:spPr>
                      <wps:txbx>
                        <w:txbxContent>
                          <w:p w14:paraId="60C6284C" w14:textId="1AEF691A" w:rsidR="00974106" w:rsidRPr="00385A41" w:rsidRDefault="00974106" w:rsidP="00974106">
                            <w:pPr>
                              <w:rPr>
                                <w:sz w:val="20"/>
                                <w:szCs w:val="20"/>
                              </w:rPr>
                            </w:pPr>
                            <w:r>
                              <w:rPr>
                                <w:sz w:val="20"/>
                                <w:szCs w:val="20"/>
                              </w:rPr>
                              <w:t>Kembali ke halaman login setelah d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D63D71" id="_x0000_s1043" type="#_x0000_t202" style="position:absolute;margin-left:219.45pt;margin-top:3.75pt;width:213.65pt;height:19.55pt;z-index:251912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" stroked="f">
                <v:textbox>
                  <w:txbxContent>
                    <w:p w14:paraId="60C6284C" w14:textId="1AEF691A" w:rsidR="00974106" w:rsidRPr="00385A41" w:rsidRDefault="00974106" w:rsidP="00974106">
                      <w:pPr>
                        <w:rPr>
                          <w:sz w:val="20"/>
                          <w:szCs w:val="20"/>
                        </w:rPr>
                      </w:pPr>
                      <w:r>
                        <w:rPr>
                          <w:sz w:val="20"/>
                          <w:szCs w:val="20"/>
                        </w:rPr>
                        <w:t>Kembali ke halaman login setelah di klik sign up</w:t>
                      </w:r>
                    </w:p>
                  </w:txbxContent>
                </v:textbox>
              </v:shape>
            </w:pict>
          </mc:Fallback>
        </mc:AlternateContent>
      </w:r>
      <w:r>
        <w:rPr>
          <w:noProof/>
          <w:lang w:bidi="ar-SA"/>
        </w:rPr>
        <mc:AlternateContent>
          <mc:Choice Requires="wps">
            <w:drawing>
              <wp:anchor distT="45720" distB="45720" distL="114300" distR="114300" simplePos="0" relativeHeight="251220992" behindDoc="0" locked="0" layoutInCell="1" allowOverlap="1" wp14:anchorId="6F479921" wp14:editId="01A22E23">
                <wp:simplePos x="0" y="0"/>
                <wp:positionH relativeFrom="column">
                  <wp:posOffset>388151</wp:posOffset>
                </wp:positionH>
                <wp:positionV relativeFrom="paragraph">
                  <wp:posOffset>47625</wp:posOffset>
                </wp:positionV>
                <wp:extent cx="1671404" cy="248285"/>
                <wp:effectExtent l="0" t="0" r="508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404" cy="248285"/>
                        </a:xfrm>
                        <a:prstGeom prst="rect">
                          <a:avLst/>
                        </a:prstGeom>
                        <a:solidFill>
                          <a:srgbClr val="FFFFFF"/>
                        </a:solidFill>
                        <a:ln w="9525">
                          <a:noFill/>
                          <a:miter lim="800000"/>
                          <a:headEnd/>
                          <a:tailEnd/>
                        </a:ln>
                      </wps:spPr>
                      <wps:txbx>
                        <w:txbxContent>
                          <w:p w14:paraId="09B6E56C" w14:textId="5D4331E8" w:rsidR="007E1EAB" w:rsidRPr="00385A41" w:rsidRDefault="00974106" w:rsidP="007E1EAB">
                            <w:pPr>
                              <w:rPr>
                                <w:sz w:val="20"/>
                                <w:szCs w:val="20"/>
                              </w:rPr>
                            </w:pPr>
                            <w:r>
                              <w:rPr>
                                <w:sz w:val="20"/>
                                <w:szCs w:val="20"/>
                              </w:rPr>
                              <w:t>Setelah mengisi klik sign 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479921" id="_x0000_s1044" type="#_x0000_t202" style="position:absolute;margin-left:30.55pt;margin-top:3.75pt;width:131.6pt;height:19.55pt;z-index:251220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" stroked="f">
                <v:textbox>
                  <w:txbxContent>
                    <w:p w14:paraId="09B6E56C" w14:textId="5D4331E8" w:rsidR="007E1EAB" w:rsidRPr="00385A41" w:rsidRDefault="00974106" w:rsidP="007E1EAB">
                      <w:pPr>
                        <w:rPr>
                          <w:sz w:val="20"/>
                          <w:szCs w:val="20"/>
                        </w:rPr>
                      </w:pPr>
                      <w:r>
                        <w:rPr>
                          <w:sz w:val="20"/>
                          <w:szCs w:val="20"/>
                        </w:rPr>
                        <w:t>Setelah mengisi klik sign up</w:t>
                      </w:r>
                    </w:p>
                  </w:txbxContent>
                </v:textbox>
              </v:shape>
            </w:pict>
          </mc:Fallback>
        </mc:AlternateContent>
      </w:r>
    </w:p>
    <w:p w14:paraId="1D0CCE79" w14:textId="6EDCFE7A" w:rsidR="00C105FF" w:rsidRDefault="007017ED" w:rsidP="00C105FF">
      <w:r>
        <w:rPr>
          <w:noProof/>
          <w:lang w:bidi="ar-SA"/>
        </w:rPr>
        <mc:AlternateContent>
          <mc:Choice Requires="wps">
            <w:drawing>
              <wp:anchor distT="0" distB="0" distL="114300" distR="114300" simplePos="0" relativeHeight="253601280" behindDoc="0" locked="0" layoutInCell="1" allowOverlap="1" wp14:anchorId="2F1B72F3" wp14:editId="6F64E7BB">
                <wp:simplePos x="0" y="0"/>
                <wp:positionH relativeFrom="column">
                  <wp:posOffset>2112489</wp:posOffset>
                </wp:positionH>
                <wp:positionV relativeFrom="paragraph">
                  <wp:posOffset>2801537</wp:posOffset>
                </wp:positionV>
                <wp:extent cx="509665" cy="0"/>
                <wp:effectExtent l="38100" t="76200" r="24130" b="133350"/>
                <wp:wrapNone/>
                <wp:docPr id="240" name="Straight Arrow Connector 240"/>
                <wp:cNvGraphicFramePr/>
                <a:graphic xmlns:a="http://schemas.openxmlformats.org/drawingml/2006/main">
                  <a:graphicData uri="http://schemas.microsoft.com/office/word/2010/wordprocessingShape">
                    <wps:wsp>
                      <wps:cNvCnPr/>
                      <wps:spPr>
                        <a:xfrm>
                          <a:off x="0" y="0"/>
                          <a:ext cx="50966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08D8A12" id="_x0000_t32" coordsize="21600,21600" o:spt="32" o:oned="t" path="m,l21600,21600e" filled="f">
                <v:path arrowok="t" fillok="f" o:connecttype="none"/>
                <o:lock v:ext="edit" shapetype="t"/>
              </v:shapetype>
              <v:shape id="Straight Arrow Connector 240" o:spid="_x0000_s1026" type="#_x0000_t32" style="position:absolute;margin-left:166.35pt;margin-top:220.6pt;width:40.15pt;height:0;z-index:253601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" strokecolor="black [3200]" strokeweight="2pt">
                <v:stroke endarrow="block"/>
                <v:shadow on="t" color="black" opacity="24903f" origin=",.5" offset="0,.55556mm"/>
              </v:shape>
            </w:pict>
          </mc:Fallback>
        </mc:AlternateContent>
      </w:r>
      <w:r w:rsidR="00385A41" w:rsidRPr="00FB4F4C">
        <w:object w:dxaOrig="15330" w:dyaOrig="9949" w14:anchorId="56ADF9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95pt;height:289.95pt;mso-position-horizontal:center" o:ole="">
            <v:imagedata r:id="rId20" o:title=""/>
          </v:shape>
          <o:OLEObject Type="Embed" ProgID="CorelDraw.Graphic.21" ShapeID="_x0000_i1025" DrawAspect="Content" ObjectID="_1688832138" r:id="rId21"/>
        </w:object>
      </w:r>
    </w:p>
    <w:p w14:paraId="0F59B40E" w14:textId="769CFEDE" w:rsidR="00C105FF" w:rsidRDefault="007B0BEC" w:rsidP="00C105FF">
      <w:r>
        <w:rPr>
          <w:noProof/>
          <w:lang w:bidi="ar-SA"/>
        </w:rPr>
        <w:lastRenderedPageBreak/>
        <mc:AlternateContent>
          <mc:Choice Requires="wps">
            <w:drawing>
              <wp:anchor distT="45720" distB="45720" distL="114300" distR="114300" simplePos="0" relativeHeight="251813888" behindDoc="0" locked="0" layoutInCell="1" allowOverlap="1" wp14:anchorId="6A740CA7" wp14:editId="08811FAF">
                <wp:simplePos x="0" y="0"/>
                <wp:positionH relativeFrom="column">
                  <wp:posOffset>-158115</wp:posOffset>
                </wp:positionH>
                <wp:positionV relativeFrom="paragraph">
                  <wp:posOffset>343421</wp:posOffset>
                </wp:positionV>
                <wp:extent cx="2540833" cy="248285"/>
                <wp:effectExtent l="0" t="0" r="0" b="0"/>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833" cy="248285"/>
                        </a:xfrm>
                        <a:prstGeom prst="rect">
                          <a:avLst/>
                        </a:prstGeom>
                        <a:solidFill>
                          <a:srgbClr val="FFFFFF"/>
                        </a:solidFill>
                        <a:ln w="9525">
                          <a:noFill/>
                          <a:miter lim="800000"/>
                          <a:headEnd/>
                          <a:tailEnd/>
                        </a:ln>
                      </wps:spPr>
                      <wps:txbx>
                        <w:txbxContent>
                          <w:p w14:paraId="2A54AFA8" w14:textId="2245F435" w:rsidR="007E1EAB" w:rsidRPr="00385A41" w:rsidRDefault="007B0BEC" w:rsidP="00385A41">
                            <w:pPr>
                              <w:rPr>
                                <w:sz w:val="20"/>
                                <w:szCs w:val="20"/>
                              </w:rPr>
                            </w:pPr>
                            <w:r>
                              <w:rPr>
                                <w:sz w:val="20"/>
                                <w:szCs w:val="20"/>
                              </w:rPr>
                              <w:t>Ketikan username dan password yg sudah a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740CA7" id="_x0000_s1045" type="#_x0000_t202" style="position:absolute;margin-left:-12.45pt;margin-top:27.05pt;width:200.05pt;height:19.55pt;z-index:251813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" stroked="f">
                <v:textbox>
                  <w:txbxContent>
                    <w:p w14:paraId="2A54AFA8" w14:textId="2245F435" w:rsidR="007E1EAB" w:rsidRPr="00385A41" w:rsidRDefault="007B0BEC" w:rsidP="00385A41">
                      <w:pPr>
                        <w:rPr>
                          <w:sz w:val="20"/>
                          <w:szCs w:val="20"/>
                        </w:rPr>
                      </w:pPr>
                      <w:r>
                        <w:rPr>
                          <w:sz w:val="20"/>
                          <w:szCs w:val="20"/>
                        </w:rPr>
                        <w:t>Ketikan username dan password yg sudah ada</w:t>
                      </w:r>
                    </w:p>
                  </w:txbxContent>
                </v:textbox>
              </v:shape>
            </w:pict>
          </mc:Fallback>
        </mc:AlternateContent>
      </w:r>
    </w:p>
    <w:p w14:paraId="7F5D241F" w14:textId="59EDB20B" w:rsidR="00C105FF" w:rsidRDefault="00AB4BED" w:rsidP="00C105FF">
      <w:r>
        <w:rPr>
          <w:noProof/>
          <w:lang w:bidi="ar-SA"/>
        </w:rPr>
        <mc:AlternateContent>
          <mc:Choice Requires="wps">
            <w:drawing>
              <wp:anchor distT="0" distB="0" distL="114300" distR="114300" simplePos="0" relativeHeight="253607424" behindDoc="0" locked="0" layoutInCell="1" allowOverlap="1" wp14:anchorId="0ED43561" wp14:editId="043581F2">
                <wp:simplePos x="0" y="0"/>
                <wp:positionH relativeFrom="column">
                  <wp:posOffset>4435964</wp:posOffset>
                </wp:positionH>
                <wp:positionV relativeFrom="paragraph">
                  <wp:posOffset>167057</wp:posOffset>
                </wp:positionV>
                <wp:extent cx="868941" cy="1948721"/>
                <wp:effectExtent l="38100" t="38100" r="64770" b="90170"/>
                <wp:wrapNone/>
                <wp:docPr id="254" name="Elbow Connector 254"/>
                <wp:cNvGraphicFramePr/>
                <a:graphic xmlns:a="http://schemas.openxmlformats.org/drawingml/2006/main">
                  <a:graphicData uri="http://schemas.microsoft.com/office/word/2010/wordprocessingShape">
                    <wps:wsp>
                      <wps:cNvCnPr/>
                      <wps:spPr>
                        <a:xfrm>
                          <a:off x="0" y="0"/>
                          <a:ext cx="868941" cy="1948721"/>
                        </a:xfrm>
                        <a:prstGeom prst="bentConnector3">
                          <a:avLst>
                            <a:gd name="adj1" fmla="val 98832"/>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67EE0" id="Elbow Connector 254" o:spid="_x0000_s1026" type="#_x0000_t34" style="position:absolute;margin-left:349.3pt;margin-top:13.15pt;width:68.4pt;height:153.45pt;z-index:25360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" adj="21348" strokecolor="black [3200]" strokeweight="2pt">
                <v:shadow on="t" color="black" opacity="24903f" origin=",.5" offset="0,.55556mm"/>
              </v:shape>
            </w:pict>
          </mc:Fallback>
        </mc:AlternateContent>
      </w:r>
      <w:r>
        <w:rPr>
          <w:noProof/>
          <w:lang w:bidi="ar-SA"/>
        </w:rPr>
        <mc:AlternateContent>
          <mc:Choice Requires="wps">
            <w:drawing>
              <wp:anchor distT="0" distB="0" distL="114300" distR="114300" simplePos="0" relativeHeight="253605376" behindDoc="0" locked="0" layoutInCell="1" allowOverlap="1" wp14:anchorId="2BD49A7B" wp14:editId="18F645B0">
                <wp:simplePos x="0" y="0"/>
                <wp:positionH relativeFrom="column">
                  <wp:posOffset>-585742</wp:posOffset>
                </wp:positionH>
                <wp:positionV relativeFrom="paragraph">
                  <wp:posOffset>167057</wp:posOffset>
                </wp:positionV>
                <wp:extent cx="479488" cy="1693889"/>
                <wp:effectExtent l="57150" t="38100" r="53975" b="97155"/>
                <wp:wrapNone/>
                <wp:docPr id="251" name="Elbow Connector 251"/>
                <wp:cNvGraphicFramePr/>
                <a:graphic xmlns:a="http://schemas.openxmlformats.org/drawingml/2006/main">
                  <a:graphicData uri="http://schemas.microsoft.com/office/word/2010/wordprocessingShape">
                    <wps:wsp>
                      <wps:cNvCnPr/>
                      <wps:spPr>
                        <a:xfrm flipH="1">
                          <a:off x="0" y="0"/>
                          <a:ext cx="479488" cy="1693889"/>
                        </a:xfrm>
                        <a:prstGeom prst="bentConnector3">
                          <a:avLst>
                            <a:gd name="adj1" fmla="val 1000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5FA56541" id="Elbow Connector 251" o:spid="_x0000_s1026" type="#_x0000_t34" style="position:absolute;margin-left:-46.1pt;margin-top:13.15pt;width:37.75pt;height:133.4pt;flip:x;z-index:253605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" adj="21603" strokecolor="black [3200]" strokeweight="2pt">
                <v:shadow on="t" color="black" opacity="24903f" origin=",.5" offset="0,.55556mm"/>
              </v:shape>
            </w:pict>
          </mc:Fallback>
        </mc:AlternateContent>
      </w:r>
      <w:r w:rsidR="00385A41">
        <w:rPr>
          <w:noProof/>
          <w:lang w:bidi="ar-SA"/>
        </w:rPr>
        <mc:AlternateContent>
          <mc:Choice Requires="wps">
            <w:drawing>
              <wp:anchor distT="45720" distB="45720" distL="114300" distR="114300" simplePos="0" relativeHeight="251814912" behindDoc="0" locked="0" layoutInCell="1" allowOverlap="1" wp14:anchorId="0E647AF7" wp14:editId="21BDFA56">
                <wp:simplePos x="0" y="0"/>
                <wp:positionH relativeFrom="column">
                  <wp:posOffset>3041650</wp:posOffset>
                </wp:positionH>
                <wp:positionV relativeFrom="paragraph">
                  <wp:posOffset>31750</wp:posOffset>
                </wp:positionV>
                <wp:extent cx="1640840" cy="248285"/>
                <wp:effectExtent l="0" t="0" r="0" b="0"/>
                <wp:wrapSquare wrapText="bothSides"/>
                <wp:docPr id="1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0840" cy="248285"/>
                        </a:xfrm>
                        <a:prstGeom prst="rect">
                          <a:avLst/>
                        </a:prstGeom>
                        <a:solidFill>
                          <a:srgbClr val="FFFFFF"/>
                        </a:solidFill>
                        <a:ln w="9525">
                          <a:noFill/>
                          <a:miter lim="800000"/>
                          <a:headEnd/>
                          <a:tailEnd/>
                        </a:ln>
                      </wps:spPr>
                      <wps:txbx>
                        <w:txbxContent>
                          <w:p w14:paraId="0F4A8FB9" w14:textId="4A50773B" w:rsidR="007E1EAB" w:rsidRPr="00385A41" w:rsidRDefault="007B0BEC" w:rsidP="00385A41">
                            <w:pPr>
                              <w:rPr>
                                <w:sz w:val="20"/>
                                <w:szCs w:val="20"/>
                              </w:rPr>
                            </w:pPr>
                            <w:r>
                              <w:rPr>
                                <w:sz w:val="20"/>
                                <w:szCs w:val="20"/>
                              </w:rPr>
                              <w:t>Tanda merah login gag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647AF7" id="_x0000_s1046" type="#_x0000_t202" style="position:absolute;margin-left:239.5pt;margin-top:2.5pt;width:129.2pt;height:19.55pt;z-index:251814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" stroked="f">
                <v:textbox>
                  <w:txbxContent>
                    <w:p w14:paraId="0F4A8FB9" w14:textId="4A50773B" w:rsidR="007E1EAB" w:rsidRPr="00385A41" w:rsidRDefault="007B0BEC" w:rsidP="00385A41">
                      <w:pPr>
                        <w:rPr>
                          <w:sz w:val="20"/>
                          <w:szCs w:val="20"/>
                        </w:rPr>
                      </w:pPr>
                      <w:r>
                        <w:rPr>
                          <w:sz w:val="20"/>
                          <w:szCs w:val="20"/>
                        </w:rPr>
                        <w:t>Tanda merah login gagal</w:t>
                      </w:r>
                    </w:p>
                  </w:txbxContent>
                </v:textbox>
                <w10:wrap type="square"/>
              </v:shape>
            </w:pict>
          </mc:Fallback>
        </mc:AlternateContent>
      </w:r>
      <w:r w:rsidR="00385A41" w:rsidRPr="00385A41">
        <w:rPr>
          <w:noProof/>
          <w:lang w:bidi="ar-SA"/>
        </w:rPr>
        <w:drawing>
          <wp:anchor distT="0" distB="0" distL="114300" distR="114300" simplePos="0" relativeHeight="249991680" behindDoc="0" locked="0" layoutInCell="1" allowOverlap="1" wp14:anchorId="1505E29C" wp14:editId="045AFC7F">
            <wp:simplePos x="0" y="0"/>
            <wp:positionH relativeFrom="column">
              <wp:posOffset>-163830</wp:posOffset>
            </wp:positionH>
            <wp:positionV relativeFrom="paragraph">
              <wp:posOffset>315461</wp:posOffset>
            </wp:positionV>
            <wp:extent cx="2493645" cy="3681095"/>
            <wp:effectExtent l="19050" t="19050" r="20955" b="14605"/>
            <wp:wrapNone/>
            <wp:docPr id="31" name="Picture 3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2"/>
                    <a:stretch>
                      <a:fillRect/>
                    </a:stretch>
                  </pic:blipFill>
                  <pic:spPr>
                    <a:xfrm>
                      <a:off x="0" y="0"/>
                      <a:ext cx="2493645" cy="36810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8D539C" w14:textId="4C2C7639" w:rsidR="00385A41" w:rsidRDefault="00385A41" w:rsidP="00C105FF">
      <w:r w:rsidRPr="00385A41">
        <w:rPr>
          <w:noProof/>
          <w:lang w:bidi="ar-SA"/>
        </w:rPr>
        <w:drawing>
          <wp:anchor distT="0" distB="0" distL="114300" distR="114300" simplePos="0" relativeHeight="249888256" behindDoc="0" locked="0" layoutInCell="1" allowOverlap="1" wp14:anchorId="125700B8" wp14:editId="4DFC799A">
            <wp:simplePos x="0" y="0"/>
            <wp:positionH relativeFrom="column">
              <wp:posOffset>2438400</wp:posOffset>
            </wp:positionH>
            <wp:positionV relativeFrom="paragraph">
              <wp:posOffset>9759</wp:posOffset>
            </wp:positionV>
            <wp:extent cx="2493645" cy="3673475"/>
            <wp:effectExtent l="19050" t="19050" r="20955" b="22225"/>
            <wp:wrapNone/>
            <wp:docPr id="30" name="Picture 30"/>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93645" cy="36734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8CD83FA" w14:textId="73DB1F29" w:rsidR="00385A41" w:rsidRDefault="00385A41" w:rsidP="00C105FF"/>
    <w:p w14:paraId="7F4CF4D8" w14:textId="572AA419" w:rsidR="00385A41" w:rsidRDefault="00385A41" w:rsidP="00C105FF"/>
    <w:p w14:paraId="4659F961" w14:textId="6EF6CAA7" w:rsidR="00385A41" w:rsidRDefault="00385A41" w:rsidP="00C105FF"/>
    <w:p w14:paraId="04C0E246" w14:textId="72EADAB3" w:rsidR="00385A41" w:rsidRDefault="00AB4BED" w:rsidP="00C105FF">
      <w:r>
        <w:rPr>
          <w:noProof/>
          <w:lang w:bidi="ar-SA"/>
        </w:rPr>
        <mc:AlternateContent>
          <mc:Choice Requires="wps">
            <w:drawing>
              <wp:anchor distT="0" distB="0" distL="114300" distR="114300" simplePos="0" relativeHeight="253606400" behindDoc="0" locked="0" layoutInCell="1" allowOverlap="1" wp14:anchorId="36D4F040" wp14:editId="024B5040">
                <wp:simplePos x="0" y="0"/>
                <wp:positionH relativeFrom="column">
                  <wp:posOffset>-585741</wp:posOffset>
                </wp:positionH>
                <wp:positionV relativeFrom="paragraph">
                  <wp:posOffset>301677</wp:posOffset>
                </wp:positionV>
                <wp:extent cx="659568" cy="0"/>
                <wp:effectExtent l="38100" t="76200" r="26670" b="133350"/>
                <wp:wrapNone/>
                <wp:docPr id="253" name="Straight Arrow Connector 253"/>
                <wp:cNvGraphicFramePr/>
                <a:graphic xmlns:a="http://schemas.openxmlformats.org/drawingml/2006/main">
                  <a:graphicData uri="http://schemas.microsoft.com/office/word/2010/wordprocessingShape">
                    <wps:wsp>
                      <wps:cNvCnPr/>
                      <wps:spPr>
                        <a:xfrm>
                          <a:off x="0" y="0"/>
                          <a:ext cx="65956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083E83C" id="Straight Arrow Connector 253" o:spid="_x0000_s1026" type="#_x0000_t32" style="position:absolute;margin-left:-46.1pt;margin-top:23.75pt;width:51.95pt;height:0;z-index:253606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" strokecolor="black [3200]" strokeweight="2pt">
                <v:stroke endarrow="block"/>
                <v:shadow on="t" color="black" opacity="24903f" origin=",.5" offset="0,.55556mm"/>
              </v:shape>
            </w:pict>
          </mc:Fallback>
        </mc:AlternateContent>
      </w:r>
    </w:p>
    <w:p w14:paraId="76B53759" w14:textId="186C10E3" w:rsidR="00385A41" w:rsidRDefault="00AB4BED" w:rsidP="00C105FF">
      <w:r>
        <w:rPr>
          <w:noProof/>
          <w:lang w:bidi="ar-SA"/>
        </w:rPr>
        <mc:AlternateContent>
          <mc:Choice Requires="wps">
            <w:drawing>
              <wp:anchor distT="0" distB="0" distL="114300" distR="114300" simplePos="0" relativeHeight="253608448" behindDoc="0" locked="0" layoutInCell="1" allowOverlap="1" wp14:anchorId="04D0889E" wp14:editId="6DED2BE4">
                <wp:simplePos x="0" y="0"/>
                <wp:positionH relativeFrom="column">
                  <wp:posOffset>4600856</wp:posOffset>
                </wp:positionH>
                <wp:positionV relativeFrom="paragraph">
                  <wp:posOffset>245162</wp:posOffset>
                </wp:positionV>
                <wp:extent cx="703788" cy="0"/>
                <wp:effectExtent l="57150" t="76200" r="0" b="133350"/>
                <wp:wrapNone/>
                <wp:docPr id="255" name="Straight Arrow Connector 255"/>
                <wp:cNvGraphicFramePr/>
                <a:graphic xmlns:a="http://schemas.openxmlformats.org/drawingml/2006/main">
                  <a:graphicData uri="http://schemas.microsoft.com/office/word/2010/wordprocessingShape">
                    <wps:wsp>
                      <wps:cNvCnPr/>
                      <wps:spPr>
                        <a:xfrm flipH="1">
                          <a:off x="0" y="0"/>
                          <a:ext cx="70378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38EA5A5" id="Straight Arrow Connector 255" o:spid="_x0000_s1026" type="#_x0000_t32" style="position:absolute;margin-left:362.25pt;margin-top:19.3pt;width:55.4pt;height:0;flip:x;z-index:253608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" strokecolor="black [3200]" strokeweight="2pt">
                <v:stroke endarrow="block"/>
                <v:shadow on="t" color="black" opacity="24903f" origin=",.5" offset="0,.55556mm"/>
              </v:shape>
            </w:pict>
          </mc:Fallback>
        </mc:AlternateContent>
      </w:r>
    </w:p>
    <w:p w14:paraId="211939B6" w14:textId="614E83D0" w:rsidR="00385A41" w:rsidRDefault="00385A41" w:rsidP="00C105FF"/>
    <w:p w14:paraId="5FC7AFA4" w14:textId="4D84406D" w:rsidR="00385A41" w:rsidRDefault="00385A41" w:rsidP="00C105FF"/>
    <w:p w14:paraId="0AAA0D15" w14:textId="3084FD2A" w:rsidR="00385A41" w:rsidRDefault="00385A41" w:rsidP="00C105FF"/>
    <w:p w14:paraId="38C4A4B0" w14:textId="39D5F62A" w:rsidR="00385A41" w:rsidRDefault="00385A41" w:rsidP="00C105FF"/>
    <w:p w14:paraId="6AEEC768" w14:textId="29BA2B78" w:rsidR="00385A41" w:rsidRDefault="00385A41" w:rsidP="00C105FF"/>
    <w:p w14:paraId="6564C7F5" w14:textId="5844A960" w:rsidR="00385A41" w:rsidRDefault="00385A41" w:rsidP="00C105FF"/>
    <w:p w14:paraId="6657E07D" w14:textId="538FCC67" w:rsidR="00385A41" w:rsidRDefault="00385A41" w:rsidP="00C105FF">
      <w:r>
        <w:rPr>
          <w:noProof/>
          <w:lang w:bidi="ar-SA"/>
        </w:rPr>
        <mc:AlternateContent>
          <mc:Choice Requires="wps">
            <w:drawing>
              <wp:anchor distT="45720" distB="45720" distL="114300" distR="114300" simplePos="0" relativeHeight="251928576" behindDoc="0" locked="0" layoutInCell="1" allowOverlap="1" wp14:anchorId="3E8EF923" wp14:editId="20CD659E">
                <wp:simplePos x="0" y="0"/>
                <wp:positionH relativeFrom="column">
                  <wp:posOffset>2867025</wp:posOffset>
                </wp:positionH>
                <wp:positionV relativeFrom="paragraph">
                  <wp:posOffset>298450</wp:posOffset>
                </wp:positionV>
                <wp:extent cx="1564005" cy="248285"/>
                <wp:effectExtent l="0" t="0" r="0" b="0"/>
                <wp:wrapNone/>
                <wp:docPr id="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4005" cy="248285"/>
                        </a:xfrm>
                        <a:prstGeom prst="rect">
                          <a:avLst/>
                        </a:prstGeom>
                        <a:solidFill>
                          <a:srgbClr val="FFFFFF"/>
                        </a:solidFill>
                        <a:ln w="9525">
                          <a:noFill/>
                          <a:miter lim="800000"/>
                          <a:headEnd/>
                          <a:tailEnd/>
                        </a:ln>
                      </wps:spPr>
                      <wps:txbx>
                        <w:txbxContent>
                          <w:p w14:paraId="79C3EEBD" w14:textId="06633C57"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EF923" id="_x0000_s1047" type="#_x0000_t202" style="position:absolute;margin-left:225.75pt;margin-top:23.5pt;width:123.15pt;height:19.55pt;z-index:251928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" stroked="f">
                <v:textbox>
                  <w:txbxContent>
                    <w:p w14:paraId="79C3EEBD" w14:textId="06633C57"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w:t>
                      </w:r>
                    </w:p>
                  </w:txbxContent>
                </v:textbox>
              </v:shape>
            </w:pict>
          </mc:Fallback>
        </mc:AlternateContent>
      </w:r>
      <w:r>
        <w:rPr>
          <w:noProof/>
          <w:lang w:bidi="ar-SA"/>
        </w:rPr>
        <mc:AlternateContent>
          <mc:Choice Requires="wps">
            <w:drawing>
              <wp:anchor distT="45720" distB="45720" distL="114300" distR="114300" simplePos="0" relativeHeight="251926528" behindDoc="0" locked="0" layoutInCell="1" allowOverlap="1" wp14:anchorId="352035C9" wp14:editId="7563C7D6">
                <wp:simplePos x="0" y="0"/>
                <wp:positionH relativeFrom="column">
                  <wp:posOffset>541020</wp:posOffset>
                </wp:positionH>
                <wp:positionV relativeFrom="paragraph">
                  <wp:posOffset>298450</wp:posOffset>
                </wp:positionV>
                <wp:extent cx="978535" cy="248285"/>
                <wp:effectExtent l="0" t="0" r="0" b="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8535" cy="248285"/>
                        </a:xfrm>
                        <a:prstGeom prst="rect">
                          <a:avLst/>
                        </a:prstGeom>
                        <a:solidFill>
                          <a:srgbClr val="FFFFFF"/>
                        </a:solidFill>
                        <a:ln w="9525">
                          <a:noFill/>
                          <a:miter lim="800000"/>
                          <a:headEnd/>
                          <a:tailEnd/>
                        </a:ln>
                      </wps:spPr>
                      <wps:txbx>
                        <w:txbxContent>
                          <w:p w14:paraId="036A93B6" w14:textId="63005447" w:rsidR="007E1EAB" w:rsidRPr="00385A41" w:rsidRDefault="007B0BEC" w:rsidP="00385A41">
                            <w:pPr>
                              <w:rPr>
                                <w:sz w:val="20"/>
                                <w:szCs w:val="20"/>
                              </w:rPr>
                            </w:pPr>
                            <w:r>
                              <w:rPr>
                                <w:sz w:val="20"/>
                                <w:szCs w:val="20"/>
                              </w:rPr>
                              <w:t>Login kembal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035C9" id="_x0000_s1048" type="#_x0000_t202" style="position:absolute;margin-left:42.6pt;margin-top:23.5pt;width:77.05pt;height:19.55pt;z-index:251926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" stroked="f">
                <v:textbox>
                  <w:txbxContent>
                    <w:p w14:paraId="036A93B6" w14:textId="63005447" w:rsidR="007E1EAB" w:rsidRPr="00385A41" w:rsidRDefault="007B0BEC" w:rsidP="00385A41">
                      <w:pPr>
                        <w:rPr>
                          <w:sz w:val="20"/>
                          <w:szCs w:val="20"/>
                        </w:rPr>
                      </w:pPr>
                      <w:r>
                        <w:rPr>
                          <w:sz w:val="20"/>
                          <w:szCs w:val="20"/>
                        </w:rPr>
                        <w:t>Login kembali</w:t>
                      </w:r>
                    </w:p>
                  </w:txbxContent>
                </v:textbox>
              </v:shape>
            </w:pict>
          </mc:Fallback>
        </mc:AlternateContent>
      </w:r>
    </w:p>
    <w:p w14:paraId="544BF71F" w14:textId="2CF4974D" w:rsidR="00385A41" w:rsidRDefault="007017ED" w:rsidP="00C105FF">
      <w:r>
        <w:rPr>
          <w:noProof/>
          <w:lang w:bidi="ar-SA"/>
        </w:rPr>
        <mc:AlternateContent>
          <mc:Choice Requires="wps">
            <w:drawing>
              <wp:anchor distT="0" distB="0" distL="114300" distR="114300" simplePos="0" relativeHeight="253603328" behindDoc="0" locked="0" layoutInCell="1" allowOverlap="1" wp14:anchorId="3E5D3885" wp14:editId="0A30DDE4">
                <wp:simplePos x="0" y="0"/>
                <wp:positionH relativeFrom="column">
                  <wp:posOffset>-360888</wp:posOffset>
                </wp:positionH>
                <wp:positionV relativeFrom="paragraph">
                  <wp:posOffset>112374</wp:posOffset>
                </wp:positionV>
                <wp:extent cx="981856" cy="2173574"/>
                <wp:effectExtent l="133350" t="38100" r="66040" b="93980"/>
                <wp:wrapNone/>
                <wp:docPr id="245" name="Elbow Connector 245"/>
                <wp:cNvGraphicFramePr/>
                <a:graphic xmlns:a="http://schemas.openxmlformats.org/drawingml/2006/main">
                  <a:graphicData uri="http://schemas.microsoft.com/office/word/2010/wordprocessingShape">
                    <wps:wsp>
                      <wps:cNvCnPr/>
                      <wps:spPr>
                        <a:xfrm flipV="1">
                          <a:off x="0" y="0"/>
                          <a:ext cx="981856" cy="2173574"/>
                        </a:xfrm>
                        <a:prstGeom prst="bentConnector3">
                          <a:avLst>
                            <a:gd name="adj1" fmla="val -8023"/>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5C8709D" id="Elbow Connector 245" o:spid="_x0000_s1026" type="#_x0000_t34" style="position:absolute;margin-left:-28.4pt;margin-top:8.85pt;width:77.3pt;height:171.15pt;flip:y;z-index:25360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" adj="-1733" strokecolor="black [3200]" strokeweight="2pt">
                <v:shadow on="t" color="black" opacity="24903f" origin=",.5" offset="0,.55556mm"/>
              </v:shape>
            </w:pict>
          </mc:Fallback>
        </mc:AlternateContent>
      </w:r>
      <w:r w:rsidR="00385A41" w:rsidRPr="00385A41">
        <w:rPr>
          <w:noProof/>
          <w:lang w:bidi="ar-SA"/>
        </w:rPr>
        <w:drawing>
          <wp:anchor distT="0" distB="0" distL="114300" distR="114300" simplePos="0" relativeHeight="251188224" behindDoc="0" locked="0" layoutInCell="1" allowOverlap="1" wp14:anchorId="73468913" wp14:editId="7A321823">
            <wp:simplePos x="0" y="0"/>
            <wp:positionH relativeFrom="column">
              <wp:posOffset>2435860</wp:posOffset>
            </wp:positionH>
            <wp:positionV relativeFrom="paragraph">
              <wp:posOffset>278465</wp:posOffset>
            </wp:positionV>
            <wp:extent cx="2514600" cy="3689350"/>
            <wp:effectExtent l="19050" t="19050" r="19050" b="25400"/>
            <wp:wrapNone/>
            <wp:docPr id="129" name="Picture 12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14600" cy="3689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85A41" w:rsidRPr="00385A41">
        <w:rPr>
          <w:noProof/>
          <w:lang w:bidi="ar-SA"/>
        </w:rPr>
        <w:drawing>
          <wp:anchor distT="0" distB="0" distL="114300" distR="114300" simplePos="0" relativeHeight="251190272" behindDoc="0" locked="0" layoutInCell="1" allowOverlap="1" wp14:anchorId="15309356" wp14:editId="79E29AC1">
            <wp:simplePos x="0" y="0"/>
            <wp:positionH relativeFrom="column">
              <wp:posOffset>-164866</wp:posOffset>
            </wp:positionH>
            <wp:positionV relativeFrom="paragraph">
              <wp:posOffset>279734</wp:posOffset>
            </wp:positionV>
            <wp:extent cx="2493645" cy="3681095"/>
            <wp:effectExtent l="19050" t="19050" r="20955" b="14605"/>
            <wp:wrapNone/>
            <wp:docPr id="135" name="Picture 135"/>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5"/>
                    <a:stretch>
                      <a:fillRect/>
                    </a:stretch>
                  </pic:blipFill>
                  <pic:spPr>
                    <a:xfrm>
                      <a:off x="0" y="0"/>
                      <a:ext cx="2493645" cy="36810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15446B1" w14:textId="5984912C" w:rsidR="00385A41" w:rsidRDefault="00385A41" w:rsidP="00C105FF"/>
    <w:p w14:paraId="333FAB74" w14:textId="59EE2F7D" w:rsidR="00C105FF" w:rsidRDefault="00C105FF" w:rsidP="00C105FF"/>
    <w:p w14:paraId="2CA15416" w14:textId="34AB1F3C" w:rsidR="00C105FF" w:rsidRDefault="00C105FF" w:rsidP="00C105FF"/>
    <w:p w14:paraId="2B5D8D18" w14:textId="30992D19" w:rsidR="00C105FF" w:rsidRDefault="00C105FF" w:rsidP="00C105FF"/>
    <w:p w14:paraId="3EFAAC62" w14:textId="01915936" w:rsidR="00C105FF" w:rsidRDefault="00C105FF" w:rsidP="00C105FF"/>
    <w:p w14:paraId="31B3FD33" w14:textId="459AA66C" w:rsidR="00C105FF" w:rsidRDefault="00C105FF" w:rsidP="00C105FF"/>
    <w:p w14:paraId="61055FF2" w14:textId="1BE811BF" w:rsidR="00C105FF" w:rsidRDefault="00AB4BED" w:rsidP="00C105FF">
      <w:r>
        <w:rPr>
          <w:noProof/>
          <w:lang w:bidi="ar-SA"/>
        </w:rPr>
        <mc:AlternateContent>
          <mc:Choice Requires="wps">
            <w:drawing>
              <wp:anchor distT="0" distB="0" distL="114300" distR="114300" simplePos="0" relativeHeight="253604352" behindDoc="0" locked="0" layoutInCell="1" allowOverlap="1" wp14:anchorId="30FD89FB" wp14:editId="791D5E77">
                <wp:simplePos x="0" y="0"/>
                <wp:positionH relativeFrom="column">
                  <wp:posOffset>1962587</wp:posOffset>
                </wp:positionH>
                <wp:positionV relativeFrom="paragraph">
                  <wp:posOffset>118693</wp:posOffset>
                </wp:positionV>
                <wp:extent cx="479685" cy="0"/>
                <wp:effectExtent l="38100" t="76200" r="34925" b="133350"/>
                <wp:wrapNone/>
                <wp:docPr id="250" name="Straight Arrow Connector 250"/>
                <wp:cNvGraphicFramePr/>
                <a:graphic xmlns:a="http://schemas.openxmlformats.org/drawingml/2006/main">
                  <a:graphicData uri="http://schemas.microsoft.com/office/word/2010/wordprocessingShape">
                    <wps:wsp>
                      <wps:cNvCnPr/>
                      <wps:spPr>
                        <a:xfrm>
                          <a:off x="0" y="0"/>
                          <a:ext cx="47968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19B6C34" id="Straight Arrow Connector 250" o:spid="_x0000_s1026" type="#_x0000_t32" style="position:absolute;margin-left:154.55pt;margin-top:9.35pt;width:37.75pt;height:0;z-index:25360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" strokecolor="black [3200]" strokeweight="2pt">
                <v:stroke endarrow="block"/>
                <v:shadow on="t" color="black" opacity="24903f" origin=",.5" offset="0,.55556mm"/>
              </v:shape>
            </w:pict>
          </mc:Fallback>
        </mc:AlternateContent>
      </w:r>
      <w:r w:rsidR="007017ED">
        <w:rPr>
          <w:noProof/>
          <w:lang w:bidi="ar-SA"/>
        </w:rPr>
        <mc:AlternateContent>
          <mc:Choice Requires="wps">
            <w:drawing>
              <wp:anchor distT="0" distB="0" distL="114300" distR="114300" simplePos="0" relativeHeight="253602304" behindDoc="0" locked="0" layoutInCell="1" allowOverlap="1" wp14:anchorId="6BA0B0BC" wp14:editId="4F08B4DE">
                <wp:simplePos x="0" y="0"/>
                <wp:positionH relativeFrom="column">
                  <wp:posOffset>-360888</wp:posOffset>
                </wp:positionH>
                <wp:positionV relativeFrom="paragraph">
                  <wp:posOffset>104088</wp:posOffset>
                </wp:positionV>
                <wp:extent cx="254833" cy="14990"/>
                <wp:effectExtent l="38100" t="57150" r="50165" b="118745"/>
                <wp:wrapNone/>
                <wp:docPr id="244" name="Straight Arrow Connector 244"/>
                <wp:cNvGraphicFramePr/>
                <a:graphic xmlns:a="http://schemas.openxmlformats.org/drawingml/2006/main">
                  <a:graphicData uri="http://schemas.microsoft.com/office/word/2010/wordprocessingShape">
                    <wps:wsp>
                      <wps:cNvCnPr/>
                      <wps:spPr>
                        <a:xfrm>
                          <a:off x="0" y="0"/>
                          <a:ext cx="254833" cy="149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01EAE9C" id="Straight Arrow Connector 244" o:spid="_x0000_s1026" type="#_x0000_t32" style="position:absolute;margin-left:-28.4pt;margin-top:8.2pt;width:20.05pt;height:1.2pt;z-index:25360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" strokecolor="black [3200]" strokeweight="2pt">
                <v:stroke endarrow="block"/>
                <v:shadow on="t" color="black" opacity="24903f" origin=",.5" offset="0,.55556mm"/>
              </v:shape>
            </w:pict>
          </mc:Fallback>
        </mc:AlternateContent>
      </w:r>
    </w:p>
    <w:p w14:paraId="3037CABB" w14:textId="7DC82B7C" w:rsidR="00C105FF" w:rsidRDefault="00C105FF" w:rsidP="00C105FF"/>
    <w:p w14:paraId="6769388E" w14:textId="77777777" w:rsidR="00C105FF" w:rsidRDefault="00C105FF" w:rsidP="00C105FF"/>
    <w:p w14:paraId="4AAB8A82" w14:textId="0F4889BB" w:rsidR="00C105FF" w:rsidRDefault="00C105FF" w:rsidP="00C105FF"/>
    <w:p w14:paraId="4423ACC1" w14:textId="4FAC1F73" w:rsidR="00C105FF" w:rsidRDefault="00C105FF" w:rsidP="00C105FF"/>
    <w:p w14:paraId="7ACBF883" w14:textId="036F7C6E" w:rsidR="00385A41" w:rsidRDefault="00774207" w:rsidP="00C105FF">
      <w:r>
        <w:rPr>
          <w:noProof/>
          <w:lang w:bidi="ar-SA"/>
        </w:rPr>
        <w:lastRenderedPageBreak/>
        <mc:AlternateContent>
          <mc:Choice Requires="wps">
            <w:drawing>
              <wp:anchor distT="0" distB="0" distL="114300" distR="114300" simplePos="0" relativeHeight="253598208" behindDoc="0" locked="0" layoutInCell="1" allowOverlap="1" wp14:anchorId="67053B0F" wp14:editId="7AECD184">
                <wp:simplePos x="0" y="0"/>
                <wp:positionH relativeFrom="column">
                  <wp:posOffset>-61085</wp:posOffset>
                </wp:positionH>
                <wp:positionV relativeFrom="paragraph">
                  <wp:posOffset>-128260</wp:posOffset>
                </wp:positionV>
                <wp:extent cx="2945567" cy="397240"/>
                <wp:effectExtent l="38100" t="38100" r="83820" b="98425"/>
                <wp:wrapNone/>
                <wp:docPr id="231" name="Elbow Connector 231"/>
                <wp:cNvGraphicFramePr/>
                <a:graphic xmlns:a="http://schemas.openxmlformats.org/drawingml/2006/main">
                  <a:graphicData uri="http://schemas.microsoft.com/office/word/2010/wordprocessingShape">
                    <wps:wsp>
                      <wps:cNvCnPr/>
                      <wps:spPr>
                        <a:xfrm>
                          <a:off x="0" y="0"/>
                          <a:ext cx="2945567" cy="397240"/>
                        </a:xfrm>
                        <a:prstGeom prst="bentConnector3">
                          <a:avLst>
                            <a:gd name="adj1" fmla="val 10008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shape w14:anchorId="07150AB3" id="Elbow Connector 231" o:spid="_x0000_s1026" type="#_x0000_t34" style="position:absolute;margin-left:-4.8pt;margin-top:-10.1pt;width:231.95pt;height:31.3pt;z-index:25359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" adj="21618" strokecolor="black [3200]" strokeweight="2pt">
                <v:stroke endarrow="block"/>
                <v:shadow on="t" color="black" opacity="24903f" origin=",.5" offset="0,.55556mm"/>
              </v:shape>
            </w:pict>
          </mc:Fallback>
        </mc:AlternateContent>
      </w:r>
      <w:r>
        <w:rPr>
          <w:noProof/>
          <w:lang w:bidi="ar-SA"/>
        </w:rPr>
        <mc:AlternateContent>
          <mc:Choice Requires="wps">
            <w:drawing>
              <wp:anchor distT="0" distB="0" distL="114300" distR="114300" simplePos="0" relativeHeight="251924480" behindDoc="0" locked="0" layoutInCell="1" allowOverlap="1" wp14:anchorId="10744A0D" wp14:editId="798E27FC">
                <wp:simplePos x="0" y="0"/>
                <wp:positionH relativeFrom="column">
                  <wp:posOffset>-62001</wp:posOffset>
                </wp:positionH>
                <wp:positionV relativeFrom="paragraph">
                  <wp:posOffset>-128260</wp:posOffset>
                </wp:positionV>
                <wp:extent cx="0" cy="569627"/>
                <wp:effectExtent l="57150" t="38100" r="76200" b="78105"/>
                <wp:wrapNone/>
                <wp:docPr id="230" name="Straight Connector 230"/>
                <wp:cNvGraphicFramePr/>
                <a:graphic xmlns:a="http://schemas.openxmlformats.org/drawingml/2006/main">
                  <a:graphicData uri="http://schemas.microsoft.com/office/word/2010/wordprocessingShape">
                    <wps:wsp>
                      <wps:cNvCnPr/>
                      <wps:spPr>
                        <a:xfrm flipV="1">
                          <a:off x="0" y="0"/>
                          <a:ext cx="0" cy="56962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28D61E8" id="Straight Connector 230" o:spid="_x0000_s1026" style="position:absolute;flip:y;z-index:251924480;visibility:visible;mso-wrap-style:square;mso-wrap-distance-left:9pt;mso-wrap-distance-top:0;mso-wrap-distance-right:9pt;mso-wrap-distance-bottom:0;mso-position-horizontal:absolute;mso-position-horizontal-relative:text;mso-position-vertical:absolute;mso-position-vertical-relative:text" from="-4.9pt,-10.1pt" to="-4.9pt,3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" strokecolor="black [3200]" strokeweight="2pt">
                <v:shadow on="t" color="black" opacity="24903f" origin=",.5" offset="0,.55556mm"/>
              </v:line>
            </w:pict>
          </mc:Fallback>
        </mc:AlternateContent>
      </w:r>
      <w:r w:rsidR="00385A41">
        <w:rPr>
          <w:noProof/>
          <w:lang w:bidi="ar-SA"/>
        </w:rPr>
        <mc:AlternateContent>
          <mc:Choice Requires="wps">
            <w:drawing>
              <wp:anchor distT="45720" distB="45720" distL="114300" distR="114300" simplePos="0" relativeHeight="253541888" behindDoc="0" locked="0" layoutInCell="1" allowOverlap="1" wp14:anchorId="1EC7EB24" wp14:editId="2E539606">
                <wp:simplePos x="0" y="0"/>
                <wp:positionH relativeFrom="column">
                  <wp:posOffset>2850615</wp:posOffset>
                </wp:positionH>
                <wp:positionV relativeFrom="paragraph">
                  <wp:posOffset>-37699</wp:posOffset>
                </wp:positionV>
                <wp:extent cx="1451610" cy="240030"/>
                <wp:effectExtent l="0" t="0" r="0" b="7620"/>
                <wp:wrapNone/>
                <wp:docPr id="1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1610" cy="240030"/>
                        </a:xfrm>
                        <a:prstGeom prst="rect">
                          <a:avLst/>
                        </a:prstGeom>
                        <a:solidFill>
                          <a:srgbClr val="FFFFFF"/>
                        </a:solidFill>
                        <a:ln w="9525">
                          <a:noFill/>
                          <a:miter lim="800000"/>
                          <a:headEnd/>
                          <a:tailEnd/>
                        </a:ln>
                      </wps:spPr>
                      <wps:txbx>
                        <w:txbxContent>
                          <w:p w14:paraId="303707FC" w14:textId="4F40D875" w:rsidR="007E1EAB" w:rsidRPr="00385A41" w:rsidRDefault="007E1EAB" w:rsidP="00385A41">
                            <w:pPr>
                              <w:rPr>
                                <w:sz w:val="20"/>
                                <w:szCs w:val="20"/>
                              </w:rPr>
                            </w:pPr>
                            <w:r>
                              <w:rPr>
                                <w:sz w:val="20"/>
                                <w:szCs w:val="20"/>
                              </w:rPr>
                              <w:t>Tampilan halam navb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7EB24" id="_x0000_s1049" type="#_x0000_t202" style="position:absolute;margin-left:224.45pt;margin-top:-2.95pt;width:114.3pt;height:18.9pt;z-index:253541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" stroked="f">
                <v:textbox>
                  <w:txbxContent>
                    <w:p w14:paraId="303707FC" w14:textId="4F40D875" w:rsidR="007E1EAB" w:rsidRPr="00385A41" w:rsidRDefault="007E1EAB" w:rsidP="00385A41">
                      <w:pPr>
                        <w:rPr>
                          <w:sz w:val="20"/>
                          <w:szCs w:val="20"/>
                        </w:rPr>
                      </w:pPr>
                      <w:r>
                        <w:rPr>
                          <w:sz w:val="20"/>
                          <w:szCs w:val="20"/>
                        </w:rPr>
                        <w:t>Tampilan halam navbar</w:t>
                      </w:r>
                    </w:p>
                  </w:txbxContent>
                </v:textbox>
              </v:shape>
            </w:pict>
          </mc:Fallback>
        </mc:AlternateContent>
      </w:r>
      <w:r w:rsidR="00385A41">
        <w:rPr>
          <w:noProof/>
          <w:lang w:bidi="ar-SA"/>
        </w:rPr>
        <mc:AlternateContent>
          <mc:Choice Requires="wps">
            <w:drawing>
              <wp:anchor distT="45720" distB="45720" distL="114300" distR="114300" simplePos="0" relativeHeight="253542912" behindDoc="0" locked="0" layoutInCell="1" allowOverlap="1" wp14:anchorId="67FAA4B1" wp14:editId="79C4C67D">
                <wp:simplePos x="0" y="0"/>
                <wp:positionH relativeFrom="column">
                  <wp:posOffset>83386</wp:posOffset>
                </wp:positionH>
                <wp:positionV relativeFrom="paragraph">
                  <wp:posOffset>-29043</wp:posOffset>
                </wp:positionV>
                <wp:extent cx="1933074" cy="240030"/>
                <wp:effectExtent l="0" t="0" r="0" b="7620"/>
                <wp:wrapNone/>
                <wp:docPr id="1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074" cy="240030"/>
                        </a:xfrm>
                        <a:prstGeom prst="rect">
                          <a:avLst/>
                        </a:prstGeom>
                        <a:solidFill>
                          <a:srgbClr val="FFFFFF"/>
                        </a:solidFill>
                        <a:ln w="9525">
                          <a:noFill/>
                          <a:miter lim="800000"/>
                          <a:headEnd/>
                          <a:tailEnd/>
                        </a:ln>
                      </wps:spPr>
                      <wps:txbx>
                        <w:txbxContent>
                          <w:p w14:paraId="7BBCE51B" w14:textId="75BDCB3F"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AA4B1" id="_x0000_s1050" type="#_x0000_t202" style="position:absolute;margin-left:6.55pt;margin-top:-2.3pt;width:152.2pt;height:18.9pt;z-index:253542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" stroked="f">
                <v:textbox>
                  <w:txbxContent>
                    <w:p w14:paraId="7BBCE51B" w14:textId="75BDCB3F" w:rsidR="007E1EAB" w:rsidRPr="00385A41" w:rsidRDefault="007E1EAB" w:rsidP="00385A41">
                      <w:pPr>
                        <w:rPr>
                          <w:sz w:val="20"/>
                          <w:szCs w:val="20"/>
                        </w:rPr>
                      </w:pPr>
                      <w:r>
                        <w:rPr>
                          <w:sz w:val="20"/>
                          <w:szCs w:val="20"/>
                        </w:rPr>
                        <w:t xml:space="preserve">Tampilan </w:t>
                      </w:r>
                      <w:r w:rsidRPr="00385A41">
                        <w:rPr>
                          <w:sz w:val="20"/>
                          <w:szCs w:val="20"/>
                        </w:rPr>
                        <w:t xml:space="preserve">Halaman </w:t>
                      </w:r>
                      <w:r>
                        <w:rPr>
                          <w:sz w:val="20"/>
                          <w:szCs w:val="20"/>
                        </w:rPr>
                        <w:t>Home jatwal</w:t>
                      </w:r>
                    </w:p>
                  </w:txbxContent>
                </v:textbox>
              </v:shape>
            </w:pict>
          </mc:Fallback>
        </mc:AlternateContent>
      </w:r>
      <w:r w:rsidR="00385A41" w:rsidRPr="00385A41">
        <w:rPr>
          <w:noProof/>
          <w:lang w:bidi="ar-SA"/>
        </w:rPr>
        <w:drawing>
          <wp:anchor distT="0" distB="0" distL="114300" distR="114300" simplePos="0" relativeHeight="250767872" behindDoc="0" locked="0" layoutInCell="1" allowOverlap="1" wp14:anchorId="683BF3FE" wp14:editId="404E3D5A">
            <wp:simplePos x="0" y="0"/>
            <wp:positionH relativeFrom="column">
              <wp:posOffset>-220980</wp:posOffset>
            </wp:positionH>
            <wp:positionV relativeFrom="paragraph">
              <wp:posOffset>264160</wp:posOffset>
            </wp:positionV>
            <wp:extent cx="2501265" cy="3681095"/>
            <wp:effectExtent l="19050" t="19050" r="13335" b="14605"/>
            <wp:wrapNone/>
            <wp:docPr id="136" name="Picture 136"/>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01265" cy="36810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85A41" w:rsidRPr="00385A41">
        <w:rPr>
          <w:noProof/>
          <w:lang w:bidi="ar-SA"/>
        </w:rPr>
        <w:drawing>
          <wp:anchor distT="0" distB="0" distL="114300" distR="114300" simplePos="0" relativeHeight="251086336" behindDoc="0" locked="0" layoutInCell="1" allowOverlap="1" wp14:anchorId="745FD933" wp14:editId="1E4D4CA4">
            <wp:simplePos x="0" y="0"/>
            <wp:positionH relativeFrom="column">
              <wp:posOffset>2396724</wp:posOffset>
            </wp:positionH>
            <wp:positionV relativeFrom="paragraph">
              <wp:posOffset>256540</wp:posOffset>
            </wp:positionV>
            <wp:extent cx="2498090" cy="3688080"/>
            <wp:effectExtent l="19050" t="19050" r="16510" b="26670"/>
            <wp:wrapNone/>
            <wp:docPr id="138" name="Picture 138"/>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7"/>
                    <a:stretch>
                      <a:fillRect/>
                    </a:stretch>
                  </pic:blipFill>
                  <pic:spPr>
                    <a:xfrm>
                      <a:off x="0" y="0"/>
                      <a:ext cx="2498090" cy="36880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EA7058D" w14:textId="5790B3AE" w:rsidR="00385A41" w:rsidRDefault="00385A41" w:rsidP="00C105FF"/>
    <w:p w14:paraId="488CD55A" w14:textId="46972FB0" w:rsidR="00385A41" w:rsidRDefault="00385A41" w:rsidP="00C105FF"/>
    <w:p w14:paraId="5DE1C372" w14:textId="2A87B836" w:rsidR="00385A41" w:rsidRDefault="00385A41" w:rsidP="00C105FF"/>
    <w:p w14:paraId="3913DFE1" w14:textId="615A6058" w:rsidR="00385A41" w:rsidRDefault="00385A41" w:rsidP="00C105FF"/>
    <w:p w14:paraId="4A80910E" w14:textId="6050EF9F" w:rsidR="00385A41" w:rsidRDefault="00385A41" w:rsidP="00C105FF"/>
    <w:p w14:paraId="4149A984" w14:textId="781C7BB6" w:rsidR="00385A41" w:rsidRDefault="00385A41" w:rsidP="00C105FF"/>
    <w:p w14:paraId="41F90837" w14:textId="7D963FBD" w:rsidR="00385A41" w:rsidRDefault="00385A41" w:rsidP="00C105FF"/>
    <w:p w14:paraId="09BD08F7" w14:textId="43BC70AA" w:rsidR="00385A41" w:rsidRDefault="00385A41" w:rsidP="00C105FF"/>
    <w:p w14:paraId="340D9D2F" w14:textId="0C6B8FAE" w:rsidR="00385A41" w:rsidRDefault="00385A41" w:rsidP="00C105FF"/>
    <w:p w14:paraId="0953E96C" w14:textId="257DD252" w:rsidR="00385A41" w:rsidRDefault="00385A41" w:rsidP="00C105FF"/>
    <w:p w14:paraId="732E8370" w14:textId="588921E4" w:rsidR="00385A41" w:rsidRDefault="00385A41" w:rsidP="00C105FF"/>
    <w:p w14:paraId="5A754A29" w14:textId="20702696" w:rsidR="00385A41" w:rsidRDefault="00774207" w:rsidP="00C105FF">
      <w:r>
        <w:rPr>
          <w:noProof/>
          <w:lang w:bidi="ar-SA"/>
        </w:rPr>
        <mc:AlternateContent>
          <mc:Choice Requires="wps">
            <w:drawing>
              <wp:anchor distT="0" distB="0" distL="114300" distR="114300" simplePos="0" relativeHeight="253595136" behindDoc="0" locked="0" layoutInCell="1" allowOverlap="1" wp14:anchorId="0984FA53" wp14:editId="52ABAB80">
                <wp:simplePos x="0" y="0"/>
                <wp:positionH relativeFrom="column">
                  <wp:posOffset>-615721</wp:posOffset>
                </wp:positionH>
                <wp:positionV relativeFrom="paragraph">
                  <wp:posOffset>403152</wp:posOffset>
                </wp:positionV>
                <wp:extent cx="3275965" cy="397426"/>
                <wp:effectExtent l="38100" t="38100" r="95885" b="98425"/>
                <wp:wrapNone/>
                <wp:docPr id="229" name="Elbow Connector 229"/>
                <wp:cNvGraphicFramePr/>
                <a:graphic xmlns:a="http://schemas.openxmlformats.org/drawingml/2006/main">
                  <a:graphicData uri="http://schemas.microsoft.com/office/word/2010/wordprocessingShape">
                    <wps:wsp>
                      <wps:cNvCnPr/>
                      <wps:spPr>
                        <a:xfrm>
                          <a:off x="0" y="0"/>
                          <a:ext cx="3275965" cy="397426"/>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4AD0838" id="Elbow Connector 229" o:spid="_x0000_s1026" type="#_x0000_t34" style="position:absolute;margin-left:-48.5pt;margin-top:31.75pt;width:257.95pt;height:31.3pt;z-index:253595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" adj="21623" strokecolor="black [3200]" strokeweight="2pt">
                <v:stroke endarrow="block"/>
                <v:shadow on="t" color="black" opacity="24903f" origin=",.5" offset="0,.55556mm"/>
              </v:shape>
            </w:pict>
          </mc:Fallback>
        </mc:AlternateContent>
      </w:r>
      <w:r>
        <w:rPr>
          <w:noProof/>
          <w:lang w:bidi="ar-SA"/>
        </w:rPr>
        <mc:AlternateContent>
          <mc:Choice Requires="wps">
            <w:drawing>
              <wp:anchor distT="0" distB="0" distL="114300" distR="114300" simplePos="0" relativeHeight="251923456" behindDoc="0" locked="0" layoutInCell="1" allowOverlap="1" wp14:anchorId="27A7376F" wp14:editId="291E47B9">
                <wp:simplePos x="0" y="0"/>
                <wp:positionH relativeFrom="column">
                  <wp:posOffset>-615721</wp:posOffset>
                </wp:positionH>
                <wp:positionV relativeFrom="paragraph">
                  <wp:posOffset>403151</wp:posOffset>
                </wp:positionV>
                <wp:extent cx="553720" cy="1423514"/>
                <wp:effectExtent l="57150" t="38100" r="55880" b="81915"/>
                <wp:wrapNone/>
                <wp:docPr id="228" name="Elbow Connector 228"/>
                <wp:cNvGraphicFramePr/>
                <a:graphic xmlns:a="http://schemas.openxmlformats.org/drawingml/2006/main">
                  <a:graphicData uri="http://schemas.microsoft.com/office/word/2010/wordprocessingShape">
                    <wps:wsp>
                      <wps:cNvCnPr/>
                      <wps:spPr>
                        <a:xfrm flipH="1" flipV="1">
                          <a:off x="0" y="0"/>
                          <a:ext cx="553720" cy="1423514"/>
                        </a:xfrm>
                        <a:prstGeom prst="bentConnector3">
                          <a:avLst>
                            <a:gd name="adj1" fmla="val 99970"/>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C2A965" id="Elbow Connector 228" o:spid="_x0000_s1026" type="#_x0000_t34" style="position:absolute;margin-left:-48.5pt;margin-top:31.75pt;width:43.6pt;height:112.1pt;flip:x y;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" adj="21594" strokecolor="black [3200]" strokeweight="2pt">
                <v:shadow on="t" color="black" opacity="24903f" origin=",.5" offset="0,.55556mm"/>
              </v:shape>
            </w:pict>
          </mc:Fallback>
        </mc:AlternateContent>
      </w:r>
    </w:p>
    <w:p w14:paraId="7DFD9AE6" w14:textId="11C55D85" w:rsidR="00385A41" w:rsidRDefault="007B0BEC" w:rsidP="00C105FF">
      <w:r>
        <w:rPr>
          <w:noProof/>
          <w:lang w:bidi="ar-SA"/>
        </w:rPr>
        <mc:AlternateContent>
          <mc:Choice Requires="wps">
            <w:drawing>
              <wp:anchor distT="45720" distB="45720" distL="114300" distR="114300" simplePos="0" relativeHeight="251821056" behindDoc="0" locked="0" layoutInCell="1" allowOverlap="1" wp14:anchorId="32502907" wp14:editId="1AC9973E">
                <wp:simplePos x="0" y="0"/>
                <wp:positionH relativeFrom="column">
                  <wp:posOffset>2774857</wp:posOffset>
                </wp:positionH>
                <wp:positionV relativeFrom="paragraph">
                  <wp:posOffset>133350</wp:posOffset>
                </wp:positionV>
                <wp:extent cx="1933074" cy="240030"/>
                <wp:effectExtent l="0" t="0" r="0" b="7620"/>
                <wp:wrapNone/>
                <wp:docPr id="1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074" cy="240030"/>
                        </a:xfrm>
                        <a:prstGeom prst="rect">
                          <a:avLst/>
                        </a:prstGeom>
                        <a:solidFill>
                          <a:srgbClr val="FFFFFF"/>
                        </a:solidFill>
                        <a:ln w="9525">
                          <a:noFill/>
                          <a:miter lim="800000"/>
                          <a:headEnd/>
                          <a:tailEnd/>
                        </a:ln>
                      </wps:spPr>
                      <wps:txbx>
                        <w:txbxContent>
                          <w:p w14:paraId="63FC072E" w14:textId="3941B01C"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502907" id="_x0000_s1051" type="#_x0000_t202" style="position:absolute;margin-left:218.5pt;margin-top:10.5pt;width:152.2pt;height:18.9pt;z-index:251821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" stroked="f">
                <v:textbox>
                  <w:txbxContent>
                    <w:p w14:paraId="63FC072E" w14:textId="3941B01C"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edit profile</w:t>
                      </w:r>
                    </w:p>
                  </w:txbxContent>
                </v:textbox>
              </v:shape>
            </w:pict>
          </mc:Fallback>
        </mc:AlternateContent>
      </w:r>
      <w:r>
        <w:rPr>
          <w:noProof/>
          <w:lang w:bidi="ar-SA"/>
        </w:rPr>
        <mc:AlternateContent>
          <mc:Choice Requires="wps">
            <w:drawing>
              <wp:anchor distT="45720" distB="45720" distL="114300" distR="114300" simplePos="0" relativeHeight="251817984" behindDoc="0" locked="0" layoutInCell="1" allowOverlap="1" wp14:anchorId="0452E4B4" wp14:editId="57394D7A">
                <wp:simplePos x="0" y="0"/>
                <wp:positionH relativeFrom="column">
                  <wp:posOffset>-143531</wp:posOffset>
                </wp:positionH>
                <wp:positionV relativeFrom="paragraph">
                  <wp:posOffset>136338</wp:posOffset>
                </wp:positionV>
                <wp:extent cx="2157793" cy="240030"/>
                <wp:effectExtent l="0" t="0" r="0" b="7620"/>
                <wp:wrapNone/>
                <wp:docPr id="1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7793" cy="240030"/>
                        </a:xfrm>
                        <a:prstGeom prst="rect">
                          <a:avLst/>
                        </a:prstGeom>
                        <a:solidFill>
                          <a:srgbClr val="FFFFFF"/>
                        </a:solidFill>
                        <a:ln w="9525">
                          <a:noFill/>
                          <a:miter lim="800000"/>
                          <a:headEnd/>
                          <a:tailEnd/>
                        </a:ln>
                      </wps:spPr>
                      <wps:txbx>
                        <w:txbxContent>
                          <w:p w14:paraId="06C74E24" w14:textId="2D541AED" w:rsidR="007E1EAB" w:rsidRPr="00385A41" w:rsidRDefault="007B0BEC" w:rsidP="00385A41">
                            <w:pPr>
                              <w:rPr>
                                <w:sz w:val="20"/>
                                <w:szCs w:val="20"/>
                              </w:rPr>
                            </w:pPr>
                            <w:r>
                              <w:rPr>
                                <w:sz w:val="20"/>
                                <w:szCs w:val="20"/>
                              </w:rPr>
                              <w:t>klik</w:t>
                            </w:r>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edit pro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52E4B4" id="_x0000_s1052" type="#_x0000_t202" style="position:absolute;margin-left:-11.3pt;margin-top:10.75pt;width:169.9pt;height:18.9pt;z-index:251817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" stroked="f">
                <v:textbox>
                  <w:txbxContent>
                    <w:p w14:paraId="06C74E24" w14:textId="2D541AED" w:rsidR="007E1EAB" w:rsidRPr="00385A41" w:rsidRDefault="007B0BEC" w:rsidP="00385A41">
                      <w:pPr>
                        <w:rPr>
                          <w:sz w:val="20"/>
                          <w:szCs w:val="20"/>
                        </w:rPr>
                      </w:pPr>
                      <w:r>
                        <w:rPr>
                          <w:sz w:val="20"/>
                          <w:szCs w:val="20"/>
                        </w:rPr>
                        <w:t>klik</w:t>
                      </w:r>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edit profile</w:t>
                      </w:r>
                    </w:p>
                  </w:txbxContent>
                </v:textbox>
              </v:shape>
            </w:pict>
          </mc:Fallback>
        </mc:AlternateContent>
      </w:r>
    </w:p>
    <w:p w14:paraId="60AAE514" w14:textId="02E991A1" w:rsidR="00385A41" w:rsidRDefault="00385A41" w:rsidP="00C105FF">
      <w:r w:rsidRPr="00385A41">
        <w:rPr>
          <w:noProof/>
          <w:lang w:bidi="ar-SA"/>
        </w:rPr>
        <w:drawing>
          <wp:anchor distT="0" distB="0" distL="114300" distR="114300" simplePos="0" relativeHeight="251809792" behindDoc="0" locked="0" layoutInCell="1" allowOverlap="1" wp14:anchorId="5AFED694" wp14:editId="6AA986A5">
            <wp:simplePos x="0" y="0"/>
            <wp:positionH relativeFrom="column">
              <wp:posOffset>-203835</wp:posOffset>
            </wp:positionH>
            <wp:positionV relativeFrom="paragraph">
              <wp:posOffset>119380</wp:posOffset>
            </wp:positionV>
            <wp:extent cx="2501900" cy="3679825"/>
            <wp:effectExtent l="19050" t="19050" r="12700" b="15875"/>
            <wp:wrapNone/>
            <wp:docPr id="140" name="Picture 140"/>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8"/>
                    <a:stretch>
                      <a:fillRect/>
                    </a:stretch>
                  </pic:blipFill>
                  <pic:spPr>
                    <a:xfrm>
                      <a:off x="0" y="0"/>
                      <a:ext cx="2501900" cy="36798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1347968" behindDoc="0" locked="0" layoutInCell="1" allowOverlap="1" wp14:anchorId="657C5AEF" wp14:editId="049F5318">
            <wp:simplePos x="0" y="0"/>
            <wp:positionH relativeFrom="column">
              <wp:posOffset>2401570</wp:posOffset>
            </wp:positionH>
            <wp:positionV relativeFrom="paragraph">
              <wp:posOffset>111359</wp:posOffset>
            </wp:positionV>
            <wp:extent cx="2505710" cy="3687445"/>
            <wp:effectExtent l="19050" t="19050" r="27940" b="27305"/>
            <wp:wrapNone/>
            <wp:docPr id="139" name="Picture 139"/>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231678" w14:textId="03C0FBAC" w:rsidR="00385A41" w:rsidRDefault="00385A41" w:rsidP="00C105FF"/>
    <w:p w14:paraId="3821CA24" w14:textId="47C28310" w:rsidR="00385A41" w:rsidRDefault="00385A41" w:rsidP="00C105FF"/>
    <w:p w14:paraId="0354AB09" w14:textId="73682D44" w:rsidR="00385A41" w:rsidRDefault="00385A41" w:rsidP="00C105FF"/>
    <w:p w14:paraId="62323795" w14:textId="015250E0" w:rsidR="00385A41" w:rsidRDefault="00385A41" w:rsidP="00C105FF"/>
    <w:p w14:paraId="3B8B3BA1" w14:textId="66F727C7" w:rsidR="00385A41" w:rsidRDefault="00385A41" w:rsidP="00C105FF"/>
    <w:p w14:paraId="677B5A90" w14:textId="7F962B40" w:rsidR="00385A41" w:rsidRDefault="00385A41" w:rsidP="00C105FF"/>
    <w:p w14:paraId="024E46AB" w14:textId="4B947957" w:rsidR="00385A41" w:rsidRDefault="00385A41" w:rsidP="00C105FF"/>
    <w:p w14:paraId="0FF9C75F" w14:textId="1DC9545A" w:rsidR="00385A41" w:rsidRDefault="00385A41" w:rsidP="00C105FF"/>
    <w:p w14:paraId="7C62324B" w14:textId="480926FD" w:rsidR="00385A41" w:rsidRDefault="00385A41" w:rsidP="00C105FF"/>
    <w:p w14:paraId="5E307396" w14:textId="01C9544E" w:rsidR="00385A41" w:rsidRDefault="00385A41" w:rsidP="00C105FF"/>
    <w:p w14:paraId="03CF2394" w14:textId="77777777" w:rsidR="00385A41" w:rsidRDefault="00385A41" w:rsidP="00C105FF"/>
    <w:p w14:paraId="246CA291" w14:textId="77777777" w:rsidR="00385A41" w:rsidRDefault="00385A41" w:rsidP="00C105FF"/>
    <w:p w14:paraId="2A829567" w14:textId="1294DAFE" w:rsidR="00385A41" w:rsidRDefault="00774207" w:rsidP="00C105FF">
      <w:r>
        <w:rPr>
          <w:noProof/>
          <w:lang w:bidi="ar-SA"/>
        </w:rPr>
        <w:lastRenderedPageBreak/>
        <mc:AlternateContent>
          <mc:Choice Requires="wps">
            <w:drawing>
              <wp:anchor distT="0" distB="0" distL="114300" distR="114300" simplePos="0" relativeHeight="251913216" behindDoc="0" locked="0" layoutInCell="1" allowOverlap="1" wp14:anchorId="31DD7C7F" wp14:editId="238EA2E3">
                <wp:simplePos x="0" y="0"/>
                <wp:positionH relativeFrom="column">
                  <wp:posOffset>-668187</wp:posOffset>
                </wp:positionH>
                <wp:positionV relativeFrom="paragraph">
                  <wp:posOffset>-195715</wp:posOffset>
                </wp:positionV>
                <wp:extent cx="554344" cy="1730812"/>
                <wp:effectExtent l="57150" t="38100" r="55880" b="79375"/>
                <wp:wrapNone/>
                <wp:docPr id="226" name="Elbow Connector 226"/>
                <wp:cNvGraphicFramePr/>
                <a:graphic xmlns:a="http://schemas.openxmlformats.org/drawingml/2006/main">
                  <a:graphicData uri="http://schemas.microsoft.com/office/word/2010/wordprocessingShape">
                    <wps:wsp>
                      <wps:cNvCnPr/>
                      <wps:spPr>
                        <a:xfrm flipH="1" flipV="1">
                          <a:off x="0" y="0"/>
                          <a:ext cx="554344" cy="1730812"/>
                        </a:xfrm>
                        <a:prstGeom prst="bentConnector3">
                          <a:avLst>
                            <a:gd name="adj1" fmla="val 99970"/>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B5CB0E" id="Elbow Connector 226" o:spid="_x0000_s1026" type="#_x0000_t34" style="position:absolute;margin-left:-52.6pt;margin-top:-15.4pt;width:43.65pt;height:136.3pt;flip:x y;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" adj="21594" strokecolor="black [3200]" strokeweight="2pt">
                <v:shadow on="t" color="black" opacity="24903f" origin=",.5" offset="0,.55556mm"/>
              </v:shape>
            </w:pict>
          </mc:Fallback>
        </mc:AlternateContent>
      </w:r>
      <w:r>
        <w:rPr>
          <w:noProof/>
          <w:lang w:bidi="ar-SA"/>
        </w:rPr>
        <mc:AlternateContent>
          <mc:Choice Requires="wps">
            <w:drawing>
              <wp:anchor distT="0" distB="0" distL="114300" distR="114300" simplePos="0" relativeHeight="251914240" behindDoc="0" locked="0" layoutInCell="1" allowOverlap="1" wp14:anchorId="62C0BC97" wp14:editId="2B2F4EE3">
                <wp:simplePos x="0" y="0"/>
                <wp:positionH relativeFrom="column">
                  <wp:posOffset>-668188</wp:posOffset>
                </wp:positionH>
                <wp:positionV relativeFrom="paragraph">
                  <wp:posOffset>-195715</wp:posOffset>
                </wp:positionV>
                <wp:extent cx="3275965" cy="397426"/>
                <wp:effectExtent l="38100" t="38100" r="95885" b="98425"/>
                <wp:wrapNone/>
                <wp:docPr id="227" name="Elbow Connector 227"/>
                <wp:cNvGraphicFramePr/>
                <a:graphic xmlns:a="http://schemas.openxmlformats.org/drawingml/2006/main">
                  <a:graphicData uri="http://schemas.microsoft.com/office/word/2010/wordprocessingShape">
                    <wps:wsp>
                      <wps:cNvCnPr/>
                      <wps:spPr>
                        <a:xfrm>
                          <a:off x="0" y="0"/>
                          <a:ext cx="3275965" cy="397426"/>
                        </a:xfrm>
                        <a:prstGeom prst="bentConnector3">
                          <a:avLst>
                            <a:gd name="adj1" fmla="val 10010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5457730" id="Elbow Connector 227" o:spid="_x0000_s1026" type="#_x0000_t34" style="position:absolute;margin-left:-52.6pt;margin-top:-15.4pt;width:257.95pt;height:31.3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" adj="21623" strokecolor="black [3200]" strokeweight="2pt">
                <v:stroke endarrow="block"/>
                <v:shadow on="t" color="black" opacity="24903f" origin=",.5" offset="0,.55556mm"/>
              </v:shape>
            </w:pict>
          </mc:Fallback>
        </mc:AlternateContent>
      </w:r>
      <w:r w:rsidR="007B0BEC">
        <w:rPr>
          <w:noProof/>
          <w:lang w:bidi="ar-SA"/>
        </w:rPr>
        <mc:AlternateContent>
          <mc:Choice Requires="wps">
            <w:drawing>
              <wp:anchor distT="45720" distB="45720" distL="114300" distR="114300" simplePos="0" relativeHeight="251483136" behindDoc="0" locked="0" layoutInCell="1" allowOverlap="1" wp14:anchorId="22DCCE5A" wp14:editId="5A9D76AA">
                <wp:simplePos x="0" y="0"/>
                <wp:positionH relativeFrom="column">
                  <wp:posOffset>6371</wp:posOffset>
                </wp:positionH>
                <wp:positionV relativeFrom="paragraph">
                  <wp:posOffset>-38319</wp:posOffset>
                </wp:positionV>
                <wp:extent cx="2067851" cy="240030"/>
                <wp:effectExtent l="0" t="0" r="8890" b="7620"/>
                <wp:wrapNone/>
                <wp:docPr id="1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851" cy="240030"/>
                        </a:xfrm>
                        <a:prstGeom prst="rect">
                          <a:avLst/>
                        </a:prstGeom>
                        <a:solidFill>
                          <a:srgbClr val="FFFFFF"/>
                        </a:solidFill>
                        <a:ln w="9525">
                          <a:noFill/>
                          <a:miter lim="800000"/>
                          <a:headEnd/>
                          <a:tailEnd/>
                        </a:ln>
                      </wps:spPr>
                      <wps:txbx>
                        <w:txbxContent>
                          <w:p w14:paraId="6BF343D6" w14:textId="1B3808B1" w:rsidR="007E1EAB" w:rsidRPr="00385A41" w:rsidRDefault="007B0BEC" w:rsidP="00385A41">
                            <w:pPr>
                              <w:rPr>
                                <w:sz w:val="20"/>
                                <w:szCs w:val="20"/>
                              </w:rPr>
                            </w:pPr>
                            <w:r>
                              <w:rPr>
                                <w:sz w:val="20"/>
                                <w:szCs w:val="20"/>
                              </w:rPr>
                              <w:t>klik</w:t>
                            </w:r>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DCCE5A" id="_x0000_s1053" type="#_x0000_t202" style="position:absolute;margin-left:.5pt;margin-top:-3pt;width:162.8pt;height:18.9pt;z-index:25148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" stroked="f">
                <v:textbox>
                  <w:txbxContent>
                    <w:p w14:paraId="6BF343D6" w14:textId="1B3808B1" w:rsidR="007E1EAB" w:rsidRPr="00385A41" w:rsidRDefault="007B0BEC" w:rsidP="00385A41">
                      <w:pPr>
                        <w:rPr>
                          <w:sz w:val="20"/>
                          <w:szCs w:val="20"/>
                        </w:rPr>
                      </w:pPr>
                      <w:r>
                        <w:rPr>
                          <w:sz w:val="20"/>
                          <w:szCs w:val="20"/>
                        </w:rPr>
                        <w:t>klik</w:t>
                      </w:r>
                      <w:r w:rsidR="007E1EAB">
                        <w:rPr>
                          <w:sz w:val="20"/>
                          <w:szCs w:val="20"/>
                        </w:rPr>
                        <w:t xml:space="preserve"> </w:t>
                      </w:r>
                      <w:r w:rsidR="007E1EAB" w:rsidRPr="00385A41">
                        <w:rPr>
                          <w:sz w:val="20"/>
                          <w:szCs w:val="20"/>
                        </w:rPr>
                        <w:t xml:space="preserve">Halaman </w:t>
                      </w:r>
                      <w:r w:rsidR="007E1EAB">
                        <w:rPr>
                          <w:sz w:val="20"/>
                          <w:szCs w:val="20"/>
                        </w:rPr>
                        <w:t>navbar</w:t>
                      </w:r>
                      <w:r>
                        <w:rPr>
                          <w:sz w:val="20"/>
                          <w:szCs w:val="20"/>
                        </w:rPr>
                        <w:t xml:space="preserve"> tentang kami</w:t>
                      </w:r>
                    </w:p>
                  </w:txbxContent>
                </v:textbox>
              </v:shape>
            </w:pict>
          </mc:Fallback>
        </mc:AlternateContent>
      </w:r>
      <w:r w:rsidR="00385A41">
        <w:rPr>
          <w:noProof/>
          <w:lang w:bidi="ar-SA"/>
        </w:rPr>
        <mc:AlternateContent>
          <mc:Choice Requires="wps">
            <w:drawing>
              <wp:anchor distT="45720" distB="45720" distL="114300" distR="114300" simplePos="0" relativeHeight="251484160" behindDoc="0" locked="0" layoutInCell="1" allowOverlap="1" wp14:anchorId="075D30F4" wp14:editId="04C8E006">
                <wp:simplePos x="0" y="0"/>
                <wp:positionH relativeFrom="column">
                  <wp:posOffset>2606842</wp:posOffset>
                </wp:positionH>
                <wp:positionV relativeFrom="paragraph">
                  <wp:posOffset>-42511</wp:posOffset>
                </wp:positionV>
                <wp:extent cx="1933074" cy="240030"/>
                <wp:effectExtent l="0" t="0" r="0" b="7620"/>
                <wp:wrapNone/>
                <wp:docPr id="1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33074" cy="240030"/>
                        </a:xfrm>
                        <a:prstGeom prst="rect">
                          <a:avLst/>
                        </a:prstGeom>
                        <a:solidFill>
                          <a:srgbClr val="FFFFFF"/>
                        </a:solidFill>
                        <a:ln w="9525">
                          <a:noFill/>
                          <a:miter lim="800000"/>
                          <a:headEnd/>
                          <a:tailEnd/>
                        </a:ln>
                      </wps:spPr>
                      <wps:txbx>
                        <w:txbxContent>
                          <w:p w14:paraId="3241751B" w14:textId="0258E35A"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tentang kam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5D30F4" id="_x0000_s1054" type="#_x0000_t202" style="position:absolute;margin-left:205.25pt;margin-top:-3.35pt;width:152.2pt;height:18.9pt;z-index:251484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" stroked="f">
                <v:textbox>
                  <w:txbxContent>
                    <w:p w14:paraId="3241751B" w14:textId="0258E35A" w:rsidR="007E1EAB" w:rsidRPr="00385A41" w:rsidRDefault="007B0BEC" w:rsidP="00385A41">
                      <w:pPr>
                        <w:rPr>
                          <w:sz w:val="20"/>
                          <w:szCs w:val="20"/>
                        </w:rPr>
                      </w:pPr>
                      <w:r>
                        <w:rPr>
                          <w:sz w:val="20"/>
                          <w:szCs w:val="20"/>
                        </w:rPr>
                        <w:t>Tampil</w:t>
                      </w:r>
                      <w:r w:rsidR="007E1EAB">
                        <w:rPr>
                          <w:sz w:val="20"/>
                          <w:szCs w:val="20"/>
                        </w:rPr>
                        <w:t xml:space="preserve"> </w:t>
                      </w:r>
                      <w:r w:rsidR="007E1EAB" w:rsidRPr="00385A41">
                        <w:rPr>
                          <w:sz w:val="20"/>
                          <w:szCs w:val="20"/>
                        </w:rPr>
                        <w:t xml:space="preserve">Halaman </w:t>
                      </w:r>
                      <w:r w:rsidR="007E1EAB">
                        <w:rPr>
                          <w:sz w:val="20"/>
                          <w:szCs w:val="20"/>
                        </w:rPr>
                        <w:t>tentang kami</w:t>
                      </w:r>
                    </w:p>
                  </w:txbxContent>
                </v:textbox>
              </v:shape>
            </w:pict>
          </mc:Fallback>
        </mc:AlternateContent>
      </w:r>
      <w:r w:rsidR="00385A41" w:rsidRPr="00385A41">
        <w:rPr>
          <w:noProof/>
          <w:lang w:bidi="ar-SA"/>
        </w:rPr>
        <w:drawing>
          <wp:anchor distT="0" distB="0" distL="114300" distR="114300" simplePos="0" relativeHeight="252918272" behindDoc="0" locked="0" layoutInCell="1" allowOverlap="1" wp14:anchorId="5CA20BDB" wp14:editId="42386B9E">
            <wp:simplePos x="0" y="0"/>
            <wp:positionH relativeFrom="column">
              <wp:posOffset>-220345</wp:posOffset>
            </wp:positionH>
            <wp:positionV relativeFrom="paragraph">
              <wp:posOffset>247015</wp:posOffset>
            </wp:positionV>
            <wp:extent cx="2501265" cy="3679825"/>
            <wp:effectExtent l="19050" t="19050" r="13335" b="15875"/>
            <wp:wrapNone/>
            <wp:docPr id="142" name="Picture 14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0"/>
                    <a:stretch>
                      <a:fillRect/>
                    </a:stretch>
                  </pic:blipFill>
                  <pic:spPr>
                    <a:xfrm>
                      <a:off x="0" y="0"/>
                      <a:ext cx="2501265" cy="36798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385A41" w:rsidRPr="00385A41">
        <w:rPr>
          <w:noProof/>
          <w:lang w:bidi="ar-SA"/>
        </w:rPr>
        <w:drawing>
          <wp:anchor distT="0" distB="0" distL="114300" distR="114300" simplePos="0" relativeHeight="252474880" behindDoc="0" locked="0" layoutInCell="1" allowOverlap="1" wp14:anchorId="1958B810" wp14:editId="2C7AEF02">
            <wp:simplePos x="0" y="0"/>
            <wp:positionH relativeFrom="column">
              <wp:posOffset>2385060</wp:posOffset>
            </wp:positionH>
            <wp:positionV relativeFrom="paragraph">
              <wp:posOffset>239161</wp:posOffset>
            </wp:positionV>
            <wp:extent cx="2505710" cy="3687445"/>
            <wp:effectExtent l="19050" t="19050" r="27940" b="27305"/>
            <wp:wrapNone/>
            <wp:docPr id="141" name="Picture 14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50571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75F5B0D" w14:textId="7A12E574" w:rsidR="00385A41" w:rsidRDefault="00385A41" w:rsidP="00C105FF"/>
    <w:p w14:paraId="3034D3EC" w14:textId="7A68379C" w:rsidR="00385A41" w:rsidRDefault="00385A41" w:rsidP="00C105FF"/>
    <w:p w14:paraId="75B2C22C" w14:textId="06844867" w:rsidR="00385A41" w:rsidRDefault="00385A41" w:rsidP="00C105FF"/>
    <w:p w14:paraId="65D01016" w14:textId="71494A91" w:rsidR="00385A41" w:rsidRDefault="00385A41" w:rsidP="00C105FF"/>
    <w:p w14:paraId="7A0610CD" w14:textId="09A6DEB1" w:rsidR="00385A41" w:rsidRDefault="00385A41" w:rsidP="00C105FF"/>
    <w:p w14:paraId="55BF8F7E" w14:textId="3B5413C8" w:rsidR="00385A41" w:rsidRDefault="00385A41" w:rsidP="00C105FF"/>
    <w:p w14:paraId="30F0BAE7" w14:textId="04E8BD64" w:rsidR="00385A41" w:rsidRDefault="00385A41" w:rsidP="00C105FF"/>
    <w:p w14:paraId="1E3EF980" w14:textId="11FF99BE" w:rsidR="00385A41" w:rsidRDefault="00385A41" w:rsidP="00C105FF"/>
    <w:p w14:paraId="70F66536" w14:textId="095C8C79" w:rsidR="00385A41" w:rsidRDefault="00385A41" w:rsidP="00C105FF"/>
    <w:p w14:paraId="3795ADEC" w14:textId="7BA6AC12" w:rsidR="00385A41" w:rsidRDefault="00385A41" w:rsidP="00C105FF"/>
    <w:p w14:paraId="043E0065" w14:textId="6C144598" w:rsidR="00385A41" w:rsidRDefault="00385A41" w:rsidP="00C105FF"/>
    <w:p w14:paraId="59A1C502" w14:textId="3DC31CC2" w:rsidR="00385A41" w:rsidRDefault="00385A41" w:rsidP="00C105FF"/>
    <w:p w14:paraId="1CAB9BDC" w14:textId="2A47AB63" w:rsidR="00385A41" w:rsidRDefault="007B0BEC" w:rsidP="00C105FF">
      <w:r>
        <w:rPr>
          <w:noProof/>
          <w:lang w:bidi="ar-SA"/>
        </w:rPr>
        <mc:AlternateContent>
          <mc:Choice Requires="wps">
            <w:drawing>
              <wp:anchor distT="0" distB="0" distL="114300" distR="114300" simplePos="0" relativeHeight="253588992" behindDoc="0" locked="0" layoutInCell="1" allowOverlap="1" wp14:anchorId="1A86B242" wp14:editId="255849B4">
                <wp:simplePos x="0" y="0"/>
                <wp:positionH relativeFrom="column">
                  <wp:posOffset>2073931</wp:posOffset>
                </wp:positionH>
                <wp:positionV relativeFrom="paragraph">
                  <wp:posOffset>226279</wp:posOffset>
                </wp:positionV>
                <wp:extent cx="533233" cy="14990"/>
                <wp:effectExtent l="38100" t="57150" r="19685" b="137795"/>
                <wp:wrapNone/>
                <wp:docPr id="225" name="Straight Arrow Connector 225"/>
                <wp:cNvGraphicFramePr/>
                <a:graphic xmlns:a="http://schemas.openxmlformats.org/drawingml/2006/main">
                  <a:graphicData uri="http://schemas.microsoft.com/office/word/2010/wordprocessingShape">
                    <wps:wsp>
                      <wps:cNvCnPr/>
                      <wps:spPr>
                        <a:xfrm>
                          <a:off x="0" y="0"/>
                          <a:ext cx="533233" cy="149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2BAA34D" id="Straight Arrow Connector 225" o:spid="_x0000_s1026" type="#_x0000_t32" style="position:absolute;margin-left:163.3pt;margin-top:17.8pt;width:42pt;height:1.2pt;z-index:25358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" strokecolor="black [3200]" strokeweight="2pt">
                <v:stroke endarrow="block"/>
                <v:shadow on="t" color="black" opacity="24903f" origin=",.5" offset="0,.55556mm"/>
              </v:shape>
            </w:pict>
          </mc:Fallback>
        </mc:AlternateContent>
      </w:r>
      <w:r w:rsidR="007E1EAB">
        <w:rPr>
          <w:noProof/>
          <w:lang w:bidi="ar-SA"/>
        </w:rPr>
        <mc:AlternateContent>
          <mc:Choice Requires="wps">
            <w:drawing>
              <wp:anchor distT="45720" distB="45720" distL="114300" distR="114300" simplePos="0" relativeHeight="253553152" behindDoc="0" locked="0" layoutInCell="1" allowOverlap="1" wp14:anchorId="0AC0362B" wp14:editId="3EACAEA7">
                <wp:simplePos x="0" y="0"/>
                <wp:positionH relativeFrom="column">
                  <wp:posOffset>2876986</wp:posOffset>
                </wp:positionH>
                <wp:positionV relativeFrom="paragraph">
                  <wp:posOffset>106357</wp:posOffset>
                </wp:positionV>
                <wp:extent cx="1903751" cy="248285"/>
                <wp:effectExtent l="0" t="0" r="1270" b="0"/>
                <wp:wrapNone/>
                <wp:docPr id="1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3751" cy="248285"/>
                        </a:xfrm>
                        <a:prstGeom prst="rect">
                          <a:avLst/>
                        </a:prstGeom>
                        <a:solidFill>
                          <a:srgbClr val="FFFFFF"/>
                        </a:solidFill>
                        <a:ln w="9525">
                          <a:noFill/>
                          <a:miter lim="800000"/>
                          <a:headEnd/>
                          <a:tailEnd/>
                        </a:ln>
                      </wps:spPr>
                      <wps:txbx>
                        <w:txbxContent>
                          <w:p w14:paraId="3B90C16F" w14:textId="6EBCC08F" w:rsidR="007E1EAB" w:rsidRPr="00385A41" w:rsidRDefault="007B0BEC" w:rsidP="007E1EAB">
                            <w:pPr>
                              <w:rPr>
                                <w:sz w:val="20"/>
                                <w:szCs w:val="20"/>
                              </w:rPr>
                            </w:pPr>
                            <w:r>
                              <w:rPr>
                                <w:sz w:val="20"/>
                                <w:szCs w:val="20"/>
                              </w:rPr>
                              <w:t xml:space="preserve">Tampilan </w:t>
                            </w:r>
                            <w:r w:rsidR="007E1EAB">
                              <w:rPr>
                                <w:sz w:val="20"/>
                                <w:szCs w:val="20"/>
                              </w:rPr>
                              <w:t xml:space="preserve">Halaman home kajia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C0362B" id="_x0000_s1055" type="#_x0000_t202" style="position:absolute;margin-left:226.55pt;margin-top:8.35pt;width:149.9pt;height:19.55pt;z-index:253553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" stroked="f">
                <v:textbox>
                  <w:txbxContent>
                    <w:p w14:paraId="3B90C16F" w14:textId="6EBCC08F" w:rsidR="007E1EAB" w:rsidRPr="00385A41" w:rsidRDefault="007B0BEC" w:rsidP="007E1EAB">
                      <w:pPr>
                        <w:rPr>
                          <w:sz w:val="20"/>
                          <w:szCs w:val="20"/>
                        </w:rPr>
                      </w:pPr>
                      <w:r>
                        <w:rPr>
                          <w:sz w:val="20"/>
                          <w:szCs w:val="20"/>
                        </w:rPr>
                        <w:t xml:space="preserve">Tampilan </w:t>
                      </w:r>
                      <w:r w:rsidR="007E1EAB">
                        <w:rPr>
                          <w:sz w:val="20"/>
                          <w:szCs w:val="20"/>
                        </w:rPr>
                        <w:t xml:space="preserve">Halaman home kajiaan </w:t>
                      </w:r>
                    </w:p>
                  </w:txbxContent>
                </v:textbox>
              </v:shape>
            </w:pict>
          </mc:Fallback>
        </mc:AlternateContent>
      </w:r>
      <w:r w:rsidR="007E1EAB">
        <w:rPr>
          <w:noProof/>
          <w:lang w:bidi="ar-SA"/>
        </w:rPr>
        <mc:AlternateContent>
          <mc:Choice Requires="wps">
            <w:drawing>
              <wp:anchor distT="45720" distB="45720" distL="114300" distR="114300" simplePos="0" relativeHeight="251223040" behindDoc="0" locked="0" layoutInCell="1" allowOverlap="1" wp14:anchorId="3FDAFD23" wp14:editId="68A275DE">
                <wp:simplePos x="0" y="0"/>
                <wp:positionH relativeFrom="column">
                  <wp:posOffset>280728</wp:posOffset>
                </wp:positionH>
                <wp:positionV relativeFrom="paragraph">
                  <wp:posOffset>103909</wp:posOffset>
                </wp:positionV>
                <wp:extent cx="1371600" cy="24828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248285"/>
                        </a:xfrm>
                        <a:prstGeom prst="rect">
                          <a:avLst/>
                        </a:prstGeom>
                        <a:solidFill>
                          <a:srgbClr val="FFFFFF"/>
                        </a:solidFill>
                        <a:ln w="9525">
                          <a:noFill/>
                          <a:miter lim="800000"/>
                          <a:headEnd/>
                          <a:tailEnd/>
                        </a:ln>
                      </wps:spPr>
                      <wps:txbx>
                        <w:txbxContent>
                          <w:p w14:paraId="08878FFB" w14:textId="1828E69D" w:rsidR="007E1EAB" w:rsidRPr="00385A41" w:rsidRDefault="007E1EAB" w:rsidP="007E1EAB">
                            <w:pPr>
                              <w:rPr>
                                <w:sz w:val="20"/>
                                <w:szCs w:val="20"/>
                              </w:rPr>
                            </w:pPr>
                            <w:r w:rsidRPr="00385A41">
                              <w:rPr>
                                <w:sz w:val="20"/>
                                <w:szCs w:val="20"/>
                              </w:rPr>
                              <w:t xml:space="preserve">Halaman </w:t>
                            </w:r>
                            <w:r>
                              <w:rPr>
                                <w:sz w:val="20"/>
                                <w:szCs w:val="20"/>
                              </w:rPr>
                              <w:t>home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AFD23" id="_x0000_s1056" type="#_x0000_t202" style="position:absolute;margin-left:22.1pt;margin-top:8.2pt;width:108pt;height:19.55pt;z-index:251223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" stroked="f">
                <v:textbox>
                  <w:txbxContent>
                    <w:p w14:paraId="08878FFB" w14:textId="1828E69D" w:rsidR="007E1EAB" w:rsidRPr="00385A41" w:rsidRDefault="007E1EAB" w:rsidP="007E1EAB">
                      <w:pPr>
                        <w:rPr>
                          <w:sz w:val="20"/>
                          <w:szCs w:val="20"/>
                        </w:rPr>
                      </w:pPr>
                      <w:r w:rsidRPr="00385A41">
                        <w:rPr>
                          <w:sz w:val="20"/>
                          <w:szCs w:val="20"/>
                        </w:rPr>
                        <w:t xml:space="preserve">Halaman </w:t>
                      </w:r>
                      <w:r>
                        <w:rPr>
                          <w:sz w:val="20"/>
                          <w:szCs w:val="20"/>
                        </w:rPr>
                        <w:t>home jatwal</w:t>
                      </w:r>
                    </w:p>
                  </w:txbxContent>
                </v:textbox>
              </v:shape>
            </w:pict>
          </mc:Fallback>
        </mc:AlternateContent>
      </w:r>
    </w:p>
    <w:p w14:paraId="2E0FBEE9" w14:textId="0330C6D8" w:rsidR="00385A41" w:rsidRDefault="00385A41" w:rsidP="00C105FF">
      <w:r w:rsidRPr="00385A41">
        <w:rPr>
          <w:noProof/>
          <w:lang w:bidi="ar-SA"/>
        </w:rPr>
        <w:drawing>
          <wp:anchor distT="0" distB="0" distL="114300" distR="114300" simplePos="0" relativeHeight="253127168" behindDoc="0" locked="0" layoutInCell="1" allowOverlap="1" wp14:anchorId="18A6459B" wp14:editId="658A86DF">
            <wp:simplePos x="0" y="0"/>
            <wp:positionH relativeFrom="column">
              <wp:posOffset>-212725</wp:posOffset>
            </wp:positionH>
            <wp:positionV relativeFrom="paragraph">
              <wp:posOffset>86360</wp:posOffset>
            </wp:positionV>
            <wp:extent cx="2500630" cy="3687445"/>
            <wp:effectExtent l="19050" t="19050" r="13970" b="27305"/>
            <wp:wrapNone/>
            <wp:docPr id="144" name="Picture 144"/>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6"/>
                    <a:stretch>
                      <a:fillRect/>
                    </a:stretch>
                  </pic:blipFill>
                  <pic:spPr>
                    <a:xfrm>
                      <a:off x="0" y="0"/>
                      <a:ext cx="2500630" cy="36874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385A41">
        <w:rPr>
          <w:noProof/>
          <w:lang w:bidi="ar-SA"/>
        </w:rPr>
        <w:drawing>
          <wp:anchor distT="0" distB="0" distL="114300" distR="114300" simplePos="0" relativeHeight="253017600" behindDoc="0" locked="0" layoutInCell="1" allowOverlap="1" wp14:anchorId="1607BD7A" wp14:editId="7F2D95FB">
            <wp:simplePos x="0" y="0"/>
            <wp:positionH relativeFrom="column">
              <wp:posOffset>2393315</wp:posOffset>
            </wp:positionH>
            <wp:positionV relativeFrom="paragraph">
              <wp:posOffset>95016</wp:posOffset>
            </wp:positionV>
            <wp:extent cx="2497689" cy="3678579"/>
            <wp:effectExtent l="19050" t="19050" r="17145" b="17145"/>
            <wp:wrapNone/>
            <wp:docPr id="143" name="Picture 143"/>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97689" cy="367857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D1BBAAD" w14:textId="15E7DA92" w:rsidR="00385A41" w:rsidRDefault="00385A41" w:rsidP="00C105FF"/>
    <w:p w14:paraId="1BD54402" w14:textId="3BBB4EF9" w:rsidR="00385A41" w:rsidRDefault="00385A41" w:rsidP="00C105FF"/>
    <w:p w14:paraId="5F9ECD4D" w14:textId="09AC807D" w:rsidR="00385A41" w:rsidRDefault="00385A41" w:rsidP="00C105FF"/>
    <w:p w14:paraId="6A36F53C" w14:textId="6C3606E9" w:rsidR="00385A41" w:rsidRDefault="00385A41" w:rsidP="00C105FF"/>
    <w:p w14:paraId="596AFF13" w14:textId="470B7C98" w:rsidR="00385A41" w:rsidRDefault="00385A41" w:rsidP="00C105FF"/>
    <w:p w14:paraId="78C8548A" w14:textId="26C3BDA1" w:rsidR="00385A41" w:rsidRDefault="00385A41" w:rsidP="00C105FF"/>
    <w:p w14:paraId="38602DC4" w14:textId="34E206B7" w:rsidR="00385A41" w:rsidRDefault="00385A41" w:rsidP="00C105FF"/>
    <w:p w14:paraId="5CC886F4" w14:textId="6CEEC1A9" w:rsidR="00385A41" w:rsidRDefault="00385A41" w:rsidP="00C105FF"/>
    <w:p w14:paraId="13EE14D0" w14:textId="7E1552E1" w:rsidR="00385A41" w:rsidRDefault="00385A41" w:rsidP="00C105FF"/>
    <w:p w14:paraId="2FA11EB2" w14:textId="7CC8295C" w:rsidR="00385A41" w:rsidRDefault="00385A41" w:rsidP="00C105FF"/>
    <w:p w14:paraId="53234FCE" w14:textId="77777777" w:rsidR="00385A41" w:rsidRDefault="00385A41" w:rsidP="00C105FF"/>
    <w:p w14:paraId="0CB97412" w14:textId="77777777" w:rsidR="00385A41" w:rsidRDefault="00385A41" w:rsidP="00C105FF"/>
    <w:p w14:paraId="41A68F09" w14:textId="02DE1715" w:rsidR="00385A41" w:rsidRDefault="007B0BEC" w:rsidP="00C105FF">
      <w:r>
        <w:rPr>
          <w:noProof/>
          <w:lang w:bidi="ar-SA"/>
        </w:rPr>
        <w:lastRenderedPageBreak/>
        <mc:AlternateContent>
          <mc:Choice Requires="wps">
            <w:drawing>
              <wp:anchor distT="45720" distB="45720" distL="114300" distR="114300" simplePos="0" relativeHeight="251249664" behindDoc="0" locked="0" layoutInCell="1" allowOverlap="1" wp14:anchorId="537B0430" wp14:editId="4EAA7BD2">
                <wp:simplePos x="0" y="0"/>
                <wp:positionH relativeFrom="column">
                  <wp:posOffset>2929453</wp:posOffset>
                </wp:positionH>
                <wp:positionV relativeFrom="paragraph">
                  <wp:posOffset>238999</wp:posOffset>
                </wp:positionV>
                <wp:extent cx="1656413" cy="257175"/>
                <wp:effectExtent l="0" t="0" r="1270" b="952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6413" cy="257175"/>
                        </a:xfrm>
                        <a:prstGeom prst="rect">
                          <a:avLst/>
                        </a:prstGeom>
                        <a:solidFill>
                          <a:srgbClr val="FFFFFF"/>
                        </a:solidFill>
                        <a:ln w="9525">
                          <a:noFill/>
                          <a:miter lim="800000"/>
                          <a:headEnd/>
                          <a:tailEnd/>
                        </a:ln>
                      </wps:spPr>
                      <wps:txbx>
                        <w:txbxContent>
                          <w:p w14:paraId="61B79D14" w14:textId="19FE7DCB" w:rsidR="007E1EAB" w:rsidRPr="00385A41" w:rsidRDefault="007E1EAB" w:rsidP="007E1EAB">
                            <w:pPr>
                              <w:rPr>
                                <w:sz w:val="20"/>
                                <w:szCs w:val="20"/>
                              </w:rPr>
                            </w:pPr>
                            <w:r w:rsidRPr="00385A41">
                              <w:rPr>
                                <w:sz w:val="20"/>
                                <w:szCs w:val="20"/>
                              </w:rPr>
                              <w:t xml:space="preserve">Halaman </w:t>
                            </w:r>
                            <w:r>
                              <w:rPr>
                                <w:sz w:val="20"/>
                                <w:szCs w:val="20"/>
                              </w:rPr>
                              <w:t>chat</w:t>
                            </w:r>
                            <w:r w:rsidR="007B0BEC">
                              <w:rPr>
                                <w:sz w:val="20"/>
                                <w:szCs w:val="20"/>
                              </w:rPr>
                              <w:t xml:space="preserve"> atau fitur chat</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7B0430" id="_x0000_s1057" type="#_x0000_t202" style="position:absolute;margin-left:230.65pt;margin-top:18.8pt;width:130.45pt;height:20.25pt;z-index:251249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" stroked="f">
                <v:textbox>
                  <w:txbxContent>
                    <w:p w14:paraId="61B79D14" w14:textId="19FE7DCB" w:rsidR="007E1EAB" w:rsidRPr="00385A41" w:rsidRDefault="007E1EAB" w:rsidP="007E1EAB">
                      <w:pPr>
                        <w:rPr>
                          <w:sz w:val="20"/>
                          <w:szCs w:val="20"/>
                        </w:rPr>
                      </w:pPr>
                      <w:r w:rsidRPr="00385A41">
                        <w:rPr>
                          <w:sz w:val="20"/>
                          <w:szCs w:val="20"/>
                        </w:rPr>
                        <w:t xml:space="preserve">Halaman </w:t>
                      </w:r>
                      <w:r>
                        <w:rPr>
                          <w:sz w:val="20"/>
                          <w:szCs w:val="20"/>
                        </w:rPr>
                        <w:t>chat</w:t>
                      </w:r>
                      <w:r w:rsidR="007B0BEC">
                        <w:rPr>
                          <w:sz w:val="20"/>
                          <w:szCs w:val="20"/>
                        </w:rPr>
                        <w:t xml:space="preserve"> atau fitur chat</w:t>
                      </w:r>
                      <w:r>
                        <w:rPr>
                          <w:sz w:val="20"/>
                          <w:szCs w:val="20"/>
                        </w:rPr>
                        <w:t xml:space="preserve"> </w:t>
                      </w:r>
                    </w:p>
                  </w:txbxContent>
                </v:textbox>
              </v:shape>
            </w:pict>
          </mc:Fallback>
        </mc:AlternateContent>
      </w:r>
      <w:r>
        <w:rPr>
          <w:noProof/>
          <w:lang w:bidi="ar-SA"/>
        </w:rPr>
        <mc:AlternateContent>
          <mc:Choice Requires="wps">
            <w:drawing>
              <wp:anchor distT="45720" distB="45720" distL="114300" distR="114300" simplePos="0" relativeHeight="251234304" behindDoc="0" locked="0" layoutInCell="1" allowOverlap="1" wp14:anchorId="5C62102C" wp14:editId="61453FEC">
                <wp:simplePos x="0" y="0"/>
                <wp:positionH relativeFrom="column">
                  <wp:posOffset>418465</wp:posOffset>
                </wp:positionH>
                <wp:positionV relativeFrom="paragraph">
                  <wp:posOffset>246380</wp:posOffset>
                </wp:positionV>
                <wp:extent cx="1596390" cy="248285"/>
                <wp:effectExtent l="0" t="0" r="381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00F349F9" w14:textId="01B5256C" w:rsidR="007E1EAB" w:rsidRPr="00385A41" w:rsidRDefault="007E1EAB" w:rsidP="007E1EAB">
                            <w:pPr>
                              <w:rPr>
                                <w:sz w:val="20"/>
                                <w:szCs w:val="20"/>
                              </w:rPr>
                            </w:pPr>
                            <w:r>
                              <w:rPr>
                                <w:sz w:val="20"/>
                                <w:szCs w:val="20"/>
                              </w:rPr>
                              <w:t>Halaman home</w:t>
                            </w:r>
                            <w:r w:rsidR="007B0BEC">
                              <w:rPr>
                                <w:sz w:val="20"/>
                                <w:szCs w:val="20"/>
                              </w:rPr>
                              <w:t xml:space="preserve"> pada</w:t>
                            </w:r>
                            <w:r>
                              <w:rPr>
                                <w:sz w:val="20"/>
                                <w:szCs w:val="20"/>
                              </w:rPr>
                              <w:t xml:space="preserve"> kaji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2102C" id="_x0000_s1058" type="#_x0000_t202" style="position:absolute;margin-left:32.95pt;margin-top:19.4pt;width:125.7pt;height:19.55pt;z-index:251234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" stroked="f">
                <v:textbox>
                  <w:txbxContent>
                    <w:p w14:paraId="00F349F9" w14:textId="01B5256C" w:rsidR="007E1EAB" w:rsidRPr="00385A41" w:rsidRDefault="007E1EAB" w:rsidP="007E1EAB">
                      <w:pPr>
                        <w:rPr>
                          <w:sz w:val="20"/>
                          <w:szCs w:val="20"/>
                        </w:rPr>
                      </w:pPr>
                      <w:r>
                        <w:rPr>
                          <w:sz w:val="20"/>
                          <w:szCs w:val="20"/>
                        </w:rPr>
                        <w:t>Halaman home</w:t>
                      </w:r>
                      <w:r w:rsidR="007B0BEC">
                        <w:rPr>
                          <w:sz w:val="20"/>
                          <w:szCs w:val="20"/>
                        </w:rPr>
                        <w:t xml:space="preserve"> pada</w:t>
                      </w:r>
                      <w:r>
                        <w:rPr>
                          <w:sz w:val="20"/>
                          <w:szCs w:val="20"/>
                        </w:rPr>
                        <w:t xml:space="preserve"> kajian </w:t>
                      </w:r>
                    </w:p>
                  </w:txbxContent>
                </v:textbox>
              </v:shape>
            </w:pict>
          </mc:Fallback>
        </mc:AlternateContent>
      </w:r>
    </w:p>
    <w:p w14:paraId="2DCA2476" w14:textId="720A174A" w:rsidR="00385A41" w:rsidRDefault="007B0BEC" w:rsidP="00C105FF">
      <w:r>
        <w:rPr>
          <w:noProof/>
          <w:lang w:bidi="ar-SA"/>
        </w:rPr>
        <mc:AlternateContent>
          <mc:Choice Requires="wps">
            <w:drawing>
              <wp:anchor distT="0" distB="0" distL="114300" distR="114300" simplePos="0" relativeHeight="253587968" behindDoc="0" locked="0" layoutInCell="1" allowOverlap="1" wp14:anchorId="082C69FF" wp14:editId="70F54D89">
                <wp:simplePos x="0" y="0"/>
                <wp:positionH relativeFrom="column">
                  <wp:posOffset>2314835</wp:posOffset>
                </wp:positionH>
                <wp:positionV relativeFrom="paragraph">
                  <wp:posOffset>54631</wp:posOffset>
                </wp:positionV>
                <wp:extent cx="344795" cy="7495"/>
                <wp:effectExtent l="0" t="57150" r="36830" b="126365"/>
                <wp:wrapNone/>
                <wp:docPr id="224" name="Straight Arrow Connector 224"/>
                <wp:cNvGraphicFramePr/>
                <a:graphic xmlns:a="http://schemas.openxmlformats.org/drawingml/2006/main">
                  <a:graphicData uri="http://schemas.microsoft.com/office/word/2010/wordprocessingShape">
                    <wps:wsp>
                      <wps:cNvCnPr/>
                      <wps:spPr>
                        <a:xfrm>
                          <a:off x="0" y="0"/>
                          <a:ext cx="344795" cy="749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B982CD5" id="Straight Arrow Connector 224" o:spid="_x0000_s1026" type="#_x0000_t32" style="position:absolute;margin-left:182.25pt;margin-top:4.3pt;width:27.15pt;height:.6pt;z-index:253587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" strokecolor="black [3200]" strokeweight="2pt">
                <v:stroke endarrow="block"/>
                <v:shadow on="t" color="black" opacity="24903f" origin=",.5" offset="0,.55556mm"/>
              </v:shape>
            </w:pict>
          </mc:Fallback>
        </mc:AlternateContent>
      </w:r>
      <w:r w:rsidR="007E1EAB" w:rsidRPr="00385A41">
        <w:rPr>
          <w:noProof/>
          <w:lang w:bidi="ar-SA"/>
        </w:rPr>
        <w:drawing>
          <wp:anchor distT="0" distB="0" distL="114300" distR="114300" simplePos="0" relativeHeight="251202560" behindDoc="0" locked="0" layoutInCell="1" allowOverlap="1" wp14:anchorId="61768D59" wp14:editId="6504559F">
            <wp:simplePos x="0" y="0"/>
            <wp:positionH relativeFrom="column">
              <wp:posOffset>2615219</wp:posOffset>
            </wp:positionH>
            <wp:positionV relativeFrom="paragraph">
              <wp:posOffset>215265</wp:posOffset>
            </wp:positionV>
            <wp:extent cx="2496820" cy="3678555"/>
            <wp:effectExtent l="19050" t="19050" r="17780" b="17145"/>
            <wp:wrapNone/>
            <wp:docPr id="146" name="Picture 146"/>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3"/>
                    <a:stretch>
                      <a:fillRect/>
                    </a:stretch>
                  </pic:blipFill>
                  <pic:spPr>
                    <a:xfrm>
                      <a:off x="0" y="0"/>
                      <a:ext cx="2496820"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E1EAB" w:rsidRPr="00385A41">
        <w:rPr>
          <w:noProof/>
          <w:lang w:bidi="ar-SA"/>
        </w:rPr>
        <w:drawing>
          <wp:anchor distT="0" distB="0" distL="114300" distR="114300" simplePos="0" relativeHeight="251197440" behindDoc="0" locked="0" layoutInCell="1" allowOverlap="1" wp14:anchorId="21D88981" wp14:editId="0159F0A8">
            <wp:simplePos x="0" y="0"/>
            <wp:positionH relativeFrom="column">
              <wp:posOffset>14547</wp:posOffset>
            </wp:positionH>
            <wp:positionV relativeFrom="paragraph">
              <wp:posOffset>212436</wp:posOffset>
            </wp:positionV>
            <wp:extent cx="2368146" cy="3678555"/>
            <wp:effectExtent l="19050" t="19050" r="13335" b="17145"/>
            <wp:wrapNone/>
            <wp:docPr id="145" name="Picture 145"/>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68146" cy="36785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B39D4BE" w14:textId="001FA0C5" w:rsidR="00385A41" w:rsidRDefault="00385A41" w:rsidP="00C105FF"/>
    <w:p w14:paraId="5705B187" w14:textId="6CE90BAB" w:rsidR="00385A41" w:rsidRDefault="00385A41" w:rsidP="00C105FF"/>
    <w:p w14:paraId="10787A9D" w14:textId="7122A47B" w:rsidR="00385A41" w:rsidRDefault="00385A41" w:rsidP="00C105FF"/>
    <w:p w14:paraId="79048218" w14:textId="77777777" w:rsidR="00385A41" w:rsidRDefault="00385A41" w:rsidP="00C105FF"/>
    <w:p w14:paraId="3CFFC13D" w14:textId="77777777" w:rsidR="00385A41" w:rsidRDefault="00385A41" w:rsidP="00C105FF"/>
    <w:p w14:paraId="3AA51801" w14:textId="77777777" w:rsidR="00385A41" w:rsidRDefault="00385A41" w:rsidP="00C105FF"/>
    <w:p w14:paraId="6A96A5D8" w14:textId="77777777" w:rsidR="00385A41" w:rsidRDefault="00385A41" w:rsidP="00C105FF"/>
    <w:p w14:paraId="30653440" w14:textId="77777777" w:rsidR="00385A41" w:rsidRDefault="00385A41" w:rsidP="00C105FF"/>
    <w:p w14:paraId="35923A7E" w14:textId="77777777" w:rsidR="00385A41" w:rsidRDefault="00385A41" w:rsidP="00C105FF"/>
    <w:p w14:paraId="45DAB2F0" w14:textId="77777777" w:rsidR="00385A41" w:rsidRDefault="00385A41" w:rsidP="00C105FF"/>
    <w:p w14:paraId="720F7FBF" w14:textId="77777777" w:rsidR="00385A41" w:rsidRDefault="00385A41" w:rsidP="00C105FF"/>
    <w:p w14:paraId="57A4A511" w14:textId="77777777" w:rsidR="00385A41" w:rsidRDefault="00385A41" w:rsidP="00C105FF"/>
    <w:p w14:paraId="625D5F8E" w14:textId="77777777" w:rsidR="00385A41" w:rsidRDefault="00385A41" w:rsidP="00C105FF"/>
    <w:p w14:paraId="467697E5" w14:textId="703D1888" w:rsidR="007E1EAB" w:rsidRDefault="007E1EAB" w:rsidP="007E1EAB">
      <w:pPr>
        <w:pStyle w:val="Heading2"/>
        <w:numPr>
          <w:ilvl w:val="1"/>
          <w:numId w:val="12"/>
        </w:numPr>
        <w:spacing w:before="120" w:line="360" w:lineRule="auto"/>
        <w:ind w:left="567" w:hanging="567"/>
        <w:rPr>
          <w:sz w:val="24"/>
          <w:szCs w:val="24"/>
        </w:rPr>
      </w:pPr>
      <w:r>
        <w:rPr>
          <w:sz w:val="24"/>
          <w:szCs w:val="24"/>
        </w:rPr>
        <w:t xml:space="preserve">Interface </w:t>
      </w:r>
      <w:r w:rsidR="00CC1B2C">
        <w:rPr>
          <w:sz w:val="24"/>
          <w:szCs w:val="24"/>
        </w:rPr>
        <w:t>perancangan web admin</w:t>
      </w:r>
    </w:p>
    <w:p w14:paraId="6ED3AB72" w14:textId="0EC987E1" w:rsidR="00CC1B2C" w:rsidRDefault="00844754" w:rsidP="00CC1B2C">
      <w:r>
        <w:rPr>
          <w:noProof/>
          <w:lang w:bidi="ar-SA"/>
        </w:rPr>
        <mc:AlternateContent>
          <mc:Choice Requires="wps">
            <w:drawing>
              <wp:anchor distT="45720" distB="45720" distL="114300" distR="114300" simplePos="0" relativeHeight="251954176" behindDoc="0" locked="0" layoutInCell="1" allowOverlap="1" wp14:anchorId="4F503CE7" wp14:editId="679927E4">
                <wp:simplePos x="0" y="0"/>
                <wp:positionH relativeFrom="column">
                  <wp:posOffset>2885606</wp:posOffset>
                </wp:positionH>
                <wp:positionV relativeFrom="paragraph">
                  <wp:posOffset>251939</wp:posOffset>
                </wp:positionV>
                <wp:extent cx="1596390" cy="248285"/>
                <wp:effectExtent l="0" t="0" r="381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6390" cy="248285"/>
                        </a:xfrm>
                        <a:prstGeom prst="rect">
                          <a:avLst/>
                        </a:prstGeom>
                        <a:solidFill>
                          <a:srgbClr val="FFFFFF"/>
                        </a:solidFill>
                        <a:ln w="9525">
                          <a:noFill/>
                          <a:miter lim="800000"/>
                          <a:headEnd/>
                          <a:tailEnd/>
                        </a:ln>
                      </wps:spPr>
                      <wps:txbx>
                        <w:txbxContent>
                          <w:p w14:paraId="63DFC5ED" w14:textId="5A208064" w:rsidR="00844754" w:rsidRPr="00385A41" w:rsidRDefault="00844754" w:rsidP="00844754">
                            <w:pPr>
                              <w:rPr>
                                <w:sz w:val="20"/>
                                <w:szCs w:val="20"/>
                              </w:rPr>
                            </w:pPr>
                            <w:r>
                              <w:rPr>
                                <w:sz w:val="20"/>
                                <w:szCs w:val="20"/>
                              </w:rPr>
                              <w:t>Tampilan saat login gagal</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03CE7" id="_x0000_s1059" type="#_x0000_t202" style="position:absolute;margin-left:227.2pt;margin-top:19.85pt;width:125.7pt;height:19.55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" stroked="f">
                <v:textbox>
                  <w:txbxContent>
                    <w:p w14:paraId="63DFC5ED" w14:textId="5A208064" w:rsidR="00844754" w:rsidRPr="00385A41" w:rsidRDefault="00844754" w:rsidP="00844754">
                      <w:pPr>
                        <w:rPr>
                          <w:sz w:val="20"/>
                          <w:szCs w:val="20"/>
                        </w:rPr>
                      </w:pPr>
                      <w:r>
                        <w:rPr>
                          <w:sz w:val="20"/>
                          <w:szCs w:val="20"/>
                        </w:rPr>
                        <w:t>Tampilan saat login gagal</w:t>
                      </w:r>
                      <w:r>
                        <w:rPr>
                          <w:sz w:val="20"/>
                          <w:szCs w:val="20"/>
                        </w:rPr>
                        <w:t xml:space="preserve"> </w:t>
                      </w:r>
                    </w:p>
                  </w:txbxContent>
                </v:textbox>
              </v:shape>
            </w:pict>
          </mc:Fallback>
        </mc:AlternateContent>
      </w:r>
      <w:r>
        <w:rPr>
          <w:noProof/>
          <w:lang w:bidi="ar-SA"/>
        </w:rPr>
        <mc:AlternateContent>
          <mc:Choice Requires="wps">
            <w:drawing>
              <wp:anchor distT="45720" distB="45720" distL="114300" distR="114300" simplePos="0" relativeHeight="251951104" behindDoc="0" locked="0" layoutInCell="1" allowOverlap="1" wp14:anchorId="426F2AC1" wp14:editId="01DBAF46">
                <wp:simplePos x="0" y="0"/>
                <wp:positionH relativeFrom="column">
                  <wp:posOffset>298678</wp:posOffset>
                </wp:positionH>
                <wp:positionV relativeFrom="paragraph">
                  <wp:posOffset>249139</wp:posOffset>
                </wp:positionV>
                <wp:extent cx="1716311" cy="248285"/>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6311" cy="248285"/>
                        </a:xfrm>
                        <a:prstGeom prst="rect">
                          <a:avLst/>
                        </a:prstGeom>
                        <a:solidFill>
                          <a:srgbClr val="FFFFFF"/>
                        </a:solidFill>
                        <a:ln w="9525">
                          <a:noFill/>
                          <a:miter lim="800000"/>
                          <a:headEnd/>
                          <a:tailEnd/>
                        </a:ln>
                      </wps:spPr>
                      <wps:txbx>
                        <w:txbxContent>
                          <w:p w14:paraId="66BB7F1D" w14:textId="1F0B5809" w:rsidR="00844754" w:rsidRPr="00385A41" w:rsidRDefault="00844754" w:rsidP="00844754">
                            <w:pPr>
                              <w:rPr>
                                <w:sz w:val="20"/>
                                <w:szCs w:val="20"/>
                              </w:rPr>
                            </w:pPr>
                            <w:r>
                              <w:rPr>
                                <w:sz w:val="20"/>
                                <w:szCs w:val="20"/>
                              </w:rPr>
                              <w:t>tampilanHalaman login pada admin</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6F2AC1" id="_x0000_s1060" type="#_x0000_t202" style="position:absolute;margin-left:23.5pt;margin-top:19.6pt;width:135.15pt;height:19.55pt;z-index:25195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" stroked="f">
                <v:textbox>
                  <w:txbxContent>
                    <w:p w14:paraId="66BB7F1D" w14:textId="1F0B5809" w:rsidR="00844754" w:rsidRPr="00385A41" w:rsidRDefault="00844754" w:rsidP="00844754">
                      <w:pPr>
                        <w:rPr>
                          <w:sz w:val="20"/>
                          <w:szCs w:val="20"/>
                        </w:rPr>
                      </w:pPr>
                      <w:r>
                        <w:rPr>
                          <w:sz w:val="20"/>
                          <w:szCs w:val="20"/>
                        </w:rPr>
                        <w:t>tampilanHalaman login pada admin</w:t>
                      </w:r>
                      <w:r>
                        <w:rPr>
                          <w:sz w:val="20"/>
                          <w:szCs w:val="20"/>
                        </w:rPr>
                        <w:t xml:space="preserve"> </w:t>
                      </w:r>
                    </w:p>
                  </w:txbxContent>
                </v:textbox>
              </v:shape>
            </w:pict>
          </mc:Fallback>
        </mc:AlternateContent>
      </w:r>
    </w:p>
    <w:p w14:paraId="496532AB" w14:textId="75715B3A" w:rsidR="00CC1B2C" w:rsidRPr="00CC1B2C" w:rsidRDefault="00844754" w:rsidP="00E21F94">
      <w:pPr>
        <w:tabs>
          <w:tab w:val="left" w:pos="4934"/>
        </w:tabs>
      </w:pPr>
      <w:r>
        <w:rPr>
          <w:noProof/>
          <w:lang w:bidi="ar-SA"/>
        </w:rPr>
        <mc:AlternateContent>
          <mc:Choice Requires="wps">
            <w:drawing>
              <wp:anchor distT="0" distB="0" distL="114300" distR="114300" simplePos="0" relativeHeight="253615616" behindDoc="0" locked="0" layoutInCell="1" allowOverlap="1" wp14:anchorId="18C5B82F" wp14:editId="2725FFF8">
                <wp:simplePos x="0" y="0"/>
                <wp:positionH relativeFrom="column">
                  <wp:posOffset>4376004</wp:posOffset>
                </wp:positionH>
                <wp:positionV relativeFrom="paragraph">
                  <wp:posOffset>64770</wp:posOffset>
                </wp:positionV>
                <wp:extent cx="607101" cy="1723869"/>
                <wp:effectExtent l="38100" t="38100" r="78740" b="86360"/>
                <wp:wrapNone/>
                <wp:docPr id="261" name="Elbow Connector 261"/>
                <wp:cNvGraphicFramePr/>
                <a:graphic xmlns:a="http://schemas.openxmlformats.org/drawingml/2006/main">
                  <a:graphicData uri="http://schemas.microsoft.com/office/word/2010/wordprocessingShape">
                    <wps:wsp>
                      <wps:cNvCnPr/>
                      <wps:spPr>
                        <a:xfrm>
                          <a:off x="0" y="0"/>
                          <a:ext cx="607101" cy="1723869"/>
                        </a:xfrm>
                        <a:prstGeom prst="bentConnector3">
                          <a:avLst>
                            <a:gd name="adj1" fmla="val 100614"/>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 w14:anchorId="7D30CA85" id="Elbow Connector 261" o:spid="_x0000_s1026" type="#_x0000_t34" style="position:absolute;margin-left:344.55pt;margin-top:5.1pt;width:47.8pt;height:135.75pt;z-index:253615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" adj="21733" strokecolor="black [3200]" strokeweight="2pt">
                <v:shadow on="t" color="black" opacity="24903f" origin=",.5" offset="0,.55556mm"/>
              </v:shape>
            </w:pict>
          </mc:Fallback>
        </mc:AlternateContent>
      </w:r>
      <w:r>
        <w:rPr>
          <w:noProof/>
          <w:lang w:bidi="ar-SA"/>
        </w:rPr>
        <mc:AlternateContent>
          <mc:Choice Requires="wps">
            <w:drawing>
              <wp:anchor distT="0" distB="0" distL="114300" distR="114300" simplePos="0" relativeHeight="251952128" behindDoc="0" locked="0" layoutInCell="1" allowOverlap="1" wp14:anchorId="4FFCA44B" wp14:editId="7050E752">
                <wp:simplePos x="0" y="0"/>
                <wp:positionH relativeFrom="column">
                  <wp:posOffset>-225404</wp:posOffset>
                </wp:positionH>
                <wp:positionV relativeFrom="paragraph">
                  <wp:posOffset>64770</wp:posOffset>
                </wp:positionV>
                <wp:extent cx="599607" cy="1484026"/>
                <wp:effectExtent l="38100" t="38100" r="67310" b="97155"/>
                <wp:wrapNone/>
                <wp:docPr id="257" name="Elbow Connector 257"/>
                <wp:cNvGraphicFramePr/>
                <a:graphic xmlns:a="http://schemas.openxmlformats.org/drawingml/2006/main">
                  <a:graphicData uri="http://schemas.microsoft.com/office/word/2010/wordprocessingShape">
                    <wps:wsp>
                      <wps:cNvCnPr/>
                      <wps:spPr>
                        <a:xfrm flipH="1">
                          <a:off x="0" y="0"/>
                          <a:ext cx="599607" cy="1484026"/>
                        </a:xfrm>
                        <a:prstGeom prst="bentConnector3">
                          <a:avLst>
                            <a:gd name="adj1" fmla="val 98684"/>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0D2A082" id="Elbow Connector 257" o:spid="_x0000_s1026" type="#_x0000_t34" style="position:absolute;margin-left:-17.75pt;margin-top:5.1pt;width:47.2pt;height:116.85pt;flip:x;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" adj="21316" strokecolor="black [3200]" strokeweight="2pt">
                <v:shadow on="t" color="black" opacity="24903f" origin=",.5" offset="0,.55556mm"/>
              </v:shape>
            </w:pict>
          </mc:Fallback>
        </mc:AlternateContent>
      </w:r>
      <w:r w:rsidR="009A6C50" w:rsidRPr="004D02A7">
        <w:rPr>
          <w:noProof/>
        </w:rPr>
        <w:drawing>
          <wp:anchor distT="0" distB="0" distL="114300" distR="114300" simplePos="0" relativeHeight="251283456" behindDoc="0" locked="0" layoutInCell="1" allowOverlap="1" wp14:anchorId="67FE4C24" wp14:editId="5E3C8813">
            <wp:simplePos x="0" y="0"/>
            <wp:positionH relativeFrom="column">
              <wp:posOffset>2541877</wp:posOffset>
            </wp:positionH>
            <wp:positionV relativeFrom="paragraph">
              <wp:posOffset>143731</wp:posOffset>
            </wp:positionV>
            <wp:extent cx="2360930" cy="3204210"/>
            <wp:effectExtent l="0" t="0" r="1270" b="0"/>
            <wp:wrapNone/>
            <wp:docPr id="196" name="Picture 196"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5852" t="10161" r="33662" b="11456"/>
                    <a:stretch/>
                  </pic:blipFill>
                  <pic:spPr bwMode="auto">
                    <a:xfrm>
                      <a:off x="0" y="0"/>
                      <a:ext cx="2360930" cy="3204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A6C50" w:rsidRPr="004D02A7">
        <w:rPr>
          <w:noProof/>
        </w:rPr>
        <w:drawing>
          <wp:anchor distT="0" distB="0" distL="114300" distR="114300" simplePos="0" relativeHeight="251268096" behindDoc="0" locked="0" layoutInCell="1" allowOverlap="1" wp14:anchorId="5A1710DA" wp14:editId="31286855">
            <wp:simplePos x="0" y="0"/>
            <wp:positionH relativeFrom="column">
              <wp:posOffset>-47625</wp:posOffset>
            </wp:positionH>
            <wp:positionV relativeFrom="paragraph">
              <wp:posOffset>144365</wp:posOffset>
            </wp:positionV>
            <wp:extent cx="2361537" cy="3204210"/>
            <wp:effectExtent l="0" t="0" r="1270" b="0"/>
            <wp:wrapNone/>
            <wp:docPr id="232" name="Picture 232"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5852" t="10161" r="33662" b="11456"/>
                    <a:stretch/>
                  </pic:blipFill>
                  <pic:spPr bwMode="auto">
                    <a:xfrm>
                      <a:off x="0" y="0"/>
                      <a:ext cx="2361537" cy="3204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21F94">
        <w:tab/>
      </w:r>
    </w:p>
    <w:p w14:paraId="3327B762" w14:textId="12972EFB" w:rsidR="00385A41" w:rsidRDefault="00385A41" w:rsidP="00C105FF"/>
    <w:p w14:paraId="15B2FA8E" w14:textId="7A4DCAB2" w:rsidR="00385A41" w:rsidRDefault="00385A41" w:rsidP="00C105FF"/>
    <w:p w14:paraId="0E42C5CC" w14:textId="6A985219" w:rsidR="00385A41" w:rsidRDefault="00385A41" w:rsidP="00C105FF"/>
    <w:p w14:paraId="32AADD08" w14:textId="7D534D88" w:rsidR="00385A41" w:rsidRDefault="00844754" w:rsidP="00C105FF">
      <w:r>
        <w:rPr>
          <w:noProof/>
          <w:lang w:bidi="ar-SA"/>
        </w:rPr>
        <mc:AlternateContent>
          <mc:Choice Requires="wps">
            <w:drawing>
              <wp:anchor distT="0" distB="0" distL="114300" distR="114300" simplePos="0" relativeHeight="253612544" behindDoc="0" locked="0" layoutInCell="1" allowOverlap="1" wp14:anchorId="7FD2488C" wp14:editId="55725A9F">
                <wp:simplePos x="0" y="0"/>
                <wp:positionH relativeFrom="column">
                  <wp:posOffset>-225977</wp:posOffset>
                </wp:positionH>
                <wp:positionV relativeFrom="paragraph">
                  <wp:posOffset>301625</wp:posOffset>
                </wp:positionV>
                <wp:extent cx="277318" cy="0"/>
                <wp:effectExtent l="38100" t="76200" r="27940" b="133350"/>
                <wp:wrapNone/>
                <wp:docPr id="258" name="Straight Arrow Connector 258"/>
                <wp:cNvGraphicFramePr/>
                <a:graphic xmlns:a="http://schemas.openxmlformats.org/drawingml/2006/main">
                  <a:graphicData uri="http://schemas.microsoft.com/office/word/2010/wordprocessingShape">
                    <wps:wsp>
                      <wps:cNvCnPr/>
                      <wps:spPr>
                        <a:xfrm>
                          <a:off x="0" y="0"/>
                          <a:ext cx="277318"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FB95C87" id="Straight Arrow Connector 258" o:spid="_x0000_s1026" type="#_x0000_t32" style="position:absolute;margin-left:-17.8pt;margin-top:23.75pt;width:21.85pt;height:0;z-index:253612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" strokecolor="black [3200]" strokeweight="2pt">
                <v:stroke endarrow="block"/>
                <v:shadow on="t" color="black" opacity="24903f" origin=",.5" offset="0,.55556mm"/>
              </v:shape>
            </w:pict>
          </mc:Fallback>
        </mc:AlternateContent>
      </w:r>
    </w:p>
    <w:p w14:paraId="5FEE3F0A" w14:textId="2D1D7475" w:rsidR="00385A41" w:rsidRDefault="00844754" w:rsidP="00C105FF">
      <w:r>
        <w:rPr>
          <w:noProof/>
          <w:lang w:bidi="ar-SA"/>
        </w:rPr>
        <mc:AlternateContent>
          <mc:Choice Requires="wps">
            <w:drawing>
              <wp:anchor distT="0" distB="0" distL="114300" distR="114300" simplePos="0" relativeHeight="253616640" behindDoc="0" locked="0" layoutInCell="1" allowOverlap="1" wp14:anchorId="5E098657" wp14:editId="3F65D871">
                <wp:simplePos x="0" y="0"/>
                <wp:positionH relativeFrom="column">
                  <wp:posOffset>4218607</wp:posOffset>
                </wp:positionH>
                <wp:positionV relativeFrom="paragraph">
                  <wp:posOffset>229235</wp:posOffset>
                </wp:positionV>
                <wp:extent cx="764457" cy="0"/>
                <wp:effectExtent l="57150" t="76200" r="0" b="133350"/>
                <wp:wrapNone/>
                <wp:docPr id="262" name="Straight Arrow Connector 262"/>
                <wp:cNvGraphicFramePr/>
                <a:graphic xmlns:a="http://schemas.openxmlformats.org/drawingml/2006/main">
                  <a:graphicData uri="http://schemas.microsoft.com/office/word/2010/wordprocessingShape">
                    <wps:wsp>
                      <wps:cNvCnPr/>
                      <wps:spPr>
                        <a:xfrm flipH="1">
                          <a:off x="0" y="0"/>
                          <a:ext cx="7644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6EDF891" id="Straight Arrow Connector 262" o:spid="_x0000_s1026" type="#_x0000_t32" style="position:absolute;margin-left:332.15pt;margin-top:18.05pt;width:60.2pt;height:0;flip:x;z-index:253616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" strokecolor="black [3200]" strokeweight="2pt">
                <v:stroke endarrow="block"/>
                <v:shadow on="t" color="black" opacity="24903f" origin=",.5" offset="0,.55556mm"/>
              </v:shape>
            </w:pict>
          </mc:Fallback>
        </mc:AlternateContent>
      </w:r>
      <w:r w:rsidR="009A6C50">
        <w:rPr>
          <w:noProof/>
        </w:rPr>
        <mc:AlternateContent>
          <mc:Choice Requires="wps">
            <w:drawing>
              <wp:anchor distT="0" distB="0" distL="114300" distR="114300" simplePos="0" relativeHeight="251291648" behindDoc="0" locked="0" layoutInCell="1" allowOverlap="1" wp14:anchorId="51F75492" wp14:editId="4B57E114">
                <wp:simplePos x="0" y="0"/>
                <wp:positionH relativeFrom="margin">
                  <wp:posOffset>3019839</wp:posOffset>
                </wp:positionH>
                <wp:positionV relativeFrom="paragraph">
                  <wp:posOffset>158778</wp:posOffset>
                </wp:positionV>
                <wp:extent cx="1062958" cy="233045"/>
                <wp:effectExtent l="0" t="0" r="0" b="0"/>
                <wp:wrapNone/>
                <wp:docPr id="197" name="Text Box 197"/>
                <wp:cNvGraphicFramePr/>
                <a:graphic xmlns:a="http://schemas.openxmlformats.org/drawingml/2006/main">
                  <a:graphicData uri="http://schemas.microsoft.com/office/word/2010/wordprocessingShape">
                    <wps:wsp>
                      <wps:cNvSpPr txBox="1"/>
                      <wps:spPr>
                        <a:xfrm>
                          <a:off x="0" y="0"/>
                          <a:ext cx="1062958" cy="233045"/>
                        </a:xfrm>
                        <a:prstGeom prst="rect">
                          <a:avLst/>
                        </a:prstGeom>
                        <a:noFill/>
                        <a:ln w="6350">
                          <a:noFill/>
                        </a:ln>
                      </wps:spPr>
                      <wps:txbx>
                        <w:txbxContent>
                          <w:p w14:paraId="26246C7E" w14:textId="77777777" w:rsidR="00E21F94" w:rsidRPr="00336660" w:rsidRDefault="00E21F94" w:rsidP="00E21F94">
                            <w:pPr>
                              <w:rPr>
                                <w:rFonts w:cs="Times New Roman"/>
                                <w:color w:val="FF0000"/>
                                <w:sz w:val="10"/>
                                <w:szCs w:val="10"/>
                              </w:rPr>
                            </w:pPr>
                            <w:r w:rsidRPr="00336660">
                              <w:rPr>
                                <w:rFonts w:cs="Times New Roman"/>
                                <w:color w:val="FF0000"/>
                                <w:sz w:val="10"/>
                                <w:szCs w:val="10"/>
                              </w:rPr>
                              <w:t xml:space="preserve">Username Atau Password sala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F75492" id="Text Box 197" o:spid="_x0000_s1061" type="#_x0000_t202" style="position:absolute;margin-left:237.8pt;margin-top:12.5pt;width:83.7pt;height:18.35pt;z-index:251291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" filled="f" stroked="f" strokeweight=".5pt">
                <v:textbox>
                  <w:txbxContent>
                    <w:p w14:paraId="26246C7E" w14:textId="77777777" w:rsidR="00E21F94" w:rsidRPr="00336660" w:rsidRDefault="00E21F94" w:rsidP="00E21F94">
                      <w:pPr>
                        <w:rPr>
                          <w:rFonts w:cs="Times New Roman"/>
                          <w:color w:val="FF0000"/>
                          <w:sz w:val="10"/>
                          <w:szCs w:val="10"/>
                        </w:rPr>
                      </w:pPr>
                      <w:r w:rsidRPr="00336660">
                        <w:rPr>
                          <w:rFonts w:cs="Times New Roman"/>
                          <w:color w:val="FF0000"/>
                          <w:sz w:val="10"/>
                          <w:szCs w:val="10"/>
                        </w:rPr>
                        <w:t xml:space="preserve">Username Atau Password salah </w:t>
                      </w:r>
                    </w:p>
                  </w:txbxContent>
                </v:textbox>
                <w10:wrap anchorx="margin"/>
              </v:shape>
            </w:pict>
          </mc:Fallback>
        </mc:AlternateContent>
      </w:r>
    </w:p>
    <w:p w14:paraId="51F5593E" w14:textId="2ABBEEF1" w:rsidR="00385A41" w:rsidRDefault="00385A41" w:rsidP="00C105FF"/>
    <w:p w14:paraId="4C6D8DF8" w14:textId="77777777" w:rsidR="00385A41" w:rsidRDefault="00385A41" w:rsidP="00C105FF"/>
    <w:p w14:paraId="21EC32E5" w14:textId="77777777" w:rsidR="00385A41" w:rsidRDefault="00385A41" w:rsidP="00C105FF"/>
    <w:p w14:paraId="4270292C" w14:textId="77777777" w:rsidR="00385A41" w:rsidRDefault="00385A41" w:rsidP="00C105FF"/>
    <w:p w14:paraId="63E85B3E" w14:textId="264AFEFE" w:rsidR="00385A41" w:rsidRDefault="00844754" w:rsidP="00C105FF">
      <w:r>
        <w:rPr>
          <w:noProof/>
          <w:lang w:bidi="ar-SA"/>
        </w:rPr>
        <w:lastRenderedPageBreak/>
        <mc:AlternateContent>
          <mc:Choice Requires="wps">
            <w:drawing>
              <wp:anchor distT="45720" distB="45720" distL="114300" distR="114300" simplePos="0" relativeHeight="253618688" behindDoc="0" locked="0" layoutInCell="1" allowOverlap="1" wp14:anchorId="262528EC" wp14:editId="08AE303E">
                <wp:simplePos x="0" y="0"/>
                <wp:positionH relativeFrom="column">
                  <wp:posOffset>313668</wp:posOffset>
                </wp:positionH>
                <wp:positionV relativeFrom="paragraph">
                  <wp:posOffset>-203210</wp:posOffset>
                </wp:positionV>
                <wp:extent cx="1671403" cy="248285"/>
                <wp:effectExtent l="0" t="0" r="5080" b="0"/>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1403" cy="248285"/>
                        </a:xfrm>
                        <a:prstGeom prst="rect">
                          <a:avLst/>
                        </a:prstGeom>
                        <a:solidFill>
                          <a:srgbClr val="FFFFFF"/>
                        </a:solidFill>
                        <a:ln w="9525">
                          <a:noFill/>
                          <a:miter lim="800000"/>
                          <a:headEnd/>
                          <a:tailEnd/>
                        </a:ln>
                      </wps:spPr>
                      <wps:txbx>
                        <w:txbxContent>
                          <w:p w14:paraId="412D326E" w14:textId="505306C3" w:rsidR="00844754" w:rsidRPr="00385A41" w:rsidRDefault="00844754" w:rsidP="00844754">
                            <w:pPr>
                              <w:rPr>
                                <w:sz w:val="20"/>
                                <w:szCs w:val="20"/>
                              </w:rPr>
                            </w:pPr>
                            <w:r>
                              <w:rPr>
                                <w:sz w:val="20"/>
                                <w:szCs w:val="20"/>
                              </w:rPr>
                              <w:t>Login kembali ke halaman ho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2528EC" id="_x0000_s1062" type="#_x0000_t202" style="position:absolute;margin-left:24.7pt;margin-top:-16pt;width:131.6pt;height:19.55pt;z-index:253618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" stroked="f">
                <v:textbox>
                  <w:txbxContent>
                    <w:p w14:paraId="412D326E" w14:textId="505306C3" w:rsidR="00844754" w:rsidRPr="00385A41" w:rsidRDefault="00844754" w:rsidP="00844754">
                      <w:pPr>
                        <w:rPr>
                          <w:sz w:val="20"/>
                          <w:szCs w:val="20"/>
                        </w:rPr>
                      </w:pPr>
                      <w:r>
                        <w:rPr>
                          <w:sz w:val="20"/>
                          <w:szCs w:val="20"/>
                        </w:rPr>
                        <w:t>Login kembali ke halaman home</w:t>
                      </w:r>
                    </w:p>
                  </w:txbxContent>
                </v:textbox>
              </v:shape>
            </w:pict>
          </mc:Fallback>
        </mc:AlternateContent>
      </w:r>
      <w:r w:rsidR="009A6C50" w:rsidRPr="004D02A7">
        <w:rPr>
          <w:noProof/>
        </w:rPr>
        <w:drawing>
          <wp:anchor distT="0" distB="0" distL="114300" distR="114300" simplePos="0" relativeHeight="253569536" behindDoc="0" locked="0" layoutInCell="1" allowOverlap="1" wp14:anchorId="63CBDC25" wp14:editId="1EC95F38">
            <wp:simplePos x="0" y="0"/>
            <wp:positionH relativeFrom="column">
              <wp:posOffset>0</wp:posOffset>
            </wp:positionH>
            <wp:positionV relativeFrom="paragraph">
              <wp:posOffset>0</wp:posOffset>
            </wp:positionV>
            <wp:extent cx="2361537" cy="3204210"/>
            <wp:effectExtent l="0" t="0" r="1270" b="0"/>
            <wp:wrapNone/>
            <wp:docPr id="201" name="Picture 201" descr="C:\Users\user\Documents\tugas akhir\konsepwebbaru\konse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tugas akhir\konsepwebbaru\konseplogin.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5852" t="10161" r="33662" b="11456"/>
                    <a:stretch/>
                  </pic:blipFill>
                  <pic:spPr bwMode="auto">
                    <a:xfrm>
                      <a:off x="0" y="0"/>
                      <a:ext cx="2361537" cy="32042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E594B0" w14:textId="100730FD" w:rsidR="00385A41" w:rsidRDefault="00385A41" w:rsidP="00C105FF"/>
    <w:p w14:paraId="196AF5B0" w14:textId="5BC896EA" w:rsidR="00385A41" w:rsidRDefault="00385A41" w:rsidP="00C105FF"/>
    <w:p w14:paraId="046D0058" w14:textId="494CBE48" w:rsidR="00E21F94" w:rsidRDefault="00E21F94" w:rsidP="00C105FF"/>
    <w:p w14:paraId="64B2F19B" w14:textId="6AB16067" w:rsidR="00E21F94" w:rsidRDefault="00E21F94" w:rsidP="00C105FF"/>
    <w:p w14:paraId="3FEBA5A5" w14:textId="795DC76E" w:rsidR="00E21F94" w:rsidRDefault="00844754" w:rsidP="00C105FF">
      <w:r>
        <w:rPr>
          <w:noProof/>
          <w:lang w:bidi="ar-SA"/>
        </w:rPr>
        <mc:AlternateContent>
          <mc:Choice Requires="wps">
            <w:drawing>
              <wp:anchor distT="0" distB="0" distL="114300" distR="114300" simplePos="0" relativeHeight="253621760" behindDoc="0" locked="0" layoutInCell="1" allowOverlap="1" wp14:anchorId="1DB8C046" wp14:editId="0E4A3C67">
                <wp:simplePos x="0" y="0"/>
                <wp:positionH relativeFrom="column">
                  <wp:posOffset>2239905</wp:posOffset>
                </wp:positionH>
                <wp:positionV relativeFrom="paragraph">
                  <wp:posOffset>21693</wp:posOffset>
                </wp:positionV>
                <wp:extent cx="464695" cy="2046157"/>
                <wp:effectExtent l="38100" t="38100" r="88265" b="87630"/>
                <wp:wrapNone/>
                <wp:docPr id="265" name="Elbow Connector 265"/>
                <wp:cNvGraphicFramePr/>
                <a:graphic xmlns:a="http://schemas.openxmlformats.org/drawingml/2006/main">
                  <a:graphicData uri="http://schemas.microsoft.com/office/word/2010/wordprocessingShape">
                    <wps:wsp>
                      <wps:cNvCnPr/>
                      <wps:spPr>
                        <a:xfrm>
                          <a:off x="0" y="0"/>
                          <a:ext cx="464695" cy="2046157"/>
                        </a:xfrm>
                        <a:prstGeom prst="bentConnector3">
                          <a:avLst>
                            <a:gd name="adj1" fmla="val 99945"/>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10CAAD3" id="Elbow Connector 265" o:spid="_x0000_s1026" type="#_x0000_t34" style="position:absolute;margin-left:176.35pt;margin-top:1.7pt;width:36.6pt;height:161.1pt;z-index:25362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" adj="21588" strokecolor="black [3200]" strokeweight="2pt">
                <v:stroke endarrow="block"/>
                <v:shadow on="t" color="black" opacity="24903f" origin=",.5" offset="0,.55556mm"/>
              </v:shape>
            </w:pict>
          </mc:Fallback>
        </mc:AlternateContent>
      </w:r>
    </w:p>
    <w:p w14:paraId="4E3E78B7" w14:textId="64941BDE" w:rsidR="00E21F94" w:rsidRDefault="00E21F94" w:rsidP="00C105FF"/>
    <w:p w14:paraId="4DA9F326" w14:textId="019CBC64" w:rsidR="00E21F94" w:rsidRDefault="00E21F94" w:rsidP="00C105FF"/>
    <w:p w14:paraId="0BE1DD83" w14:textId="38CDBFC5" w:rsidR="00E21F94" w:rsidRDefault="00E21F94" w:rsidP="00C105FF"/>
    <w:p w14:paraId="72FBA2DC" w14:textId="7BC6AAC9" w:rsidR="00E21F94" w:rsidRDefault="00E21F94" w:rsidP="00C105FF"/>
    <w:p w14:paraId="3AA3BB92" w14:textId="0F92EC9D" w:rsidR="00E21F94" w:rsidRDefault="00844754" w:rsidP="00C105FF">
      <w:r>
        <w:rPr>
          <w:noProof/>
          <w:lang w:bidi="ar-SA"/>
        </w:rPr>
        <mc:AlternateContent>
          <mc:Choice Requires="wps">
            <w:drawing>
              <wp:anchor distT="45720" distB="45720" distL="114300" distR="114300" simplePos="0" relativeHeight="251956224" behindDoc="0" locked="0" layoutInCell="1" allowOverlap="1" wp14:anchorId="1AA9E1B7" wp14:editId="69DE51AF">
                <wp:simplePos x="0" y="0"/>
                <wp:positionH relativeFrom="column">
                  <wp:posOffset>2816673</wp:posOffset>
                </wp:positionH>
                <wp:positionV relativeFrom="paragraph">
                  <wp:posOffset>194310</wp:posOffset>
                </wp:positionV>
                <wp:extent cx="2428406" cy="248285"/>
                <wp:effectExtent l="0" t="0" r="0" b="0"/>
                <wp:wrapNone/>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406" cy="248285"/>
                        </a:xfrm>
                        <a:prstGeom prst="rect">
                          <a:avLst/>
                        </a:prstGeom>
                        <a:solidFill>
                          <a:srgbClr val="FFFFFF"/>
                        </a:solidFill>
                        <a:ln w="9525">
                          <a:noFill/>
                          <a:miter lim="800000"/>
                          <a:headEnd/>
                          <a:tailEnd/>
                        </a:ln>
                      </wps:spPr>
                      <wps:txbx>
                        <w:txbxContent>
                          <w:p w14:paraId="1D7D79D7" w14:textId="7AD3386D" w:rsidR="00844754" w:rsidRPr="00385A41" w:rsidRDefault="00844754" w:rsidP="00844754">
                            <w:pPr>
                              <w:rPr>
                                <w:sz w:val="20"/>
                                <w:szCs w:val="20"/>
                              </w:rPr>
                            </w:pPr>
                            <w:r>
                              <w:rPr>
                                <w:sz w:val="20"/>
                                <w:szCs w:val="20"/>
                              </w:rPr>
                              <w:t>Tampilan halaman home saat berhasil login</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A9E1B7" id="_x0000_s1063" type="#_x0000_t202" style="position:absolute;margin-left:221.8pt;margin-top:15.3pt;width:191.2pt;height:19.55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" stroked="f">
                <v:textbox>
                  <w:txbxContent>
                    <w:p w14:paraId="1D7D79D7" w14:textId="7AD3386D" w:rsidR="00844754" w:rsidRPr="00385A41" w:rsidRDefault="00844754" w:rsidP="00844754">
                      <w:pPr>
                        <w:rPr>
                          <w:sz w:val="20"/>
                          <w:szCs w:val="20"/>
                        </w:rPr>
                      </w:pPr>
                      <w:r>
                        <w:rPr>
                          <w:sz w:val="20"/>
                          <w:szCs w:val="20"/>
                        </w:rPr>
                        <w:t>Tampilan halaman home saat berhasil login</w:t>
                      </w:r>
                      <w:r>
                        <w:rPr>
                          <w:sz w:val="20"/>
                          <w:szCs w:val="20"/>
                        </w:rPr>
                        <w:t xml:space="preserve"> </w:t>
                      </w:r>
                    </w:p>
                  </w:txbxContent>
                </v:textbox>
              </v:shape>
            </w:pict>
          </mc:Fallback>
        </mc:AlternateContent>
      </w:r>
    </w:p>
    <w:p w14:paraId="365FAE60" w14:textId="6B39D68E" w:rsidR="00E21F94" w:rsidRDefault="008222E4" w:rsidP="00C105FF">
      <w:r w:rsidRPr="004D02A7">
        <w:rPr>
          <w:noProof/>
        </w:rPr>
        <w:drawing>
          <wp:anchor distT="0" distB="0" distL="114300" distR="114300" simplePos="0" relativeHeight="251346944" behindDoc="0" locked="0" layoutInCell="1" allowOverlap="1" wp14:anchorId="27B1B92E" wp14:editId="3B93BC51">
            <wp:simplePos x="0" y="0"/>
            <wp:positionH relativeFrom="column">
              <wp:posOffset>70540</wp:posOffset>
            </wp:positionH>
            <wp:positionV relativeFrom="paragraph">
              <wp:posOffset>234757</wp:posOffset>
            </wp:positionV>
            <wp:extent cx="4643561" cy="3373755"/>
            <wp:effectExtent l="0" t="0" r="5080" b="0"/>
            <wp:wrapNone/>
            <wp:docPr id="198" name="Picture 198"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3561" cy="3373755"/>
                    </a:xfrm>
                    <a:prstGeom prst="rect">
                      <a:avLst/>
                    </a:prstGeom>
                    <a:noFill/>
                    <a:ln>
                      <a:noFill/>
                    </a:ln>
                  </pic:spPr>
                </pic:pic>
              </a:graphicData>
            </a:graphic>
            <wp14:sizeRelH relativeFrom="margin">
              <wp14:pctWidth>0</wp14:pctWidth>
            </wp14:sizeRelH>
          </wp:anchor>
        </w:drawing>
      </w:r>
    </w:p>
    <w:p w14:paraId="0FB166A7" w14:textId="10CB8855" w:rsidR="00E21F94" w:rsidRDefault="00E21F94" w:rsidP="00C105FF"/>
    <w:p w14:paraId="23BBDCFA" w14:textId="3AA9E654" w:rsidR="00E21F94" w:rsidRDefault="00E21F94" w:rsidP="00C105FF"/>
    <w:p w14:paraId="13AC4B45" w14:textId="13D48AA2" w:rsidR="00E21F94" w:rsidRDefault="00E21F94" w:rsidP="00C105FF"/>
    <w:p w14:paraId="79192128" w14:textId="7C0CDBF3" w:rsidR="00E21F94" w:rsidRDefault="00E21F94" w:rsidP="00C105FF"/>
    <w:p w14:paraId="541A0087" w14:textId="722F1691" w:rsidR="00E21F94" w:rsidRDefault="00E21F94" w:rsidP="00C105FF"/>
    <w:p w14:paraId="049324C5" w14:textId="449F3EA1" w:rsidR="00E21F94" w:rsidRDefault="00E21F94" w:rsidP="00C105FF"/>
    <w:p w14:paraId="1BF6585C" w14:textId="049CB6BF" w:rsidR="00E21F94" w:rsidRDefault="00E21F94" w:rsidP="00C105FF"/>
    <w:p w14:paraId="54A87D24" w14:textId="5DC68274" w:rsidR="00E21F94" w:rsidRDefault="00E21F94" w:rsidP="00C105FF"/>
    <w:p w14:paraId="5ED59F00" w14:textId="6E8843A7" w:rsidR="00E21F94" w:rsidRDefault="00E21F94" w:rsidP="00C105FF"/>
    <w:p w14:paraId="4441A36F" w14:textId="22CF7D28" w:rsidR="00E21F94" w:rsidRDefault="00E21F94" w:rsidP="00C105FF"/>
    <w:p w14:paraId="2527AA66" w14:textId="656E5FE5" w:rsidR="00E21F94" w:rsidRDefault="00E21F94" w:rsidP="00C105FF"/>
    <w:p w14:paraId="7DC0D30F" w14:textId="508CF059" w:rsidR="00E21F94" w:rsidRDefault="00E21F94" w:rsidP="00C105FF"/>
    <w:p w14:paraId="696DD5A4" w14:textId="4FEF0F3D" w:rsidR="00E21F94" w:rsidRDefault="00E21F94" w:rsidP="00C105FF"/>
    <w:p w14:paraId="35A9E3B3" w14:textId="185060D6" w:rsidR="00E21F94" w:rsidRDefault="00E21F94" w:rsidP="00C105FF"/>
    <w:p w14:paraId="51910BD0" w14:textId="7FB4D112" w:rsidR="00E21F94" w:rsidRDefault="00E21F94" w:rsidP="00C105FF"/>
    <w:p w14:paraId="75B3B1D6" w14:textId="12AF69D8" w:rsidR="00E21F94" w:rsidRDefault="00844754" w:rsidP="00C105FF">
      <w:r>
        <w:rPr>
          <w:noProof/>
          <w:lang w:bidi="ar-SA"/>
        </w:rPr>
        <w:lastRenderedPageBreak/>
        <mc:AlternateContent>
          <mc:Choice Requires="wps">
            <w:drawing>
              <wp:anchor distT="0" distB="0" distL="114300" distR="114300" simplePos="0" relativeHeight="253624832" behindDoc="0" locked="0" layoutInCell="1" allowOverlap="1" wp14:anchorId="6E7C2D20" wp14:editId="23A1B447">
                <wp:simplePos x="0" y="0"/>
                <wp:positionH relativeFrom="column">
                  <wp:posOffset>133787</wp:posOffset>
                </wp:positionH>
                <wp:positionV relativeFrom="paragraph">
                  <wp:posOffset>149058</wp:posOffset>
                </wp:positionV>
                <wp:extent cx="22485" cy="1648918"/>
                <wp:effectExtent l="209550" t="38100" r="53975" b="123190"/>
                <wp:wrapNone/>
                <wp:docPr id="267" name="Elbow Connector 267"/>
                <wp:cNvGraphicFramePr/>
                <a:graphic xmlns:a="http://schemas.openxmlformats.org/drawingml/2006/main">
                  <a:graphicData uri="http://schemas.microsoft.com/office/word/2010/wordprocessingShape">
                    <wps:wsp>
                      <wps:cNvCnPr/>
                      <wps:spPr>
                        <a:xfrm>
                          <a:off x="0" y="0"/>
                          <a:ext cx="22485" cy="1648918"/>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549975C" id="Elbow Connector 267" o:spid="_x0000_s1026" type="#_x0000_t34" style="position:absolute;margin-left:10.55pt;margin-top:11.75pt;width:1.75pt;height:129.85pt;z-index:253624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" adj="-147725"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3623808" behindDoc="0" locked="0" layoutInCell="1" allowOverlap="1" wp14:anchorId="3C335BFE" wp14:editId="2DAC75B9">
                <wp:simplePos x="0" y="0"/>
                <wp:positionH relativeFrom="column">
                  <wp:posOffset>208737</wp:posOffset>
                </wp:positionH>
                <wp:positionV relativeFrom="paragraph">
                  <wp:posOffset>44127</wp:posOffset>
                </wp:positionV>
                <wp:extent cx="1791325" cy="248285"/>
                <wp:effectExtent l="0" t="0" r="0" b="0"/>
                <wp:wrapNone/>
                <wp:docPr id="2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1325" cy="248285"/>
                        </a:xfrm>
                        <a:prstGeom prst="rect">
                          <a:avLst/>
                        </a:prstGeom>
                        <a:solidFill>
                          <a:srgbClr val="FFFFFF"/>
                        </a:solidFill>
                        <a:ln w="9525">
                          <a:noFill/>
                          <a:miter lim="800000"/>
                          <a:headEnd/>
                          <a:tailEnd/>
                        </a:ln>
                      </wps:spPr>
                      <wps:txbx>
                        <w:txbxContent>
                          <w:p w14:paraId="50FBEE12" w14:textId="16351EB6" w:rsidR="00844754" w:rsidRPr="00385A41" w:rsidRDefault="00844754" w:rsidP="00844754">
                            <w:pPr>
                              <w:rPr>
                                <w:sz w:val="20"/>
                                <w:szCs w:val="20"/>
                              </w:rPr>
                            </w:pPr>
                            <w:r>
                              <w:rPr>
                                <w:sz w:val="20"/>
                                <w:szCs w:val="20"/>
                              </w:rPr>
                              <w:t xml:space="preserve">Menu navbar saat di tampilka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35BFE" id="_x0000_s1064" type="#_x0000_t202" style="position:absolute;margin-left:16.45pt;margin-top:3.45pt;width:141.05pt;height:19.55pt;z-index:253623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" stroked="f">
                <v:textbox>
                  <w:txbxContent>
                    <w:p w14:paraId="50FBEE12" w14:textId="16351EB6" w:rsidR="00844754" w:rsidRPr="00385A41" w:rsidRDefault="00844754" w:rsidP="00844754">
                      <w:pPr>
                        <w:rPr>
                          <w:sz w:val="20"/>
                          <w:szCs w:val="20"/>
                        </w:rPr>
                      </w:pPr>
                      <w:r>
                        <w:rPr>
                          <w:sz w:val="20"/>
                          <w:szCs w:val="20"/>
                        </w:rPr>
                        <w:t xml:space="preserve">Menu navbar saat di tampilkan </w:t>
                      </w:r>
                    </w:p>
                  </w:txbxContent>
                </v:textbox>
              </v:shape>
            </w:pict>
          </mc:Fallback>
        </mc:AlternateContent>
      </w:r>
      <w:r w:rsidR="008222E4" w:rsidRPr="004D02A7">
        <w:rPr>
          <w:noProof/>
        </w:rPr>
        <w:drawing>
          <wp:anchor distT="0" distB="0" distL="114300" distR="114300" simplePos="0" relativeHeight="251466752" behindDoc="0" locked="0" layoutInCell="1" allowOverlap="1" wp14:anchorId="21099CBB" wp14:editId="1B704546">
            <wp:simplePos x="0" y="0"/>
            <wp:positionH relativeFrom="column">
              <wp:posOffset>206375</wp:posOffset>
            </wp:positionH>
            <wp:positionV relativeFrom="paragraph">
              <wp:posOffset>311150</wp:posOffset>
            </wp:positionV>
            <wp:extent cx="4643561" cy="3373755"/>
            <wp:effectExtent l="0" t="0" r="5080" b="0"/>
            <wp:wrapNone/>
            <wp:docPr id="203" name="Picture 203" descr="C:\Users\user\Documents\tugas akhir\konsepwebbaru\Kosep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sephome.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43561" cy="3373755"/>
                    </a:xfrm>
                    <a:prstGeom prst="rect">
                      <a:avLst/>
                    </a:prstGeom>
                    <a:noFill/>
                    <a:ln>
                      <a:noFill/>
                    </a:ln>
                  </pic:spPr>
                </pic:pic>
              </a:graphicData>
            </a:graphic>
            <wp14:sizeRelH relativeFrom="margin">
              <wp14:pctWidth>0</wp14:pctWidth>
            </wp14:sizeRelH>
          </wp:anchor>
        </w:drawing>
      </w:r>
    </w:p>
    <w:p w14:paraId="0AF9D1BD" w14:textId="2E9B838D" w:rsidR="00E21F94" w:rsidRDefault="00E21F94" w:rsidP="00C105FF"/>
    <w:p w14:paraId="2CEFE49A" w14:textId="2C5D64C1" w:rsidR="00E21F94" w:rsidRDefault="00E21F94" w:rsidP="00C105FF"/>
    <w:p w14:paraId="0A21B07B" w14:textId="332B74FC" w:rsidR="00E21F94" w:rsidRDefault="00E21F94" w:rsidP="00C105FF"/>
    <w:p w14:paraId="497C0B91" w14:textId="34D315AA" w:rsidR="00E21F94" w:rsidRDefault="00E21F94" w:rsidP="00C105FF"/>
    <w:p w14:paraId="36D48BF3" w14:textId="1726A7A9" w:rsidR="00E21F94" w:rsidRDefault="00E21F94" w:rsidP="00C105FF"/>
    <w:p w14:paraId="1309ADB1" w14:textId="03F9B64A" w:rsidR="00E21F94" w:rsidRDefault="00E21F94" w:rsidP="00C105FF"/>
    <w:p w14:paraId="75590C8E" w14:textId="09B89CDA" w:rsidR="00E21F94" w:rsidRDefault="00E21F94" w:rsidP="00C105FF"/>
    <w:p w14:paraId="744398B2" w14:textId="3297A452" w:rsidR="00E21F94" w:rsidRDefault="00E21F94" w:rsidP="00C105FF"/>
    <w:p w14:paraId="6045E145" w14:textId="427070AD" w:rsidR="00E21F94" w:rsidRDefault="00E21F94" w:rsidP="00C105FF"/>
    <w:p w14:paraId="73DFF09A" w14:textId="0A78DC07" w:rsidR="00E21F94" w:rsidRDefault="00E21F94" w:rsidP="00C105FF"/>
    <w:p w14:paraId="0108C52A" w14:textId="673765CD" w:rsidR="00E21F94" w:rsidRDefault="00E21F94" w:rsidP="00C105FF"/>
    <w:p w14:paraId="711E2A4B" w14:textId="53494E66" w:rsidR="00E21F94" w:rsidRDefault="00844754" w:rsidP="00C105FF">
      <w:r>
        <w:rPr>
          <w:noProof/>
          <w:lang w:bidi="ar-SA"/>
        </w:rPr>
        <mc:AlternateContent>
          <mc:Choice Requires="wps">
            <w:drawing>
              <wp:anchor distT="0" distB="0" distL="114300" distR="114300" simplePos="0" relativeHeight="251958272" behindDoc="0" locked="0" layoutInCell="1" allowOverlap="1" wp14:anchorId="58D9C987" wp14:editId="1B2C32E8">
                <wp:simplePos x="0" y="0"/>
                <wp:positionH relativeFrom="column">
                  <wp:posOffset>186253</wp:posOffset>
                </wp:positionH>
                <wp:positionV relativeFrom="paragraph">
                  <wp:posOffset>170805</wp:posOffset>
                </wp:positionV>
                <wp:extent cx="82446" cy="269823"/>
                <wp:effectExtent l="609600" t="38100" r="70485" b="130810"/>
                <wp:wrapNone/>
                <wp:docPr id="282" name="Elbow Connector 282"/>
                <wp:cNvGraphicFramePr/>
                <a:graphic xmlns:a="http://schemas.openxmlformats.org/drawingml/2006/main">
                  <a:graphicData uri="http://schemas.microsoft.com/office/word/2010/wordprocessingShape">
                    <wps:wsp>
                      <wps:cNvCnPr/>
                      <wps:spPr>
                        <a:xfrm>
                          <a:off x="0" y="0"/>
                          <a:ext cx="82446" cy="269823"/>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F08831" id="Elbow Connector 282" o:spid="_x0000_s1026" type="#_x0000_t34" style="position:absolute;margin-left:14.65pt;margin-top:13.45pt;width:6.5pt;height:21.25pt;z-index:25195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" adj="-147725"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3626880" behindDoc="0" locked="0" layoutInCell="1" allowOverlap="1" wp14:anchorId="18612CD2" wp14:editId="6A8FAA91">
                <wp:simplePos x="0" y="0"/>
                <wp:positionH relativeFrom="column">
                  <wp:posOffset>208737</wp:posOffset>
                </wp:positionH>
                <wp:positionV relativeFrom="paragraph">
                  <wp:posOffset>43388</wp:posOffset>
                </wp:positionV>
                <wp:extent cx="2031167" cy="248285"/>
                <wp:effectExtent l="0" t="0" r="762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1167" cy="248285"/>
                        </a:xfrm>
                        <a:prstGeom prst="rect">
                          <a:avLst/>
                        </a:prstGeom>
                        <a:solidFill>
                          <a:srgbClr val="FFFFFF"/>
                        </a:solidFill>
                        <a:ln w="9525">
                          <a:noFill/>
                          <a:miter lim="800000"/>
                          <a:headEnd/>
                          <a:tailEnd/>
                        </a:ln>
                      </wps:spPr>
                      <wps:txbx>
                        <w:txbxContent>
                          <w:p w14:paraId="0E3AE330" w14:textId="09E07C5A" w:rsidR="00844754" w:rsidRPr="00385A41" w:rsidRDefault="00844754" w:rsidP="00844754">
                            <w:pPr>
                              <w:rPr>
                                <w:sz w:val="20"/>
                                <w:szCs w:val="20"/>
                              </w:rPr>
                            </w:pPr>
                            <w:r>
                              <w:rPr>
                                <w:sz w:val="20"/>
                                <w:szCs w:val="20"/>
                              </w:rPr>
                              <w:t>Menu navbar</w:t>
                            </w:r>
                            <w:r>
                              <w:rPr>
                                <w:sz w:val="20"/>
                                <w:szCs w:val="20"/>
                              </w:rPr>
                              <w:t xml:space="preserve"> saat di sembunyikan</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12CD2" id="_x0000_s1065" type="#_x0000_t202" style="position:absolute;margin-left:16.45pt;margin-top:3.4pt;width:159.95pt;height:19.55pt;z-index:253626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" stroked="f">
                <v:textbox>
                  <w:txbxContent>
                    <w:p w14:paraId="0E3AE330" w14:textId="09E07C5A" w:rsidR="00844754" w:rsidRPr="00385A41" w:rsidRDefault="00844754" w:rsidP="00844754">
                      <w:pPr>
                        <w:rPr>
                          <w:sz w:val="20"/>
                          <w:szCs w:val="20"/>
                        </w:rPr>
                      </w:pPr>
                      <w:r>
                        <w:rPr>
                          <w:sz w:val="20"/>
                          <w:szCs w:val="20"/>
                        </w:rPr>
                        <w:t>Menu navbar</w:t>
                      </w:r>
                      <w:r>
                        <w:rPr>
                          <w:sz w:val="20"/>
                          <w:szCs w:val="20"/>
                        </w:rPr>
                        <w:t xml:space="preserve"> saat di sembunyikan</w:t>
                      </w:r>
                      <w:r>
                        <w:rPr>
                          <w:sz w:val="20"/>
                          <w:szCs w:val="20"/>
                        </w:rPr>
                        <w:t xml:space="preserve"> </w:t>
                      </w:r>
                    </w:p>
                  </w:txbxContent>
                </v:textbox>
              </v:shape>
            </w:pict>
          </mc:Fallback>
        </mc:AlternateContent>
      </w:r>
    </w:p>
    <w:p w14:paraId="2D49843F" w14:textId="72E97950" w:rsidR="00E21F94" w:rsidRDefault="008222E4" w:rsidP="00C105FF">
      <w:r w:rsidRPr="004D02A7">
        <w:rPr>
          <w:noProof/>
        </w:rPr>
        <w:drawing>
          <wp:anchor distT="0" distB="0" distL="114300" distR="114300" simplePos="0" relativeHeight="251418624" behindDoc="0" locked="0" layoutInCell="1" allowOverlap="1" wp14:anchorId="6AA242D1" wp14:editId="5FC8C7D8">
            <wp:simplePos x="0" y="0"/>
            <wp:positionH relativeFrom="column">
              <wp:posOffset>205878</wp:posOffset>
            </wp:positionH>
            <wp:positionV relativeFrom="paragraph">
              <wp:posOffset>32484</wp:posOffset>
            </wp:positionV>
            <wp:extent cx="4722633" cy="3378200"/>
            <wp:effectExtent l="0" t="0" r="1905" b="0"/>
            <wp:wrapNone/>
            <wp:docPr id="199" name="Picture 199" descr="C:\Users\user\Documents\tugas akhir\konsepwebbaru\konsepho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tugas akhir\konsepwebbaru\konsephome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22633" cy="3378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63283E" w14:textId="5FD2D670" w:rsidR="00E21F94" w:rsidRDefault="00E21F94" w:rsidP="00C105FF"/>
    <w:p w14:paraId="0F0BDE0B" w14:textId="307C6634" w:rsidR="00E21F94" w:rsidRDefault="00E21F94" w:rsidP="00C105FF"/>
    <w:p w14:paraId="555207DD" w14:textId="77777777" w:rsidR="00E21F94" w:rsidRDefault="00E21F94" w:rsidP="00C105FF"/>
    <w:p w14:paraId="47048825" w14:textId="3D688B94" w:rsidR="00E21F94" w:rsidRDefault="00E21F94" w:rsidP="00C105FF"/>
    <w:p w14:paraId="13E7CBA3" w14:textId="58373C19" w:rsidR="00E21F94" w:rsidRDefault="00E21F94" w:rsidP="00C105FF"/>
    <w:p w14:paraId="3E7BD7AC" w14:textId="7DF18D6B" w:rsidR="00E21F94" w:rsidRDefault="00E21F94" w:rsidP="00C105FF"/>
    <w:p w14:paraId="300DC8D0" w14:textId="5CC498E3" w:rsidR="00E21F94" w:rsidRDefault="00E21F94" w:rsidP="00C105FF"/>
    <w:p w14:paraId="1BDD998C" w14:textId="77777777" w:rsidR="00E21F94" w:rsidRDefault="00E21F94" w:rsidP="00C105FF"/>
    <w:p w14:paraId="1F585C5D" w14:textId="77777777" w:rsidR="00E21F94" w:rsidRDefault="00E21F94" w:rsidP="00C105FF"/>
    <w:p w14:paraId="1BDC20B9" w14:textId="2963D0DB" w:rsidR="00E21F94" w:rsidRDefault="00E21F94" w:rsidP="00C105FF"/>
    <w:p w14:paraId="66E010E0" w14:textId="5964E9F5" w:rsidR="00E21F94" w:rsidRDefault="00E21F94" w:rsidP="00C105FF"/>
    <w:p w14:paraId="3CF46001" w14:textId="45D77521" w:rsidR="00E21F94" w:rsidRDefault="00E21F94" w:rsidP="00C105FF"/>
    <w:p w14:paraId="27926A99" w14:textId="77777777" w:rsidR="008222E4" w:rsidRDefault="008222E4" w:rsidP="00C105FF"/>
    <w:p w14:paraId="37104946" w14:textId="11A8065F" w:rsidR="008222E4" w:rsidRDefault="00962057" w:rsidP="00C105FF">
      <w:r>
        <w:rPr>
          <w:noProof/>
          <w:lang w:bidi="ar-SA"/>
        </w:rPr>
        <w:lastRenderedPageBreak/>
        <mc:AlternateContent>
          <mc:Choice Requires="wps">
            <w:drawing>
              <wp:anchor distT="0" distB="0" distL="114300" distR="114300" simplePos="0" relativeHeight="253639168" behindDoc="0" locked="0" layoutInCell="1" allowOverlap="1" wp14:anchorId="76091AD6" wp14:editId="538A2322">
                <wp:simplePos x="0" y="0"/>
                <wp:positionH relativeFrom="column">
                  <wp:posOffset>238718</wp:posOffset>
                </wp:positionH>
                <wp:positionV relativeFrom="paragraph">
                  <wp:posOffset>-645420</wp:posOffset>
                </wp:positionV>
                <wp:extent cx="45719" cy="1064301"/>
                <wp:effectExtent l="361950" t="38100" r="31115" b="135890"/>
                <wp:wrapNone/>
                <wp:docPr id="287" name="Elbow Connector 287"/>
                <wp:cNvGraphicFramePr/>
                <a:graphic xmlns:a="http://schemas.openxmlformats.org/drawingml/2006/main">
                  <a:graphicData uri="http://schemas.microsoft.com/office/word/2010/wordprocessingShape">
                    <wps:wsp>
                      <wps:cNvCnPr/>
                      <wps:spPr>
                        <a:xfrm>
                          <a:off x="0" y="0"/>
                          <a:ext cx="45719" cy="1064301"/>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864DA7" id="Elbow Connector 287" o:spid="_x0000_s1026" type="#_x0000_t34" style="position:absolute;margin-left:18.8pt;margin-top:-50.8pt;width:3.6pt;height:83.8pt;z-index:2536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" adj="-147725"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3637120" behindDoc="0" locked="0" layoutInCell="1" allowOverlap="1" wp14:anchorId="7E6C35B8" wp14:editId="4685F3F4">
                <wp:simplePos x="0" y="0"/>
                <wp:positionH relativeFrom="column">
                  <wp:posOffset>239207</wp:posOffset>
                </wp:positionH>
                <wp:positionV relativeFrom="paragraph">
                  <wp:posOffset>-773149</wp:posOffset>
                </wp:positionV>
                <wp:extent cx="1514006" cy="248285"/>
                <wp:effectExtent l="0" t="0" r="0" b="0"/>
                <wp:wrapNone/>
                <wp:docPr id="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006" cy="248285"/>
                        </a:xfrm>
                        <a:prstGeom prst="rect">
                          <a:avLst/>
                        </a:prstGeom>
                        <a:solidFill>
                          <a:srgbClr val="FFFFFF"/>
                        </a:solidFill>
                        <a:ln w="9525">
                          <a:noFill/>
                          <a:miter lim="800000"/>
                          <a:headEnd/>
                          <a:tailEnd/>
                        </a:ln>
                      </wps:spPr>
                      <wps:txbx>
                        <w:txbxContent>
                          <w:p w14:paraId="58F326EA" w14:textId="35AA9DBE" w:rsidR="00962057" w:rsidRPr="00385A41" w:rsidRDefault="00962057" w:rsidP="00962057">
                            <w:pPr>
                              <w:rPr>
                                <w:sz w:val="20"/>
                                <w:szCs w:val="20"/>
                              </w:rPr>
                            </w:pPr>
                            <w:r>
                              <w:rPr>
                                <w:sz w:val="20"/>
                                <w:szCs w:val="20"/>
                              </w:rPr>
                              <w:t>Tampilan halaman jatw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6C35B8" id="_x0000_s1066" type="#_x0000_t202" style="position:absolute;margin-left:18.85pt;margin-top:-60.9pt;width:119.2pt;height:19.55pt;z-index:253637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" stroked="f">
                <v:textbox>
                  <w:txbxContent>
                    <w:p w14:paraId="58F326EA" w14:textId="35AA9DBE" w:rsidR="00962057" w:rsidRPr="00385A41" w:rsidRDefault="00962057" w:rsidP="00962057">
                      <w:pPr>
                        <w:rPr>
                          <w:sz w:val="20"/>
                          <w:szCs w:val="20"/>
                        </w:rPr>
                      </w:pPr>
                      <w:r>
                        <w:rPr>
                          <w:sz w:val="20"/>
                          <w:szCs w:val="20"/>
                        </w:rPr>
                        <w:t>Tampilan halaman jatwal</w:t>
                      </w:r>
                    </w:p>
                  </w:txbxContent>
                </v:textbox>
              </v:shape>
            </w:pict>
          </mc:Fallback>
        </mc:AlternateContent>
      </w:r>
      <w:r>
        <w:rPr>
          <w:noProof/>
          <w:lang w:bidi="ar-SA"/>
        </w:rPr>
        <mc:AlternateContent>
          <mc:Choice Requires="wps">
            <w:drawing>
              <wp:anchor distT="45720" distB="45720" distL="114300" distR="114300" simplePos="0" relativeHeight="253635072" behindDoc="0" locked="0" layoutInCell="1" allowOverlap="1" wp14:anchorId="64BECF4F" wp14:editId="0F4EB144">
                <wp:simplePos x="0" y="0"/>
                <wp:positionH relativeFrom="column">
                  <wp:posOffset>4967980</wp:posOffset>
                </wp:positionH>
                <wp:positionV relativeFrom="paragraph">
                  <wp:posOffset>-352925</wp:posOffset>
                </wp:positionV>
                <wp:extent cx="786984" cy="248285"/>
                <wp:effectExtent l="0" t="0" r="0" b="0"/>
                <wp:wrapNone/>
                <wp:docPr id="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984" cy="248285"/>
                        </a:xfrm>
                        <a:prstGeom prst="rect">
                          <a:avLst/>
                        </a:prstGeom>
                        <a:solidFill>
                          <a:srgbClr val="FFFFFF"/>
                        </a:solidFill>
                        <a:ln w="9525">
                          <a:noFill/>
                          <a:miter lim="800000"/>
                          <a:headEnd/>
                          <a:tailEnd/>
                        </a:ln>
                      </wps:spPr>
                      <wps:txbx>
                        <w:txbxContent>
                          <w:p w14:paraId="2682E6B3" w14:textId="2932FA71" w:rsidR="00962057" w:rsidRPr="00385A41" w:rsidRDefault="00962057" w:rsidP="00962057">
                            <w:pPr>
                              <w:rPr>
                                <w:sz w:val="20"/>
                                <w:szCs w:val="20"/>
                              </w:rPr>
                            </w:pPr>
                            <w:r>
                              <w:rPr>
                                <w:sz w:val="20"/>
                                <w:szCs w:val="20"/>
                              </w:rPr>
                              <w:t xml:space="preserve">Menu </w:t>
                            </w:r>
                            <w:r>
                              <w:rPr>
                                <w:sz w:val="20"/>
                                <w:szCs w:val="20"/>
                              </w:rPr>
                              <w:t>crud</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ECF4F" id="_x0000_s1067" type="#_x0000_t202" style="position:absolute;margin-left:391.2pt;margin-top:-27.8pt;width:61.95pt;height:19.55pt;z-index:253635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" stroked="f">
                <v:textbox>
                  <w:txbxContent>
                    <w:p w14:paraId="2682E6B3" w14:textId="2932FA71" w:rsidR="00962057" w:rsidRPr="00385A41" w:rsidRDefault="00962057" w:rsidP="00962057">
                      <w:pPr>
                        <w:rPr>
                          <w:sz w:val="20"/>
                          <w:szCs w:val="20"/>
                        </w:rPr>
                      </w:pPr>
                      <w:r>
                        <w:rPr>
                          <w:sz w:val="20"/>
                          <w:szCs w:val="20"/>
                        </w:rPr>
                        <w:t xml:space="preserve">Menu </w:t>
                      </w:r>
                      <w:r>
                        <w:rPr>
                          <w:sz w:val="20"/>
                          <w:szCs w:val="20"/>
                        </w:rPr>
                        <w:t>crud</w:t>
                      </w:r>
                      <w:r>
                        <w:rPr>
                          <w:sz w:val="20"/>
                          <w:szCs w:val="20"/>
                        </w:rPr>
                        <w:t xml:space="preserve"> </w:t>
                      </w:r>
                    </w:p>
                  </w:txbxContent>
                </v:textbox>
              </v:shape>
            </w:pict>
          </mc:Fallback>
        </mc:AlternateContent>
      </w:r>
      <w:r>
        <w:rPr>
          <w:noProof/>
          <w:lang w:bidi="ar-SA"/>
        </w:rPr>
        <mc:AlternateContent>
          <mc:Choice Requires="wps">
            <w:drawing>
              <wp:anchor distT="0" distB="0" distL="114300" distR="114300" simplePos="0" relativeHeight="251988992" behindDoc="0" locked="0" layoutInCell="1" allowOverlap="1" wp14:anchorId="1F72DBAE" wp14:editId="0ECDCDF2">
                <wp:simplePos x="0" y="0"/>
                <wp:positionH relativeFrom="column">
                  <wp:posOffset>4840699</wp:posOffset>
                </wp:positionH>
                <wp:positionV relativeFrom="paragraph">
                  <wp:posOffset>-843</wp:posOffset>
                </wp:positionV>
                <wp:extent cx="45719" cy="4654446"/>
                <wp:effectExtent l="57150" t="38100" r="431165" b="127635"/>
                <wp:wrapNone/>
                <wp:docPr id="283" name="Elbow Connector 283"/>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584DBC" id="Elbow Connector 283" o:spid="_x0000_s1026" type="#_x0000_t34" style="position:absolute;margin-left:381.15pt;margin-top:-.05pt;width:3.6pt;height:366.5pt;z-index:25198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" adj="192386" strokecolor="black [3200]" strokeweight="2pt">
                <v:stroke endarrow="block"/>
                <v:shadow on="t" color="black" opacity="24903f" origin=",.5" offset="0,.55556mm"/>
              </v:shape>
            </w:pict>
          </mc:Fallback>
        </mc:AlternateContent>
      </w:r>
      <w:r w:rsidR="008222E4" w:rsidRPr="004D02A7">
        <w:rPr>
          <w:noProof/>
        </w:rPr>
        <w:drawing>
          <wp:anchor distT="0" distB="0" distL="114300" distR="114300" simplePos="0" relativeHeight="251464704" behindDoc="0" locked="0" layoutInCell="1" allowOverlap="1" wp14:anchorId="6ABBF74C" wp14:editId="13E5C946">
            <wp:simplePos x="0" y="0"/>
            <wp:positionH relativeFrom="column">
              <wp:posOffset>238540</wp:posOffset>
            </wp:positionH>
            <wp:positionV relativeFrom="paragraph">
              <wp:posOffset>-363855</wp:posOffset>
            </wp:positionV>
            <wp:extent cx="4643120" cy="3177540"/>
            <wp:effectExtent l="0" t="0" r="5080" b="3810"/>
            <wp:wrapNone/>
            <wp:docPr id="200" name="Picture 200"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06D7C62B" w14:textId="773804F8" w:rsidR="008222E4" w:rsidRDefault="008222E4" w:rsidP="00C105FF"/>
    <w:p w14:paraId="1EDA1AE4" w14:textId="6E1B179F" w:rsidR="008222E4" w:rsidRDefault="008222E4" w:rsidP="00C105FF"/>
    <w:p w14:paraId="30466A4E" w14:textId="19D0478B" w:rsidR="008222E4" w:rsidRDefault="008222E4" w:rsidP="00C105FF"/>
    <w:p w14:paraId="18690522" w14:textId="7F3BD6F8" w:rsidR="008222E4" w:rsidRDefault="008222E4" w:rsidP="00C105FF"/>
    <w:p w14:paraId="0FF6B82E" w14:textId="2EF902DC" w:rsidR="008222E4" w:rsidRDefault="008222E4" w:rsidP="00C105FF"/>
    <w:p w14:paraId="0704737D" w14:textId="1F944B4D" w:rsidR="008222E4" w:rsidRDefault="008222E4" w:rsidP="00C105FF"/>
    <w:p w14:paraId="50CF2D6B" w14:textId="27810243" w:rsidR="008222E4" w:rsidRDefault="008222E4" w:rsidP="00C105FF"/>
    <w:p w14:paraId="370E45C0" w14:textId="607CE992" w:rsidR="008222E4" w:rsidRDefault="008222E4" w:rsidP="00C105FF"/>
    <w:p w14:paraId="3996B576" w14:textId="5EB1905D" w:rsidR="008222E4" w:rsidRDefault="008222E4" w:rsidP="00C105FF"/>
    <w:p w14:paraId="65BC3A1F" w14:textId="30ED6336" w:rsidR="008222E4" w:rsidRDefault="008222E4" w:rsidP="00C105FF">
      <w:r w:rsidRPr="004D02A7">
        <w:rPr>
          <w:noProof/>
        </w:rPr>
        <w:drawing>
          <wp:anchor distT="0" distB="0" distL="114300" distR="114300" simplePos="0" relativeHeight="251467776" behindDoc="0" locked="0" layoutInCell="1" allowOverlap="1" wp14:anchorId="783C9458" wp14:editId="1CC20930">
            <wp:simplePos x="0" y="0"/>
            <wp:positionH relativeFrom="column">
              <wp:posOffset>237904</wp:posOffset>
            </wp:positionH>
            <wp:positionV relativeFrom="paragraph">
              <wp:posOffset>183294</wp:posOffset>
            </wp:positionV>
            <wp:extent cx="4643120" cy="3451860"/>
            <wp:effectExtent l="0" t="0" r="5080" b="0"/>
            <wp:wrapNone/>
            <wp:docPr id="204" name="Picture 204" descr="C:\Users\user\Documents\tugas akhir\konsepwebbaru\konseptambahjdw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Documents\tugas akhir\konsepwebbaru\konseptambahjdwl.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010E9154" w14:textId="21C8D703" w:rsidR="008222E4" w:rsidRDefault="008222E4" w:rsidP="00C105FF"/>
    <w:p w14:paraId="26EA03BB" w14:textId="77777777" w:rsidR="008222E4" w:rsidRDefault="008222E4" w:rsidP="00C105FF"/>
    <w:p w14:paraId="7A9DE9F5" w14:textId="77777777" w:rsidR="008222E4" w:rsidRDefault="008222E4" w:rsidP="00C105FF"/>
    <w:p w14:paraId="17255D38" w14:textId="77777777" w:rsidR="008222E4" w:rsidRDefault="008222E4" w:rsidP="00C105FF"/>
    <w:p w14:paraId="0F75FD4C" w14:textId="77777777" w:rsidR="008222E4" w:rsidRDefault="008222E4" w:rsidP="00C105FF"/>
    <w:p w14:paraId="3C82F8D1" w14:textId="77777777" w:rsidR="008222E4" w:rsidRDefault="008222E4" w:rsidP="00C105FF"/>
    <w:p w14:paraId="07904A36" w14:textId="77777777" w:rsidR="008222E4" w:rsidRDefault="008222E4" w:rsidP="00C105FF"/>
    <w:p w14:paraId="457BBCC1" w14:textId="77777777" w:rsidR="008222E4" w:rsidRDefault="008222E4" w:rsidP="00C105FF"/>
    <w:p w14:paraId="3705085D" w14:textId="77777777" w:rsidR="008222E4" w:rsidRDefault="008222E4" w:rsidP="00C105FF"/>
    <w:p w14:paraId="571E9FDD" w14:textId="77777777" w:rsidR="008222E4" w:rsidRDefault="008222E4" w:rsidP="00C105FF"/>
    <w:p w14:paraId="4CE7D772" w14:textId="77777777" w:rsidR="008222E4" w:rsidRDefault="008222E4" w:rsidP="00C105FF"/>
    <w:p w14:paraId="75411B69" w14:textId="77777777" w:rsidR="008222E4" w:rsidRDefault="008222E4" w:rsidP="00C105FF"/>
    <w:p w14:paraId="5DC573AB" w14:textId="77777777" w:rsidR="008222E4" w:rsidRDefault="008222E4" w:rsidP="00C105FF"/>
    <w:p w14:paraId="633C3BF6" w14:textId="77777777" w:rsidR="00385A41" w:rsidRDefault="00385A41" w:rsidP="00C105FF"/>
    <w:p w14:paraId="397640E7" w14:textId="77777777" w:rsidR="00FD7A1B" w:rsidRDefault="00FD7A1B" w:rsidP="00C105FF"/>
    <w:p w14:paraId="08A4AA46" w14:textId="77777777" w:rsidR="00FD7A1B" w:rsidRDefault="00FD7A1B" w:rsidP="00C105FF"/>
    <w:p w14:paraId="3024F66E" w14:textId="69CED2D2" w:rsidR="00FD7A1B" w:rsidRDefault="00FD7A1B" w:rsidP="00C105FF">
      <w:r w:rsidRPr="004D02A7">
        <w:rPr>
          <w:noProof/>
        </w:rPr>
        <w:lastRenderedPageBreak/>
        <w:drawing>
          <wp:anchor distT="0" distB="0" distL="114300" distR="114300" simplePos="0" relativeHeight="251482112" behindDoc="0" locked="0" layoutInCell="1" allowOverlap="1" wp14:anchorId="64CFC2C7" wp14:editId="04146983">
            <wp:simplePos x="0" y="0"/>
            <wp:positionH relativeFrom="column">
              <wp:posOffset>182245</wp:posOffset>
            </wp:positionH>
            <wp:positionV relativeFrom="paragraph">
              <wp:posOffset>-212560</wp:posOffset>
            </wp:positionV>
            <wp:extent cx="4643120" cy="3177540"/>
            <wp:effectExtent l="0" t="0" r="5080" b="3810"/>
            <wp:wrapNone/>
            <wp:docPr id="206" name="Picture 206"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150E99E1" w14:textId="09DC83C0" w:rsidR="00FD7A1B" w:rsidRDefault="00FD7A1B" w:rsidP="00C105FF"/>
    <w:p w14:paraId="5AE745C9" w14:textId="6BB71073" w:rsidR="008222E4" w:rsidRDefault="00962057" w:rsidP="00C105FF">
      <w:r>
        <w:rPr>
          <w:noProof/>
          <w:lang w:bidi="ar-SA"/>
        </w:rPr>
        <mc:AlternateContent>
          <mc:Choice Requires="wps">
            <w:drawing>
              <wp:anchor distT="45720" distB="45720" distL="114300" distR="114300" simplePos="0" relativeHeight="251996160" behindDoc="0" locked="0" layoutInCell="1" allowOverlap="1" wp14:anchorId="7D26AD82" wp14:editId="3CE1A326">
                <wp:simplePos x="0" y="0"/>
                <wp:positionH relativeFrom="column">
                  <wp:posOffset>4864308</wp:posOffset>
                </wp:positionH>
                <wp:positionV relativeFrom="paragraph">
                  <wp:posOffset>97551</wp:posOffset>
                </wp:positionV>
                <wp:extent cx="786984" cy="24828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984" cy="248285"/>
                        </a:xfrm>
                        <a:prstGeom prst="rect">
                          <a:avLst/>
                        </a:prstGeom>
                        <a:solidFill>
                          <a:srgbClr val="FFFFFF"/>
                        </a:solidFill>
                        <a:ln w="9525">
                          <a:noFill/>
                          <a:miter lim="800000"/>
                          <a:headEnd/>
                          <a:tailEnd/>
                        </a:ln>
                      </wps:spPr>
                      <wps:txbx>
                        <w:txbxContent>
                          <w:p w14:paraId="2E6F3F40" w14:textId="17DF8FAA" w:rsidR="00962057" w:rsidRPr="00385A41" w:rsidRDefault="00962057" w:rsidP="00962057">
                            <w:pPr>
                              <w:rPr>
                                <w:sz w:val="20"/>
                                <w:szCs w:val="20"/>
                              </w:rPr>
                            </w:pPr>
                            <w:r>
                              <w:rPr>
                                <w:sz w:val="20"/>
                                <w:szCs w:val="20"/>
                              </w:rPr>
                              <w:t xml:space="preserve">Menu </w:t>
                            </w:r>
                            <w:r>
                              <w:rPr>
                                <w:sz w:val="20"/>
                                <w:szCs w:val="20"/>
                              </w:rPr>
                              <w:t>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26AD82" id="_x0000_s1068" type="#_x0000_t202" style="position:absolute;margin-left:383pt;margin-top:7.7pt;width:61.95pt;height:19.55pt;z-index:25199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" stroked="f">
                <v:textbox>
                  <w:txbxContent>
                    <w:p w14:paraId="2E6F3F40" w14:textId="17DF8FAA" w:rsidR="00962057" w:rsidRPr="00385A41" w:rsidRDefault="00962057" w:rsidP="00962057">
                      <w:pPr>
                        <w:rPr>
                          <w:sz w:val="20"/>
                          <w:szCs w:val="20"/>
                        </w:rPr>
                      </w:pPr>
                      <w:r>
                        <w:rPr>
                          <w:sz w:val="20"/>
                          <w:szCs w:val="20"/>
                        </w:rPr>
                        <w:t xml:space="preserve">Menu </w:t>
                      </w:r>
                      <w:r>
                        <w:rPr>
                          <w:sz w:val="20"/>
                          <w:szCs w:val="20"/>
                        </w:rPr>
                        <w:t>edit</w:t>
                      </w:r>
                    </w:p>
                  </w:txbxContent>
                </v:textbox>
              </v:shape>
            </w:pict>
          </mc:Fallback>
        </mc:AlternateContent>
      </w:r>
      <w:r>
        <w:rPr>
          <w:noProof/>
          <w:lang w:bidi="ar-SA"/>
        </w:rPr>
        <mc:AlternateContent>
          <mc:Choice Requires="wps">
            <w:drawing>
              <wp:anchor distT="0" distB="0" distL="114300" distR="114300" simplePos="0" relativeHeight="251992064" behindDoc="0" locked="0" layoutInCell="1" allowOverlap="1" wp14:anchorId="09165206" wp14:editId="1FB8BAE7">
                <wp:simplePos x="0" y="0"/>
                <wp:positionH relativeFrom="column">
                  <wp:posOffset>4227226</wp:posOffset>
                </wp:positionH>
                <wp:positionV relativeFrom="paragraph">
                  <wp:posOffset>208322</wp:posOffset>
                </wp:positionV>
                <wp:extent cx="45719" cy="4654446"/>
                <wp:effectExtent l="57150" t="38100" r="431165" b="127635"/>
                <wp:wrapNone/>
                <wp:docPr id="284" name="Elbow Connector 284"/>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141295" id="Elbow Connector 284" o:spid="_x0000_s1026" type="#_x0000_t34" style="position:absolute;margin-left:332.85pt;margin-top:16.4pt;width:3.6pt;height:366.5pt;z-index:25199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" adj="192386" strokecolor="black [3200]" strokeweight="2pt">
                <v:stroke endarrow="block"/>
                <v:shadow on="t" color="black" opacity="24903f" origin=",.5" offset="0,.55556mm"/>
              </v:shape>
            </w:pict>
          </mc:Fallback>
        </mc:AlternateContent>
      </w:r>
    </w:p>
    <w:p w14:paraId="1CE681F4" w14:textId="229EBDCB" w:rsidR="008222E4" w:rsidRDefault="008222E4" w:rsidP="00C105FF"/>
    <w:p w14:paraId="52141D98" w14:textId="7AEEC7D4" w:rsidR="008222E4" w:rsidRDefault="008222E4" w:rsidP="00C105FF"/>
    <w:p w14:paraId="68C033A5" w14:textId="301B4E5B" w:rsidR="008222E4" w:rsidRDefault="008222E4" w:rsidP="00C105FF"/>
    <w:p w14:paraId="308A4292" w14:textId="03B1C42C" w:rsidR="008222E4" w:rsidRDefault="008222E4" w:rsidP="00C105FF"/>
    <w:p w14:paraId="432897A8" w14:textId="53253BD0" w:rsidR="008222E4" w:rsidRDefault="008222E4" w:rsidP="00C105FF"/>
    <w:p w14:paraId="074EDFDA" w14:textId="5E644478" w:rsidR="008222E4" w:rsidRDefault="008222E4" w:rsidP="00C105FF"/>
    <w:p w14:paraId="77EE5D2C" w14:textId="3FC6D863" w:rsidR="008222E4" w:rsidRDefault="008222E4" w:rsidP="00C105FF"/>
    <w:p w14:paraId="0E795CEB" w14:textId="1C1293C1" w:rsidR="008222E4" w:rsidRDefault="008222E4" w:rsidP="00C105FF"/>
    <w:p w14:paraId="60EE67A1" w14:textId="20736910" w:rsidR="008222E4" w:rsidRDefault="008222E4" w:rsidP="00C105FF"/>
    <w:p w14:paraId="350A7789" w14:textId="06925419" w:rsidR="008222E4" w:rsidRDefault="00FD7A1B" w:rsidP="00C105FF">
      <w:r w:rsidRPr="004D02A7">
        <w:rPr>
          <w:noProof/>
        </w:rPr>
        <w:drawing>
          <wp:anchor distT="0" distB="0" distL="114300" distR="114300" simplePos="0" relativeHeight="251479040" behindDoc="0" locked="0" layoutInCell="1" allowOverlap="1" wp14:anchorId="34991417" wp14:editId="1823266E">
            <wp:simplePos x="0" y="0"/>
            <wp:positionH relativeFrom="column">
              <wp:posOffset>181610</wp:posOffset>
            </wp:positionH>
            <wp:positionV relativeFrom="paragraph">
              <wp:posOffset>211703</wp:posOffset>
            </wp:positionV>
            <wp:extent cx="4643120" cy="3451482"/>
            <wp:effectExtent l="0" t="0" r="5080" b="0"/>
            <wp:wrapNone/>
            <wp:docPr id="205" name="Picture 205" descr="C:\Users\user\Documents\tugas akhir\konsepwebbaru\konsepedit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tugas akhir\konsepwebbaru\konsepeditjadwal.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43120" cy="3451482"/>
                    </a:xfrm>
                    <a:prstGeom prst="rect">
                      <a:avLst/>
                    </a:prstGeom>
                    <a:noFill/>
                    <a:ln>
                      <a:noFill/>
                    </a:ln>
                  </pic:spPr>
                </pic:pic>
              </a:graphicData>
            </a:graphic>
            <wp14:sizeRelH relativeFrom="margin">
              <wp14:pctWidth>0</wp14:pctWidth>
            </wp14:sizeRelH>
          </wp:anchor>
        </w:drawing>
      </w:r>
    </w:p>
    <w:p w14:paraId="6D9899C2" w14:textId="77777777" w:rsidR="008222E4" w:rsidRDefault="008222E4" w:rsidP="00C105FF"/>
    <w:p w14:paraId="124FA343" w14:textId="77777777" w:rsidR="008222E4" w:rsidRDefault="008222E4" w:rsidP="00C105FF"/>
    <w:p w14:paraId="1436F784" w14:textId="77777777" w:rsidR="008222E4" w:rsidRDefault="008222E4" w:rsidP="00C105FF"/>
    <w:p w14:paraId="1BC242F2" w14:textId="77777777" w:rsidR="008222E4" w:rsidRDefault="008222E4" w:rsidP="00C105FF"/>
    <w:p w14:paraId="068EF60A" w14:textId="10BB1491" w:rsidR="008222E4" w:rsidRDefault="00962057" w:rsidP="00C105FF">
      <w:r>
        <w:rPr>
          <w:noProof/>
          <w:lang w:bidi="ar-SA"/>
        </w:rPr>
        <mc:AlternateContent>
          <mc:Choice Requires="wps">
            <w:drawing>
              <wp:anchor distT="45720" distB="45720" distL="114300" distR="114300" simplePos="0" relativeHeight="251998208" behindDoc="0" locked="0" layoutInCell="1" allowOverlap="1" wp14:anchorId="4CAFCC45" wp14:editId="722EE1AF">
                <wp:simplePos x="0" y="0"/>
                <wp:positionH relativeFrom="column">
                  <wp:posOffset>4721267</wp:posOffset>
                </wp:positionH>
                <wp:positionV relativeFrom="paragraph">
                  <wp:posOffset>43180</wp:posOffset>
                </wp:positionV>
                <wp:extent cx="1244183" cy="248285"/>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183" cy="248285"/>
                        </a:xfrm>
                        <a:prstGeom prst="rect">
                          <a:avLst/>
                        </a:prstGeom>
                        <a:solidFill>
                          <a:srgbClr val="FFFFFF"/>
                        </a:solidFill>
                        <a:ln w="9525">
                          <a:noFill/>
                          <a:miter lim="800000"/>
                          <a:headEnd/>
                          <a:tailEnd/>
                        </a:ln>
                      </wps:spPr>
                      <wps:txbx>
                        <w:txbxContent>
                          <w:p w14:paraId="2653F4C3" w14:textId="553D6A76" w:rsidR="00962057" w:rsidRPr="00385A41" w:rsidRDefault="00962057" w:rsidP="00962057">
                            <w:pPr>
                              <w:rPr>
                                <w:sz w:val="20"/>
                                <w:szCs w:val="20"/>
                              </w:rPr>
                            </w:pPr>
                            <w:r>
                              <w:rPr>
                                <w:sz w:val="20"/>
                                <w:szCs w:val="20"/>
                              </w:rPr>
                              <w:t xml:space="preserve">Tampilan </w:t>
                            </w:r>
                            <w:r>
                              <w:rPr>
                                <w:sz w:val="20"/>
                                <w:szCs w:val="20"/>
                              </w:rPr>
                              <w:t>Menu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FCC45" id="_x0000_s1069" type="#_x0000_t202" style="position:absolute;margin-left:371.75pt;margin-top:3.4pt;width:97.95pt;height:19.55pt;z-index:251998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" stroked="f">
                <v:textbox>
                  <w:txbxContent>
                    <w:p w14:paraId="2653F4C3" w14:textId="553D6A76" w:rsidR="00962057" w:rsidRPr="00385A41" w:rsidRDefault="00962057" w:rsidP="00962057">
                      <w:pPr>
                        <w:rPr>
                          <w:sz w:val="20"/>
                          <w:szCs w:val="20"/>
                        </w:rPr>
                      </w:pPr>
                      <w:r>
                        <w:rPr>
                          <w:sz w:val="20"/>
                          <w:szCs w:val="20"/>
                        </w:rPr>
                        <w:t xml:space="preserve">Tampilan </w:t>
                      </w:r>
                      <w:r>
                        <w:rPr>
                          <w:sz w:val="20"/>
                          <w:szCs w:val="20"/>
                        </w:rPr>
                        <w:t>Menu edit</w:t>
                      </w:r>
                    </w:p>
                  </w:txbxContent>
                </v:textbox>
              </v:shape>
            </w:pict>
          </mc:Fallback>
        </mc:AlternateContent>
      </w:r>
    </w:p>
    <w:p w14:paraId="358192FC" w14:textId="74197C1B" w:rsidR="008222E4" w:rsidRDefault="008222E4" w:rsidP="00C105FF"/>
    <w:p w14:paraId="46F08D9C" w14:textId="77777777" w:rsidR="008222E4" w:rsidRDefault="008222E4" w:rsidP="00C105FF"/>
    <w:p w14:paraId="15757F21" w14:textId="77777777" w:rsidR="008222E4" w:rsidRDefault="008222E4" w:rsidP="00C105FF"/>
    <w:p w14:paraId="579AC637" w14:textId="77777777" w:rsidR="008222E4" w:rsidRDefault="008222E4" w:rsidP="00C105FF"/>
    <w:p w14:paraId="67B312C8" w14:textId="77777777" w:rsidR="008222E4" w:rsidRDefault="008222E4" w:rsidP="00C105FF"/>
    <w:p w14:paraId="5BE46496" w14:textId="77777777" w:rsidR="008222E4" w:rsidRDefault="008222E4" w:rsidP="00C105FF"/>
    <w:p w14:paraId="63F3B7D7" w14:textId="77777777" w:rsidR="008222E4" w:rsidRDefault="008222E4" w:rsidP="00C105FF"/>
    <w:p w14:paraId="17E09BC8" w14:textId="77777777" w:rsidR="008222E4" w:rsidRDefault="008222E4" w:rsidP="00C105FF"/>
    <w:p w14:paraId="1EC517FB" w14:textId="77777777" w:rsidR="008222E4" w:rsidRDefault="008222E4" w:rsidP="00C105FF"/>
    <w:p w14:paraId="7AA433FF" w14:textId="77777777" w:rsidR="00FD7A1B" w:rsidRDefault="00FD7A1B" w:rsidP="00C105FF"/>
    <w:p w14:paraId="0A35C73D" w14:textId="77777777" w:rsidR="008222E4" w:rsidRDefault="008222E4" w:rsidP="00C105FF"/>
    <w:p w14:paraId="6130B457" w14:textId="5C58B125" w:rsidR="006E4B92" w:rsidRDefault="006E4B92" w:rsidP="00C105FF">
      <w:r w:rsidRPr="004D02A7">
        <w:rPr>
          <w:noProof/>
        </w:rPr>
        <w:drawing>
          <wp:anchor distT="0" distB="0" distL="114300" distR="114300" simplePos="0" relativeHeight="253571584" behindDoc="0" locked="0" layoutInCell="1" allowOverlap="1" wp14:anchorId="5190BC9F" wp14:editId="38A0F3FB">
            <wp:simplePos x="0" y="0"/>
            <wp:positionH relativeFrom="column">
              <wp:posOffset>0</wp:posOffset>
            </wp:positionH>
            <wp:positionV relativeFrom="paragraph">
              <wp:posOffset>-635</wp:posOffset>
            </wp:positionV>
            <wp:extent cx="4643120" cy="3177540"/>
            <wp:effectExtent l="0" t="0" r="5080" b="3810"/>
            <wp:wrapNone/>
            <wp:docPr id="207" name="Picture 207" descr="C:\Users\user\Documents\tugas akhir\konsepwebbaru\konsepjadw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tugas akhir\konsepwebbaru\konsepjadwal.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643120" cy="3177540"/>
                    </a:xfrm>
                    <a:prstGeom prst="rect">
                      <a:avLst/>
                    </a:prstGeom>
                    <a:noFill/>
                    <a:ln>
                      <a:noFill/>
                    </a:ln>
                  </pic:spPr>
                </pic:pic>
              </a:graphicData>
            </a:graphic>
            <wp14:sizeRelH relativeFrom="margin">
              <wp14:pctWidth>0</wp14:pctWidth>
            </wp14:sizeRelH>
          </wp:anchor>
        </w:drawing>
      </w:r>
    </w:p>
    <w:p w14:paraId="24835922" w14:textId="77777777" w:rsidR="006E4B92" w:rsidRDefault="006E4B92" w:rsidP="00C105FF"/>
    <w:p w14:paraId="5DFF2A91" w14:textId="77777777" w:rsidR="006E4B92" w:rsidRDefault="006E4B92" w:rsidP="00C105FF"/>
    <w:p w14:paraId="2110E5E1" w14:textId="77777777" w:rsidR="006E4B92" w:rsidRDefault="006E4B92" w:rsidP="00C105FF"/>
    <w:p w14:paraId="204F9D1E" w14:textId="77777777" w:rsidR="006E4B92" w:rsidRDefault="006E4B92" w:rsidP="00C105FF"/>
    <w:p w14:paraId="294B3A1A" w14:textId="77777777" w:rsidR="006E4B92" w:rsidRDefault="006E4B92" w:rsidP="00C105FF"/>
    <w:p w14:paraId="4600C5BF" w14:textId="77777777" w:rsidR="006E4B92" w:rsidRDefault="006E4B92" w:rsidP="00C105FF"/>
    <w:p w14:paraId="26AF031C" w14:textId="77777777" w:rsidR="006E4B92" w:rsidRDefault="006E4B92" w:rsidP="00C105FF"/>
    <w:p w14:paraId="23171108" w14:textId="77777777" w:rsidR="006E4B92" w:rsidRDefault="006E4B92" w:rsidP="00C105FF"/>
    <w:p w14:paraId="46F51ACD" w14:textId="77777777" w:rsidR="006E4B92" w:rsidRDefault="006E4B92" w:rsidP="00C105FF"/>
    <w:p w14:paraId="4411FB78" w14:textId="77777777" w:rsidR="006E4B92" w:rsidRDefault="006E4B92" w:rsidP="00C105FF"/>
    <w:p w14:paraId="00E91200" w14:textId="3E11E6D6" w:rsidR="006E4B92" w:rsidRDefault="006E4B92" w:rsidP="00C105FF"/>
    <w:p w14:paraId="08643097" w14:textId="6BA2A740" w:rsidR="006E4B92" w:rsidRDefault="006E4B92" w:rsidP="00C105FF"/>
    <w:p w14:paraId="06A8D93E" w14:textId="24D9569F" w:rsidR="006E4B92" w:rsidRDefault="006E4B92" w:rsidP="00C105FF"/>
    <w:p w14:paraId="16A2C9F9" w14:textId="4CBC1823" w:rsidR="006E4B92" w:rsidRDefault="006E4B92" w:rsidP="00C105FF"/>
    <w:p w14:paraId="11BCC452" w14:textId="0C2A4E5F" w:rsidR="006E4B92" w:rsidRDefault="006E4B92" w:rsidP="00C105FF"/>
    <w:p w14:paraId="11C432FE" w14:textId="759D0DA9" w:rsidR="006E4B92" w:rsidRDefault="006E4B92" w:rsidP="00C105FF"/>
    <w:p w14:paraId="2EE4EC67" w14:textId="1931355E" w:rsidR="006E4B92" w:rsidRDefault="006E4B92" w:rsidP="00C105FF"/>
    <w:p w14:paraId="1F4DF2C1" w14:textId="592F8BCD" w:rsidR="006E4B92" w:rsidRDefault="006E4B92" w:rsidP="00C105FF"/>
    <w:p w14:paraId="0C668698" w14:textId="5B6B76CB" w:rsidR="006E4B92" w:rsidRDefault="006E4B92" w:rsidP="00C105FF"/>
    <w:p w14:paraId="54463CB3" w14:textId="61B95AC1" w:rsidR="006E4B92" w:rsidRDefault="006E4B92" w:rsidP="00C105FF"/>
    <w:p w14:paraId="7E2B1841" w14:textId="62B498F6" w:rsidR="006E4B92" w:rsidRDefault="006E4B92" w:rsidP="00C105FF"/>
    <w:p w14:paraId="564E600C" w14:textId="5EEF1B5B" w:rsidR="006E4B92" w:rsidRDefault="006E4B92" w:rsidP="00C105FF"/>
    <w:p w14:paraId="17C79A48" w14:textId="43B906D2" w:rsidR="006E4B92" w:rsidRDefault="006E4B92" w:rsidP="00C105FF"/>
    <w:p w14:paraId="5F76818A" w14:textId="6FAEFE33" w:rsidR="006E4B92" w:rsidRDefault="006E4B92" w:rsidP="00C105FF"/>
    <w:p w14:paraId="60546C9D" w14:textId="7CCFD28D" w:rsidR="006E4B92" w:rsidRDefault="006E4B92" w:rsidP="00C105FF"/>
    <w:p w14:paraId="259383CF" w14:textId="5507A940" w:rsidR="006E4B92" w:rsidRDefault="005C69DD" w:rsidP="00C105FF">
      <w:r>
        <w:rPr>
          <w:noProof/>
          <w:lang w:bidi="ar-SA"/>
        </w:rPr>
        <mc:AlternateContent>
          <mc:Choice Requires="wps">
            <w:drawing>
              <wp:anchor distT="0" distB="0" distL="114300" distR="114300" simplePos="0" relativeHeight="252000256" behindDoc="0" locked="0" layoutInCell="1" allowOverlap="1" wp14:anchorId="05D2799A" wp14:editId="316F7EB2">
                <wp:simplePos x="0" y="0"/>
                <wp:positionH relativeFrom="column">
                  <wp:posOffset>-38600</wp:posOffset>
                </wp:positionH>
                <wp:positionV relativeFrom="paragraph">
                  <wp:posOffset>144572</wp:posOffset>
                </wp:positionV>
                <wp:extent cx="45719" cy="1364105"/>
                <wp:effectExtent l="361950" t="38100" r="31115" b="140970"/>
                <wp:wrapNone/>
                <wp:docPr id="292" name="Elbow Connector 292"/>
                <wp:cNvGraphicFramePr/>
                <a:graphic xmlns:a="http://schemas.openxmlformats.org/drawingml/2006/main">
                  <a:graphicData uri="http://schemas.microsoft.com/office/word/2010/wordprocessingShape">
                    <wps:wsp>
                      <wps:cNvCnPr/>
                      <wps:spPr>
                        <a:xfrm>
                          <a:off x="0" y="0"/>
                          <a:ext cx="45719" cy="1364105"/>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2CF5AC" id="Elbow Connector 292" o:spid="_x0000_s1026" type="#_x0000_t34" style="position:absolute;margin-left:-3.05pt;margin-top:11.4pt;width:3.6pt;height:107.4pt;z-index:25200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" adj="-147725" strokecolor="black [3200]" strokeweight="2pt">
                <v:stroke endarrow="block"/>
                <v:shadow on="t" color="black" opacity="24903f" origin=",.5" offset="0,.55556mm"/>
              </v:shape>
            </w:pict>
          </mc:Fallback>
        </mc:AlternateContent>
      </w:r>
      <w:r w:rsidR="00962057">
        <w:rPr>
          <w:noProof/>
          <w:lang w:bidi="ar-SA"/>
        </w:rPr>
        <mc:AlternateContent>
          <mc:Choice Requires="wps">
            <w:drawing>
              <wp:anchor distT="45720" distB="45720" distL="114300" distR="114300" simplePos="0" relativeHeight="251999232" behindDoc="0" locked="0" layoutInCell="1" allowOverlap="1" wp14:anchorId="030D6732" wp14:editId="343CA901">
                <wp:simplePos x="0" y="0"/>
                <wp:positionH relativeFrom="column">
                  <wp:posOffset>0</wp:posOffset>
                </wp:positionH>
                <wp:positionV relativeFrom="paragraph">
                  <wp:posOffset>45085</wp:posOffset>
                </wp:positionV>
                <wp:extent cx="786984" cy="248285"/>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984" cy="248285"/>
                        </a:xfrm>
                        <a:prstGeom prst="rect">
                          <a:avLst/>
                        </a:prstGeom>
                        <a:solidFill>
                          <a:srgbClr val="FFFFFF"/>
                        </a:solidFill>
                        <a:ln w="9525">
                          <a:noFill/>
                          <a:miter lim="800000"/>
                          <a:headEnd/>
                          <a:tailEnd/>
                        </a:ln>
                      </wps:spPr>
                      <wps:txbx>
                        <w:txbxContent>
                          <w:p w14:paraId="0B94DC1B" w14:textId="3ECEF49A" w:rsidR="00962057" w:rsidRPr="00385A41" w:rsidRDefault="00962057" w:rsidP="00962057">
                            <w:pPr>
                              <w:rPr>
                                <w:sz w:val="20"/>
                                <w:szCs w:val="20"/>
                              </w:rPr>
                            </w:pPr>
                            <w:r>
                              <w:rPr>
                                <w:sz w:val="20"/>
                                <w:szCs w:val="20"/>
                              </w:rPr>
                              <w:t xml:space="preserve">Menu </w:t>
                            </w:r>
                            <w:r>
                              <w:rPr>
                                <w:sz w:val="20"/>
                                <w:szCs w:val="20"/>
                              </w:rPr>
                              <w:t>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0D6732" id="_x0000_s1070" type="#_x0000_t202" style="position:absolute;margin-left:0;margin-top:3.55pt;width:61.95pt;height:19.55pt;z-index:25199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" stroked="f">
                <v:textbox>
                  <w:txbxContent>
                    <w:p w14:paraId="0B94DC1B" w14:textId="3ECEF49A" w:rsidR="00962057" w:rsidRPr="00385A41" w:rsidRDefault="00962057" w:rsidP="00962057">
                      <w:pPr>
                        <w:rPr>
                          <w:sz w:val="20"/>
                          <w:szCs w:val="20"/>
                        </w:rPr>
                      </w:pPr>
                      <w:r>
                        <w:rPr>
                          <w:sz w:val="20"/>
                          <w:szCs w:val="20"/>
                        </w:rPr>
                        <w:t xml:space="preserve">Menu </w:t>
                      </w:r>
                      <w:r>
                        <w:rPr>
                          <w:sz w:val="20"/>
                          <w:szCs w:val="20"/>
                        </w:rPr>
                        <w:t>map</w:t>
                      </w:r>
                    </w:p>
                  </w:txbxContent>
                </v:textbox>
              </v:shape>
            </w:pict>
          </mc:Fallback>
        </mc:AlternateContent>
      </w:r>
    </w:p>
    <w:p w14:paraId="27345B71" w14:textId="04C7E134" w:rsidR="006E4B92" w:rsidRDefault="002B1868" w:rsidP="00C105FF">
      <w:r w:rsidRPr="004D02A7">
        <w:rPr>
          <w:noProof/>
        </w:rPr>
        <w:drawing>
          <wp:anchor distT="0" distB="0" distL="114300" distR="114300" simplePos="0" relativeHeight="251910144" behindDoc="0" locked="0" layoutInCell="1" allowOverlap="1" wp14:anchorId="5672929F" wp14:editId="2B0B90D1">
            <wp:simplePos x="0" y="0"/>
            <wp:positionH relativeFrom="column">
              <wp:posOffset>-15875</wp:posOffset>
            </wp:positionH>
            <wp:positionV relativeFrom="paragraph">
              <wp:posOffset>17780</wp:posOffset>
            </wp:positionV>
            <wp:extent cx="4687570" cy="3452495"/>
            <wp:effectExtent l="0" t="0" r="0" b="0"/>
            <wp:wrapNone/>
            <wp:docPr id="233" name="Picture 233"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1EA4BD38" w14:textId="1DF960A7" w:rsidR="006E4B92" w:rsidRDefault="005C69DD" w:rsidP="00C105FF">
      <w:r>
        <w:rPr>
          <w:noProof/>
          <w:lang w:bidi="ar-SA"/>
        </w:rPr>
        <mc:AlternateContent>
          <mc:Choice Requires="wps">
            <w:drawing>
              <wp:anchor distT="0" distB="0" distL="114300" distR="114300" simplePos="0" relativeHeight="252016640" behindDoc="0" locked="0" layoutInCell="1" allowOverlap="1" wp14:anchorId="7D4C50B2" wp14:editId="6842BF2A">
                <wp:simplePos x="0" y="0"/>
                <wp:positionH relativeFrom="column">
                  <wp:posOffset>4371944</wp:posOffset>
                </wp:positionH>
                <wp:positionV relativeFrom="paragraph">
                  <wp:posOffset>218346</wp:posOffset>
                </wp:positionV>
                <wp:extent cx="45719" cy="4654446"/>
                <wp:effectExtent l="57150" t="38100" r="431165" b="127635"/>
                <wp:wrapNone/>
                <wp:docPr id="296" name="Elbow Connector 296"/>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890678"/>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024155" id="Elbow Connector 296" o:spid="_x0000_s1026" type="#_x0000_t34" style="position:absolute;margin-left:344.25pt;margin-top:17.2pt;width:3.6pt;height:366.5pt;z-index:25201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" adj="192386"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2005376" behindDoc="0" locked="0" layoutInCell="1" allowOverlap="1" wp14:anchorId="75904C68" wp14:editId="15290AA7">
                <wp:simplePos x="0" y="0"/>
                <wp:positionH relativeFrom="column">
                  <wp:posOffset>4946119</wp:posOffset>
                </wp:positionH>
                <wp:positionV relativeFrom="paragraph">
                  <wp:posOffset>37590</wp:posOffset>
                </wp:positionV>
                <wp:extent cx="854439" cy="248285"/>
                <wp:effectExtent l="0" t="0" r="3175"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4439" cy="248285"/>
                        </a:xfrm>
                        <a:prstGeom prst="rect">
                          <a:avLst/>
                        </a:prstGeom>
                        <a:solidFill>
                          <a:srgbClr val="FFFFFF"/>
                        </a:solidFill>
                        <a:ln w="9525">
                          <a:noFill/>
                          <a:miter lim="800000"/>
                          <a:headEnd/>
                          <a:tailEnd/>
                        </a:ln>
                      </wps:spPr>
                      <wps:txbx>
                        <w:txbxContent>
                          <w:p w14:paraId="1E1ABEA6" w14:textId="0BA44E43" w:rsidR="005C69DD" w:rsidRPr="00385A41" w:rsidRDefault="005C69DD" w:rsidP="005C69DD">
                            <w:pPr>
                              <w:rPr>
                                <w:sz w:val="20"/>
                                <w:szCs w:val="20"/>
                              </w:rPr>
                            </w:pPr>
                            <w:r>
                              <w:rPr>
                                <w:sz w:val="20"/>
                                <w:szCs w:val="20"/>
                              </w:rPr>
                              <w:t xml:space="preserve">Menu </w:t>
                            </w:r>
                            <w:r>
                              <w:rPr>
                                <w:sz w:val="20"/>
                                <w:szCs w:val="20"/>
                              </w:rPr>
                              <w:t>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904C68" id="_x0000_s1071" type="#_x0000_t202" style="position:absolute;margin-left:389.45pt;margin-top:2.95pt;width:67.3pt;height:19.55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" stroked="f">
                <v:textbox>
                  <w:txbxContent>
                    <w:p w14:paraId="1E1ABEA6" w14:textId="0BA44E43" w:rsidR="005C69DD" w:rsidRPr="00385A41" w:rsidRDefault="005C69DD" w:rsidP="005C69DD">
                      <w:pPr>
                        <w:rPr>
                          <w:sz w:val="20"/>
                          <w:szCs w:val="20"/>
                        </w:rPr>
                      </w:pPr>
                      <w:r>
                        <w:rPr>
                          <w:sz w:val="20"/>
                          <w:szCs w:val="20"/>
                        </w:rPr>
                        <w:t xml:space="preserve">Menu </w:t>
                      </w:r>
                      <w:r>
                        <w:rPr>
                          <w:sz w:val="20"/>
                          <w:szCs w:val="20"/>
                        </w:rPr>
                        <w:t>crud</w:t>
                      </w:r>
                    </w:p>
                  </w:txbxContent>
                </v:textbox>
              </v:shape>
            </w:pict>
          </mc:Fallback>
        </mc:AlternateContent>
      </w:r>
    </w:p>
    <w:p w14:paraId="30FBC58B" w14:textId="329FB445" w:rsidR="006E4B92" w:rsidRDefault="006E4B92" w:rsidP="00C105FF"/>
    <w:p w14:paraId="45D621D0" w14:textId="35C89546" w:rsidR="006E4B92" w:rsidRDefault="006E4B92" w:rsidP="00C105FF"/>
    <w:p w14:paraId="42DC0ADE" w14:textId="0E1C1E7B" w:rsidR="006E4B92" w:rsidRDefault="006E4B92" w:rsidP="00C105FF"/>
    <w:p w14:paraId="0E99CC7B" w14:textId="55C7C91C" w:rsidR="006E4B92" w:rsidRDefault="006E4B92" w:rsidP="00C105FF"/>
    <w:p w14:paraId="3D463864" w14:textId="3459580D" w:rsidR="006E4B92" w:rsidRDefault="006E4B92" w:rsidP="00C105FF"/>
    <w:p w14:paraId="21D7A8F1" w14:textId="083FAA13" w:rsidR="006E4B92" w:rsidRDefault="006E4B92" w:rsidP="00C105FF"/>
    <w:p w14:paraId="6978DA39" w14:textId="7ADEB558" w:rsidR="006E4B92" w:rsidRDefault="006E4B92" w:rsidP="00C105FF"/>
    <w:p w14:paraId="49EE2686" w14:textId="29D2C17C" w:rsidR="006E4B92" w:rsidRDefault="006E4B92" w:rsidP="00C105FF"/>
    <w:p w14:paraId="5048C67C" w14:textId="67EE1682" w:rsidR="006E4B92" w:rsidRDefault="006E4B92" w:rsidP="00C105FF"/>
    <w:p w14:paraId="12F35ACA" w14:textId="3C063BFB" w:rsidR="006E4B92" w:rsidRDefault="006E4B92" w:rsidP="00C105FF"/>
    <w:p w14:paraId="1CEEC5C3" w14:textId="11AB4A0A" w:rsidR="006E4B92" w:rsidRDefault="006E4B92" w:rsidP="00C105FF"/>
    <w:p w14:paraId="0F257D2B" w14:textId="73440BAA" w:rsidR="006E4B92" w:rsidRDefault="005C69DD" w:rsidP="00C105FF">
      <w:r>
        <w:rPr>
          <w:noProof/>
          <w:lang w:bidi="ar-SA"/>
        </w:rPr>
        <mc:AlternateContent>
          <mc:Choice Requires="wps">
            <w:drawing>
              <wp:anchor distT="45720" distB="45720" distL="114300" distR="114300" simplePos="0" relativeHeight="252028928" behindDoc="0" locked="0" layoutInCell="1" allowOverlap="1" wp14:anchorId="02BEBE7C" wp14:editId="35243462">
                <wp:simplePos x="0" y="0"/>
                <wp:positionH relativeFrom="column">
                  <wp:posOffset>4593361</wp:posOffset>
                </wp:positionH>
                <wp:positionV relativeFrom="paragraph">
                  <wp:posOffset>472138</wp:posOffset>
                </wp:positionV>
                <wp:extent cx="1393565" cy="248285"/>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3565" cy="248285"/>
                        </a:xfrm>
                        <a:prstGeom prst="rect">
                          <a:avLst/>
                        </a:prstGeom>
                        <a:solidFill>
                          <a:srgbClr val="FFFFFF"/>
                        </a:solidFill>
                        <a:ln w="9525">
                          <a:noFill/>
                          <a:miter lim="800000"/>
                          <a:headEnd/>
                          <a:tailEnd/>
                        </a:ln>
                      </wps:spPr>
                      <wps:txbx>
                        <w:txbxContent>
                          <w:p w14:paraId="362A57A0" w14:textId="2274C12E" w:rsidR="005C69DD" w:rsidRPr="00385A41" w:rsidRDefault="005C69DD" w:rsidP="005C69DD">
                            <w:pPr>
                              <w:rPr>
                                <w:sz w:val="20"/>
                                <w:szCs w:val="20"/>
                              </w:rPr>
                            </w:pPr>
                            <w:r>
                              <w:rPr>
                                <w:sz w:val="20"/>
                                <w:szCs w:val="20"/>
                              </w:rPr>
                              <w:t>Tampilan 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BEBE7C" id="_x0000_s1072" type="#_x0000_t202" style="position:absolute;margin-left:361.7pt;margin-top:37.2pt;width:109.75pt;height:19.55pt;z-index:252028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" stroked="f">
                <v:textbox>
                  <w:txbxContent>
                    <w:p w14:paraId="362A57A0" w14:textId="2274C12E" w:rsidR="005C69DD" w:rsidRPr="00385A41" w:rsidRDefault="005C69DD" w:rsidP="005C69DD">
                      <w:pPr>
                        <w:rPr>
                          <w:sz w:val="20"/>
                          <w:szCs w:val="20"/>
                        </w:rPr>
                      </w:pPr>
                      <w:r>
                        <w:rPr>
                          <w:sz w:val="20"/>
                          <w:szCs w:val="20"/>
                        </w:rPr>
                        <w:t>Tampilan tambah map</w:t>
                      </w:r>
                    </w:p>
                  </w:txbxContent>
                </v:textbox>
              </v:shape>
            </w:pict>
          </mc:Fallback>
        </mc:AlternateContent>
      </w:r>
      <w:r>
        <w:rPr>
          <w:noProof/>
          <w:lang w:bidi="ar-SA"/>
        </w:rPr>
        <mc:AlternateContent>
          <mc:Choice Requires="wps">
            <w:drawing>
              <wp:anchor distT="45720" distB="45720" distL="114300" distR="114300" simplePos="0" relativeHeight="252012544" behindDoc="0" locked="0" layoutInCell="1" allowOverlap="1" wp14:anchorId="5A39E440" wp14:editId="0A12D74D">
                <wp:simplePos x="0" y="0"/>
                <wp:positionH relativeFrom="column">
                  <wp:posOffset>1707754</wp:posOffset>
                </wp:positionH>
                <wp:positionV relativeFrom="paragraph">
                  <wp:posOffset>97385</wp:posOffset>
                </wp:positionV>
                <wp:extent cx="906905" cy="232296"/>
                <wp:effectExtent l="0" t="0" r="762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6905" cy="232296"/>
                        </a:xfrm>
                        <a:prstGeom prst="rect">
                          <a:avLst/>
                        </a:prstGeom>
                        <a:solidFill>
                          <a:srgbClr val="FFFFFF"/>
                        </a:solidFill>
                        <a:ln w="9525">
                          <a:noFill/>
                          <a:miter lim="800000"/>
                          <a:headEnd/>
                          <a:tailEnd/>
                        </a:ln>
                      </wps:spPr>
                      <wps:txbx>
                        <w:txbxContent>
                          <w:p w14:paraId="628A753E" w14:textId="5BD31161" w:rsidR="005C69DD" w:rsidRPr="00385A41" w:rsidRDefault="005C69DD" w:rsidP="005C69DD">
                            <w:pPr>
                              <w:rPr>
                                <w:sz w:val="20"/>
                                <w:szCs w:val="20"/>
                              </w:rPr>
                            </w:pPr>
                            <w:r>
                              <w:rPr>
                                <w:sz w:val="20"/>
                                <w:szCs w:val="20"/>
                              </w:rPr>
                              <w:t>Tambah ma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39E440" id="_x0000_s1073" type="#_x0000_t202" style="position:absolute;margin-left:134.45pt;margin-top:7.65pt;width:71.4pt;height:18.3pt;z-index:25201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" stroked="f">
                <v:textbox>
                  <w:txbxContent>
                    <w:p w14:paraId="628A753E" w14:textId="5BD31161" w:rsidR="005C69DD" w:rsidRPr="00385A41" w:rsidRDefault="005C69DD" w:rsidP="005C69DD">
                      <w:pPr>
                        <w:rPr>
                          <w:sz w:val="20"/>
                          <w:szCs w:val="20"/>
                        </w:rPr>
                      </w:pPr>
                      <w:r>
                        <w:rPr>
                          <w:sz w:val="20"/>
                          <w:szCs w:val="20"/>
                        </w:rPr>
                        <w:t>Tambah map</w:t>
                      </w:r>
                    </w:p>
                  </w:txbxContent>
                </v:textbox>
              </v:shape>
            </w:pict>
          </mc:Fallback>
        </mc:AlternateContent>
      </w:r>
      <w:r w:rsidR="002B1868" w:rsidRPr="00442254">
        <w:rPr>
          <w:noProof/>
        </w:rPr>
        <w:drawing>
          <wp:inline distT="0" distB="0" distL="0" distR="0" wp14:anchorId="055A6D26" wp14:editId="48CAB9AC">
            <wp:extent cx="4672580" cy="3449320"/>
            <wp:effectExtent l="0" t="0" r="0" b="0"/>
            <wp:docPr id="234" name="Picture 234"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74496" cy="3450734"/>
                    </a:xfrm>
                    <a:prstGeom prst="rect">
                      <a:avLst/>
                    </a:prstGeom>
                    <a:noFill/>
                    <a:ln>
                      <a:noFill/>
                    </a:ln>
                  </pic:spPr>
                </pic:pic>
              </a:graphicData>
            </a:graphic>
          </wp:inline>
        </w:drawing>
      </w:r>
    </w:p>
    <w:p w14:paraId="2C3F9E5C" w14:textId="4DD36208" w:rsidR="006E4B92" w:rsidRDefault="006E4B92" w:rsidP="00C105FF"/>
    <w:p w14:paraId="1FAAEAB1" w14:textId="48D6C740" w:rsidR="006E4B92" w:rsidRDefault="006E4B92" w:rsidP="00C105FF"/>
    <w:p w14:paraId="5968B3D4" w14:textId="20C7A9C1" w:rsidR="002B1868" w:rsidRDefault="002B1868" w:rsidP="00C105FF">
      <w:r w:rsidRPr="004D02A7">
        <w:rPr>
          <w:noProof/>
        </w:rPr>
        <w:drawing>
          <wp:anchor distT="0" distB="0" distL="114300" distR="114300" simplePos="0" relativeHeight="253580800" behindDoc="0" locked="0" layoutInCell="1" allowOverlap="1" wp14:anchorId="26C80D82" wp14:editId="28634BFD">
            <wp:simplePos x="0" y="0"/>
            <wp:positionH relativeFrom="column">
              <wp:posOffset>-1124</wp:posOffset>
            </wp:positionH>
            <wp:positionV relativeFrom="paragraph">
              <wp:posOffset>2165</wp:posOffset>
            </wp:positionV>
            <wp:extent cx="4687570" cy="3452495"/>
            <wp:effectExtent l="0" t="0" r="0" b="0"/>
            <wp:wrapNone/>
            <wp:docPr id="219" name="Picture 219"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p>
    <w:p w14:paraId="7AFA55C6" w14:textId="49EEFE67" w:rsidR="006E4B92" w:rsidRDefault="006E4B92" w:rsidP="00C105FF"/>
    <w:p w14:paraId="70B98616" w14:textId="35F37F97" w:rsidR="006E4B92" w:rsidRDefault="006E4B92" w:rsidP="00C105FF"/>
    <w:p w14:paraId="1859EF42" w14:textId="59729899" w:rsidR="006E4B92" w:rsidRDefault="005C69DD" w:rsidP="00C105FF">
      <w:r>
        <w:rPr>
          <w:noProof/>
          <w:lang w:bidi="ar-SA"/>
        </w:rPr>
        <mc:AlternateContent>
          <mc:Choice Requires="wps">
            <w:drawing>
              <wp:anchor distT="0" distB="0" distL="114300" distR="114300" simplePos="0" relativeHeight="252029952" behindDoc="0" locked="0" layoutInCell="1" allowOverlap="1" wp14:anchorId="1BFD4816" wp14:editId="21954F84">
                <wp:simplePos x="0" y="0"/>
                <wp:positionH relativeFrom="column">
                  <wp:posOffset>4024859</wp:posOffset>
                </wp:positionH>
                <wp:positionV relativeFrom="paragraph">
                  <wp:posOffset>205365</wp:posOffset>
                </wp:positionV>
                <wp:extent cx="45719" cy="4654446"/>
                <wp:effectExtent l="57150" t="38100" r="793115" b="127635"/>
                <wp:wrapNone/>
                <wp:docPr id="298" name="Elbow Connector 298"/>
                <wp:cNvGraphicFramePr/>
                <a:graphic xmlns:a="http://schemas.openxmlformats.org/drawingml/2006/main">
                  <a:graphicData uri="http://schemas.microsoft.com/office/word/2010/wordprocessingShape">
                    <wps:wsp>
                      <wps:cNvCnPr/>
                      <wps:spPr>
                        <a:xfrm>
                          <a:off x="0" y="0"/>
                          <a:ext cx="45719" cy="4654446"/>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64D763" id="Elbow Connector 298" o:spid="_x0000_s1026" type="#_x0000_t34" style="position:absolute;margin-left:316.9pt;margin-top:16.15pt;width:3.6pt;height:366.5pt;z-index:25202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D3C74CB" w14:textId="5B5CA411" w:rsidR="006E4B92" w:rsidRDefault="006E4B92" w:rsidP="00C105FF"/>
    <w:p w14:paraId="235963F8" w14:textId="489E9603" w:rsidR="006E4B92" w:rsidRDefault="006E4B92" w:rsidP="00C105FF"/>
    <w:p w14:paraId="375CDADD" w14:textId="5CDF1E5D" w:rsidR="006E4B92" w:rsidRDefault="006E4B92" w:rsidP="00C105FF"/>
    <w:p w14:paraId="00452BDA" w14:textId="77777777" w:rsidR="006E4B92" w:rsidRDefault="006E4B92" w:rsidP="00C105FF"/>
    <w:p w14:paraId="4C291479" w14:textId="77777777" w:rsidR="008222E4" w:rsidRDefault="008222E4" w:rsidP="00C105FF"/>
    <w:p w14:paraId="5F035154" w14:textId="77777777" w:rsidR="008222E4" w:rsidRDefault="008222E4" w:rsidP="00C105FF"/>
    <w:p w14:paraId="1D53E885" w14:textId="7A0A0951" w:rsidR="008222E4" w:rsidRDefault="008222E4" w:rsidP="00C105FF"/>
    <w:p w14:paraId="0D8C0C65" w14:textId="5B642269" w:rsidR="006E4B92" w:rsidRDefault="006E4B92" w:rsidP="00C105FF"/>
    <w:p w14:paraId="233A203B" w14:textId="69C3AA70" w:rsidR="006E4B92" w:rsidRDefault="002B1868" w:rsidP="00C105FF">
      <w:r w:rsidRPr="00442254">
        <w:rPr>
          <w:noProof/>
        </w:rPr>
        <w:drawing>
          <wp:anchor distT="0" distB="0" distL="114300" distR="114300" simplePos="0" relativeHeight="253581824" behindDoc="0" locked="0" layoutInCell="1" allowOverlap="1" wp14:anchorId="0B0C9D99" wp14:editId="3A9F9BC1">
            <wp:simplePos x="0" y="0"/>
            <wp:positionH relativeFrom="column">
              <wp:posOffset>-1124</wp:posOffset>
            </wp:positionH>
            <wp:positionV relativeFrom="paragraph">
              <wp:posOffset>1426</wp:posOffset>
            </wp:positionV>
            <wp:extent cx="4672580" cy="3449320"/>
            <wp:effectExtent l="0" t="0" r="0" b="0"/>
            <wp:wrapNone/>
            <wp:docPr id="221" name="Picture 221" descr="C:\Users\user\Documents\makul\tugas akhir\konsepwebbaru\KonsepEd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makul\tugas akhir\konsepwebbaru\KonsepEditmap.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72580" cy="3449320"/>
                    </a:xfrm>
                    <a:prstGeom prst="rect">
                      <a:avLst/>
                    </a:prstGeom>
                    <a:noFill/>
                    <a:ln>
                      <a:noFill/>
                    </a:ln>
                  </pic:spPr>
                </pic:pic>
              </a:graphicData>
            </a:graphic>
          </wp:anchor>
        </w:drawing>
      </w:r>
    </w:p>
    <w:p w14:paraId="07F336D4" w14:textId="65738DC6" w:rsidR="006E4B92" w:rsidRDefault="006E4B92" w:rsidP="00C105FF"/>
    <w:p w14:paraId="188B09C2" w14:textId="006F556F" w:rsidR="006E4B92" w:rsidRDefault="006E4B92" w:rsidP="00C105FF"/>
    <w:p w14:paraId="2902076F" w14:textId="6C846B21" w:rsidR="006E4B92" w:rsidRDefault="006E4B92" w:rsidP="00C105FF"/>
    <w:p w14:paraId="4DE3EA64" w14:textId="2F0ECA99" w:rsidR="006E4B92" w:rsidRDefault="005C69DD" w:rsidP="00C105FF">
      <w:r>
        <w:rPr>
          <w:noProof/>
          <w:lang w:bidi="ar-SA"/>
        </w:rPr>
        <mc:AlternateContent>
          <mc:Choice Requires="wps">
            <w:drawing>
              <wp:anchor distT="45720" distB="45720" distL="114300" distR="114300" simplePos="0" relativeHeight="252030976" behindDoc="0" locked="0" layoutInCell="1" allowOverlap="1" wp14:anchorId="2DEC51C5" wp14:editId="0D81CE7B">
                <wp:simplePos x="0" y="0"/>
                <wp:positionH relativeFrom="column">
                  <wp:posOffset>4916774</wp:posOffset>
                </wp:positionH>
                <wp:positionV relativeFrom="paragraph">
                  <wp:posOffset>302926</wp:posOffset>
                </wp:positionV>
                <wp:extent cx="958995" cy="248285"/>
                <wp:effectExtent l="0" t="0" r="0" b="0"/>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369AABD" w14:textId="34BFE1F7" w:rsidR="005C69DD" w:rsidRPr="00385A41" w:rsidRDefault="005C69DD" w:rsidP="005C69DD">
                            <w:pPr>
                              <w:rPr>
                                <w:sz w:val="20"/>
                                <w:szCs w:val="20"/>
                              </w:rPr>
                            </w:pPr>
                            <w:r>
                              <w:rPr>
                                <w:sz w:val="20"/>
                                <w:szCs w:val="20"/>
                              </w:rPr>
                              <w:t xml:space="preserve">Tampilan </w:t>
                            </w:r>
                            <w:r>
                              <w:rPr>
                                <w:sz w:val="20"/>
                                <w:szCs w:val="20"/>
                              </w:rPr>
                              <w:t>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C51C5" id="_x0000_s1074" type="#_x0000_t202" style="position:absolute;margin-left:387.15pt;margin-top:23.85pt;width:75.5pt;height:19.55pt;z-index:252030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" stroked="f">
                <v:textbox>
                  <w:txbxContent>
                    <w:p w14:paraId="3369AABD" w14:textId="34BFE1F7" w:rsidR="005C69DD" w:rsidRPr="00385A41" w:rsidRDefault="005C69DD" w:rsidP="005C69DD">
                      <w:pPr>
                        <w:rPr>
                          <w:sz w:val="20"/>
                          <w:szCs w:val="20"/>
                        </w:rPr>
                      </w:pPr>
                      <w:r>
                        <w:rPr>
                          <w:sz w:val="20"/>
                          <w:szCs w:val="20"/>
                        </w:rPr>
                        <w:t xml:space="preserve">Tampilan </w:t>
                      </w:r>
                      <w:r>
                        <w:rPr>
                          <w:sz w:val="20"/>
                          <w:szCs w:val="20"/>
                        </w:rPr>
                        <w:t>edit</w:t>
                      </w:r>
                    </w:p>
                  </w:txbxContent>
                </v:textbox>
              </v:shape>
            </w:pict>
          </mc:Fallback>
        </mc:AlternateContent>
      </w:r>
    </w:p>
    <w:p w14:paraId="3BA3D997" w14:textId="190E2024" w:rsidR="006E4B92" w:rsidRDefault="006E4B92" w:rsidP="00C105FF"/>
    <w:p w14:paraId="17DF58D7" w14:textId="1169C835" w:rsidR="006E4B92" w:rsidRDefault="006E4B92" w:rsidP="00C105FF"/>
    <w:p w14:paraId="6E5FE18E" w14:textId="7A610D86" w:rsidR="006E4B92" w:rsidRDefault="006E4B92" w:rsidP="00C105FF"/>
    <w:p w14:paraId="6F5D004A" w14:textId="12C0AFBC" w:rsidR="006E4B92" w:rsidRDefault="006E4B92" w:rsidP="00C105FF"/>
    <w:p w14:paraId="5DE112E3" w14:textId="0653C493" w:rsidR="006E4B92" w:rsidRDefault="006E4B92" w:rsidP="00C105FF"/>
    <w:p w14:paraId="1E9E7FFC" w14:textId="3D1ADAE1" w:rsidR="006E4B92" w:rsidRDefault="006E4B92" w:rsidP="00C105FF"/>
    <w:p w14:paraId="41A0A124" w14:textId="41A13312" w:rsidR="006E4B92" w:rsidRDefault="006E4B92" w:rsidP="00C105FF"/>
    <w:p w14:paraId="4A52BD91" w14:textId="6F9E35EE" w:rsidR="006E4B92" w:rsidRDefault="006E4B92" w:rsidP="00C105FF"/>
    <w:p w14:paraId="633F3532" w14:textId="659E6727" w:rsidR="006E4B92" w:rsidRDefault="006E4B92" w:rsidP="00C105FF"/>
    <w:p w14:paraId="0AE8B0FC" w14:textId="5221E2FF" w:rsidR="006E4B92" w:rsidRDefault="002B1868" w:rsidP="00C105FF">
      <w:r w:rsidRPr="004D02A7">
        <w:rPr>
          <w:noProof/>
        </w:rPr>
        <w:lastRenderedPageBreak/>
        <w:drawing>
          <wp:anchor distT="0" distB="0" distL="114300" distR="114300" simplePos="0" relativeHeight="253583872" behindDoc="0" locked="0" layoutInCell="1" allowOverlap="1" wp14:anchorId="0924E34B" wp14:editId="5C52CCF6">
            <wp:simplePos x="0" y="0"/>
            <wp:positionH relativeFrom="column">
              <wp:posOffset>0</wp:posOffset>
            </wp:positionH>
            <wp:positionV relativeFrom="paragraph">
              <wp:posOffset>232347</wp:posOffset>
            </wp:positionV>
            <wp:extent cx="4687570" cy="3452495"/>
            <wp:effectExtent l="0" t="0" r="0" b="0"/>
            <wp:wrapNone/>
            <wp:docPr id="222" name="Picture 222" descr="C:\Users\user\Documents\tugas akhir\konsepwebbaru\konsep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ocuments\tugas akhir\konsepwebbaru\konsepmap.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7570" cy="3452495"/>
                    </a:xfrm>
                    <a:prstGeom prst="rect">
                      <a:avLst/>
                    </a:prstGeom>
                    <a:noFill/>
                    <a:ln>
                      <a:noFill/>
                    </a:ln>
                  </pic:spPr>
                </pic:pic>
              </a:graphicData>
            </a:graphic>
            <wp14:sizeRelH relativeFrom="margin">
              <wp14:pctWidth>0</wp14:pctWidth>
            </wp14:sizeRelH>
          </wp:anchor>
        </w:drawing>
      </w:r>
      <w:r w:rsidR="00974106">
        <w:t xml:space="preserve"> </w:t>
      </w:r>
    </w:p>
    <w:p w14:paraId="1BDA63A7" w14:textId="1C512822" w:rsidR="006E4B92" w:rsidRDefault="006E4B92" w:rsidP="00C105FF"/>
    <w:p w14:paraId="242DC8AC" w14:textId="1CF20AF1" w:rsidR="006E4B92" w:rsidRDefault="006E4B92" w:rsidP="00C105FF"/>
    <w:p w14:paraId="0B784182" w14:textId="40696D14" w:rsidR="006E4B92" w:rsidRDefault="006E4B92" w:rsidP="00C105FF"/>
    <w:p w14:paraId="1F75D598" w14:textId="60CCB37D" w:rsidR="006E4B92" w:rsidRDefault="006E4B92" w:rsidP="00C105FF"/>
    <w:p w14:paraId="068FF8FF" w14:textId="79C71E6D" w:rsidR="006E4B92" w:rsidRDefault="006E4B92" w:rsidP="00C105FF"/>
    <w:p w14:paraId="5C4FFAC5" w14:textId="573EBF61" w:rsidR="006E4B92" w:rsidRDefault="006E4B92" w:rsidP="00C105FF"/>
    <w:p w14:paraId="035430E3" w14:textId="77777777" w:rsidR="006E4B92" w:rsidRDefault="006E4B92" w:rsidP="00C105FF"/>
    <w:p w14:paraId="4FE4155C" w14:textId="77777777" w:rsidR="006E4B92" w:rsidRDefault="006E4B92" w:rsidP="00C105FF"/>
    <w:p w14:paraId="7C143A4B" w14:textId="77777777" w:rsidR="006E4B92" w:rsidRDefault="006E4B92" w:rsidP="00C105FF"/>
    <w:p w14:paraId="2F0D5837" w14:textId="77777777" w:rsidR="006E4B92" w:rsidRDefault="006E4B92" w:rsidP="00C105FF"/>
    <w:p w14:paraId="4A247601" w14:textId="408BBB79" w:rsidR="006E4B92" w:rsidRDefault="006E4B92" w:rsidP="00C105FF"/>
    <w:p w14:paraId="3E21270A" w14:textId="1AC1E926" w:rsidR="006E4B92" w:rsidRDefault="006E4B92" w:rsidP="00C105FF"/>
    <w:p w14:paraId="60FAEFA1" w14:textId="3AA77B89" w:rsidR="006E4B92" w:rsidRDefault="006E4B92" w:rsidP="00C105FF"/>
    <w:p w14:paraId="790E223B" w14:textId="77777777" w:rsidR="00974106" w:rsidRDefault="00974106" w:rsidP="00C105FF"/>
    <w:p w14:paraId="15C7CFBA" w14:textId="6141159A" w:rsidR="006E4B92" w:rsidRDefault="006E4B92" w:rsidP="00C105FF"/>
    <w:p w14:paraId="2D78DD0D" w14:textId="3BCA9D22" w:rsidR="006E4B92" w:rsidRDefault="006E4B92" w:rsidP="00C105FF"/>
    <w:p w14:paraId="10C50455" w14:textId="7D1CEFF8" w:rsidR="006E4B92" w:rsidRDefault="006E4B92" w:rsidP="00C105FF"/>
    <w:p w14:paraId="7143E4BA" w14:textId="4DB18BB7" w:rsidR="006E4B92" w:rsidRDefault="006E4B92" w:rsidP="00C105FF"/>
    <w:p w14:paraId="54AAA815" w14:textId="0B3F8083" w:rsidR="006E4B92" w:rsidRDefault="006E4B92" w:rsidP="00C105FF"/>
    <w:p w14:paraId="31FF18DA" w14:textId="6EA8919A" w:rsidR="006E4B92" w:rsidRDefault="006E4B92" w:rsidP="00C105FF"/>
    <w:p w14:paraId="542940FC" w14:textId="1EFFF4EF" w:rsidR="00CA6C16" w:rsidRDefault="00CA6C16" w:rsidP="00C105FF">
      <w:pPr>
        <w:rPr>
          <w:noProof/>
        </w:rPr>
      </w:pPr>
    </w:p>
    <w:p w14:paraId="4DAEDCB6" w14:textId="6BB903A2" w:rsidR="00CA6C16" w:rsidRDefault="00CA6C16" w:rsidP="00C105FF">
      <w:pPr>
        <w:rPr>
          <w:noProof/>
        </w:rPr>
      </w:pPr>
    </w:p>
    <w:p w14:paraId="485611CD" w14:textId="67CC81C3" w:rsidR="00CA6C16" w:rsidRDefault="00CA6C16" w:rsidP="00C105FF">
      <w:pPr>
        <w:rPr>
          <w:noProof/>
        </w:rPr>
      </w:pPr>
    </w:p>
    <w:p w14:paraId="28F5BD97" w14:textId="7B1B1757" w:rsidR="00CA6C16" w:rsidRDefault="00CA6C16" w:rsidP="00C105FF">
      <w:pPr>
        <w:rPr>
          <w:noProof/>
        </w:rPr>
      </w:pPr>
    </w:p>
    <w:p w14:paraId="767714B5" w14:textId="589B878D" w:rsidR="00CA6C16" w:rsidRDefault="00CA6C16" w:rsidP="00C105FF">
      <w:pPr>
        <w:rPr>
          <w:noProof/>
        </w:rPr>
      </w:pPr>
    </w:p>
    <w:p w14:paraId="51624F33" w14:textId="74BD66AD" w:rsidR="00CA6C16" w:rsidRDefault="00CA6C16" w:rsidP="00C105FF">
      <w:pPr>
        <w:rPr>
          <w:noProof/>
        </w:rPr>
      </w:pPr>
    </w:p>
    <w:p w14:paraId="0320FAF3" w14:textId="77777777" w:rsidR="00CA6C16" w:rsidRDefault="00CA6C16" w:rsidP="00C105FF">
      <w:pPr>
        <w:rPr>
          <w:noProof/>
        </w:rPr>
      </w:pPr>
    </w:p>
    <w:p w14:paraId="2347DCCC" w14:textId="4F3E21A9" w:rsidR="00CA6C16" w:rsidRDefault="007A0755" w:rsidP="00C105FF">
      <w:pPr>
        <w:rPr>
          <w:noProof/>
        </w:rPr>
      </w:pPr>
      <w:r>
        <w:rPr>
          <w:noProof/>
          <w:lang w:bidi="ar-SA"/>
        </w:rPr>
        <mc:AlternateContent>
          <mc:Choice Requires="wps">
            <w:drawing>
              <wp:anchor distT="0" distB="0" distL="114300" distR="114300" simplePos="0" relativeHeight="252065792" behindDoc="0" locked="0" layoutInCell="1" allowOverlap="1" wp14:anchorId="3DAEA87A" wp14:editId="269BE447">
                <wp:simplePos x="0" y="0"/>
                <wp:positionH relativeFrom="column">
                  <wp:posOffset>28856</wp:posOffset>
                </wp:positionH>
                <wp:positionV relativeFrom="paragraph">
                  <wp:posOffset>159561</wp:posOffset>
                </wp:positionV>
                <wp:extent cx="45719" cy="1708879"/>
                <wp:effectExtent l="361950" t="38100" r="31115" b="139065"/>
                <wp:wrapNone/>
                <wp:docPr id="305" name="Elbow Connector 305"/>
                <wp:cNvGraphicFramePr/>
                <a:graphic xmlns:a="http://schemas.openxmlformats.org/drawingml/2006/main">
                  <a:graphicData uri="http://schemas.microsoft.com/office/word/2010/wordprocessingShape">
                    <wps:wsp>
                      <wps:cNvCnPr/>
                      <wps:spPr>
                        <a:xfrm>
                          <a:off x="0" y="0"/>
                          <a:ext cx="45719" cy="1708879"/>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21AB71" id="Elbow Connector 305" o:spid="_x0000_s1026" type="#_x0000_t34" style="position:absolute;margin-left:2.25pt;margin-top:12.55pt;width:3.6pt;height:134.55pt;z-index:252065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" adj="-147725" strokecolor="black [3200]" strokeweight="2pt">
                <v:stroke endarrow="block"/>
                <v:shadow on="t" color="black" opacity="24903f" origin=",.5" offset="0,.55556mm"/>
              </v:shape>
            </w:pict>
          </mc:Fallback>
        </mc:AlternateContent>
      </w:r>
      <w:r w:rsidR="005C69DD">
        <w:rPr>
          <w:noProof/>
          <w:lang w:bidi="ar-SA"/>
        </w:rPr>
        <mc:AlternateContent>
          <mc:Choice Requires="wps">
            <w:drawing>
              <wp:anchor distT="45720" distB="45720" distL="114300" distR="114300" simplePos="0" relativeHeight="252033024" behindDoc="0" locked="0" layoutInCell="1" allowOverlap="1" wp14:anchorId="5A449AFF" wp14:editId="630AA6D7">
                <wp:simplePos x="0" y="0"/>
                <wp:positionH relativeFrom="column">
                  <wp:posOffset>-1125</wp:posOffset>
                </wp:positionH>
                <wp:positionV relativeFrom="paragraph">
                  <wp:posOffset>47136</wp:posOffset>
                </wp:positionV>
                <wp:extent cx="1379095" cy="24828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095" cy="248285"/>
                        </a:xfrm>
                        <a:prstGeom prst="rect">
                          <a:avLst/>
                        </a:prstGeom>
                        <a:solidFill>
                          <a:srgbClr val="FFFFFF"/>
                        </a:solidFill>
                        <a:ln w="9525">
                          <a:noFill/>
                          <a:miter lim="800000"/>
                          <a:headEnd/>
                          <a:tailEnd/>
                        </a:ln>
                      </wps:spPr>
                      <wps:txbx>
                        <w:txbxContent>
                          <w:p w14:paraId="404C9E77" w14:textId="56F5C889" w:rsidR="005C69DD" w:rsidRPr="00385A41" w:rsidRDefault="005C69DD" w:rsidP="005C69DD">
                            <w:pPr>
                              <w:rPr>
                                <w:sz w:val="20"/>
                                <w:szCs w:val="20"/>
                              </w:rPr>
                            </w:pPr>
                            <w:r>
                              <w:rPr>
                                <w:sz w:val="20"/>
                                <w:szCs w:val="20"/>
                              </w:rPr>
                              <w:t xml:space="preserve">Tampilan </w:t>
                            </w:r>
                            <w:r>
                              <w:rPr>
                                <w:sz w:val="20"/>
                                <w:szCs w:val="20"/>
                              </w:rPr>
                              <w:t>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49AFF" id="_x0000_s1075" type="#_x0000_t202" style="position:absolute;margin-left:-.1pt;margin-top:3.7pt;width:108.6pt;height:19.55pt;z-index:252033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" stroked="f">
                <v:textbox>
                  <w:txbxContent>
                    <w:p w14:paraId="404C9E77" w14:textId="56F5C889" w:rsidR="005C69DD" w:rsidRPr="00385A41" w:rsidRDefault="005C69DD" w:rsidP="005C69DD">
                      <w:pPr>
                        <w:rPr>
                          <w:sz w:val="20"/>
                          <w:szCs w:val="20"/>
                        </w:rPr>
                      </w:pPr>
                      <w:r>
                        <w:rPr>
                          <w:sz w:val="20"/>
                          <w:szCs w:val="20"/>
                        </w:rPr>
                        <w:t xml:space="preserve">Tampilan </w:t>
                      </w:r>
                      <w:r>
                        <w:rPr>
                          <w:sz w:val="20"/>
                          <w:szCs w:val="20"/>
                        </w:rPr>
                        <w:t>menu kajian</w:t>
                      </w:r>
                    </w:p>
                  </w:txbxContent>
                </v:textbox>
              </v:shape>
            </w:pict>
          </mc:Fallback>
        </mc:AlternateContent>
      </w:r>
    </w:p>
    <w:p w14:paraId="16EE5182" w14:textId="0249408D" w:rsidR="00CA6C16" w:rsidRDefault="002B1868" w:rsidP="00C105FF">
      <w:pPr>
        <w:rPr>
          <w:noProof/>
        </w:rPr>
      </w:pPr>
      <w:r w:rsidRPr="00EC15C3">
        <w:rPr>
          <w:noProof/>
        </w:rPr>
        <w:drawing>
          <wp:anchor distT="0" distB="0" distL="114300" distR="114300" simplePos="0" relativeHeight="251579392" behindDoc="0" locked="0" layoutInCell="1" allowOverlap="1" wp14:anchorId="533320A6" wp14:editId="0143D515">
            <wp:simplePos x="0" y="0"/>
            <wp:positionH relativeFrom="column">
              <wp:posOffset>25504</wp:posOffset>
            </wp:positionH>
            <wp:positionV relativeFrom="paragraph">
              <wp:posOffset>114300</wp:posOffset>
            </wp:positionV>
            <wp:extent cx="4444365" cy="3452495"/>
            <wp:effectExtent l="0" t="0" r="0" b="0"/>
            <wp:wrapNone/>
            <wp:docPr id="208" name="Picture 208"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44365" cy="3452495"/>
                    </a:xfrm>
                    <a:prstGeom prst="rect">
                      <a:avLst/>
                    </a:prstGeom>
                    <a:noFill/>
                    <a:ln>
                      <a:noFill/>
                    </a:ln>
                  </pic:spPr>
                </pic:pic>
              </a:graphicData>
            </a:graphic>
            <wp14:sizeRelH relativeFrom="margin">
              <wp14:pctWidth>0</wp14:pctWidth>
            </wp14:sizeRelH>
          </wp:anchor>
        </w:drawing>
      </w:r>
    </w:p>
    <w:p w14:paraId="4FB9B913" w14:textId="0BE7CB77" w:rsidR="00CA6C16" w:rsidRDefault="005C69DD" w:rsidP="00C105FF">
      <w:pPr>
        <w:rPr>
          <w:noProof/>
        </w:rPr>
      </w:pPr>
      <w:r>
        <w:rPr>
          <w:noProof/>
          <w:lang w:bidi="ar-SA"/>
        </w:rPr>
        <mc:AlternateContent>
          <mc:Choice Requires="wps">
            <w:drawing>
              <wp:anchor distT="0" distB="0" distL="114300" distR="114300" simplePos="0" relativeHeight="252064768" behindDoc="0" locked="0" layoutInCell="1" allowOverlap="1" wp14:anchorId="737F56F0" wp14:editId="6A08168C">
                <wp:simplePos x="0" y="0"/>
                <wp:positionH relativeFrom="column">
                  <wp:posOffset>4172585</wp:posOffset>
                </wp:positionH>
                <wp:positionV relativeFrom="paragraph">
                  <wp:posOffset>307340</wp:posOffset>
                </wp:positionV>
                <wp:extent cx="45085" cy="4652645"/>
                <wp:effectExtent l="57150" t="38100" r="793115" b="128905"/>
                <wp:wrapNone/>
                <wp:docPr id="304" name="Elbow Connector 304"/>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65666F" id="Elbow Connector 304" o:spid="_x0000_s1026" type="#_x0000_t34" style="position:absolute;margin-left:328.55pt;margin-top:24.2pt;width:3.55pt;height:366.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fY7A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" adj="366771" strokecolor="black [3200]" strokeweight="2pt">
                <v:stroke endarrow="block"/>
                <v:shadow on="t" color="black" opacity="24903f" origin=",.5" offset="0,.55556mm"/>
              </v:shape>
            </w:pict>
          </mc:Fallback>
        </mc:AlternateContent>
      </w:r>
      <w:r>
        <w:rPr>
          <w:noProof/>
          <w:lang w:bidi="ar-SA"/>
        </w:rPr>
        <mc:AlternateContent>
          <mc:Choice Requires="wps">
            <w:drawing>
              <wp:anchor distT="45720" distB="45720" distL="114300" distR="114300" simplePos="0" relativeHeight="252040192" behindDoc="0" locked="0" layoutInCell="1" allowOverlap="1" wp14:anchorId="18931007" wp14:editId="4D83F612">
                <wp:simplePos x="0" y="0"/>
                <wp:positionH relativeFrom="column">
                  <wp:posOffset>4856813</wp:posOffset>
                </wp:positionH>
                <wp:positionV relativeFrom="paragraph">
                  <wp:posOffset>96072</wp:posOffset>
                </wp:positionV>
                <wp:extent cx="958995" cy="248285"/>
                <wp:effectExtent l="0" t="0" r="0" b="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1F2385B9" w14:textId="77777777" w:rsidR="005C69DD" w:rsidRPr="00385A41" w:rsidRDefault="005C69DD" w:rsidP="005C69DD">
                            <w:pPr>
                              <w:rPr>
                                <w:sz w:val="20"/>
                                <w:szCs w:val="20"/>
                              </w:rPr>
                            </w:pPr>
                            <w:r>
                              <w:rPr>
                                <w:sz w:val="20"/>
                                <w:szCs w:val="20"/>
                              </w:rPr>
                              <w:t>Tampilan 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931007" id="_x0000_s1076" type="#_x0000_t202" style="position:absolute;margin-left:382.45pt;margin-top:7.55pt;width:75.5pt;height:19.55pt;z-index:252040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hRQIgIAACQ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" stroked="f">
                <v:textbox>
                  <w:txbxContent>
                    <w:p w14:paraId="1F2385B9" w14:textId="77777777" w:rsidR="005C69DD" w:rsidRPr="00385A41" w:rsidRDefault="005C69DD" w:rsidP="005C69DD">
                      <w:pPr>
                        <w:rPr>
                          <w:sz w:val="20"/>
                          <w:szCs w:val="20"/>
                        </w:rPr>
                      </w:pPr>
                      <w:r>
                        <w:rPr>
                          <w:sz w:val="20"/>
                          <w:szCs w:val="20"/>
                        </w:rPr>
                        <w:t>Tampilan crud</w:t>
                      </w:r>
                    </w:p>
                  </w:txbxContent>
                </v:textbox>
              </v:shape>
            </w:pict>
          </mc:Fallback>
        </mc:AlternateContent>
      </w:r>
    </w:p>
    <w:p w14:paraId="22FDE75E" w14:textId="27A1F95A" w:rsidR="00CA6C16" w:rsidRDefault="00CA6C16" w:rsidP="00C105FF">
      <w:pPr>
        <w:rPr>
          <w:noProof/>
        </w:rPr>
      </w:pPr>
    </w:p>
    <w:p w14:paraId="01A1D659" w14:textId="55F23160" w:rsidR="00CA6C16" w:rsidRDefault="00CA6C16" w:rsidP="00C105FF">
      <w:pPr>
        <w:rPr>
          <w:noProof/>
        </w:rPr>
      </w:pPr>
    </w:p>
    <w:p w14:paraId="38A8B59A" w14:textId="1D8A0FF2" w:rsidR="00CA6C16" w:rsidRDefault="00CA6C16" w:rsidP="00C105FF">
      <w:pPr>
        <w:rPr>
          <w:noProof/>
        </w:rPr>
      </w:pPr>
    </w:p>
    <w:p w14:paraId="3B4BA14D" w14:textId="7FE9E8E3" w:rsidR="00CA6C16" w:rsidRDefault="00CA6C16" w:rsidP="00C105FF">
      <w:pPr>
        <w:rPr>
          <w:noProof/>
        </w:rPr>
      </w:pPr>
    </w:p>
    <w:p w14:paraId="5F77C96F" w14:textId="59B01D97" w:rsidR="00CA6C16" w:rsidRDefault="00CA6C16" w:rsidP="00C105FF">
      <w:pPr>
        <w:rPr>
          <w:noProof/>
        </w:rPr>
      </w:pPr>
    </w:p>
    <w:p w14:paraId="11778596" w14:textId="38991B93" w:rsidR="00CA6C16" w:rsidRDefault="00CA6C16" w:rsidP="00C105FF">
      <w:pPr>
        <w:rPr>
          <w:noProof/>
        </w:rPr>
      </w:pPr>
    </w:p>
    <w:p w14:paraId="314C924D" w14:textId="07F83325" w:rsidR="00CA6C16" w:rsidRDefault="00CA6C16" w:rsidP="00C105FF">
      <w:pPr>
        <w:rPr>
          <w:noProof/>
        </w:rPr>
      </w:pPr>
    </w:p>
    <w:p w14:paraId="22693A44" w14:textId="6A74B169" w:rsidR="006E4B92" w:rsidRDefault="006E4B92" w:rsidP="00C105FF"/>
    <w:p w14:paraId="39ECF8BA" w14:textId="6A997C00" w:rsidR="006E4B92" w:rsidRDefault="006E4B92" w:rsidP="00C105FF"/>
    <w:p w14:paraId="530ECFFC" w14:textId="43869E0A" w:rsidR="006E4B92" w:rsidRDefault="006E4B92" w:rsidP="00C105FF"/>
    <w:p w14:paraId="7A4DDD45" w14:textId="5A7E4568" w:rsidR="006E4B92" w:rsidRDefault="0003222F" w:rsidP="00C105FF">
      <w:r w:rsidRPr="004D02A7">
        <w:rPr>
          <w:noProof/>
        </w:rPr>
        <w:drawing>
          <wp:anchor distT="0" distB="0" distL="114300" distR="114300" simplePos="0" relativeHeight="251644928" behindDoc="0" locked="0" layoutInCell="1" allowOverlap="1" wp14:anchorId="22533BE9" wp14:editId="33C3E1AE">
            <wp:simplePos x="0" y="0"/>
            <wp:positionH relativeFrom="column">
              <wp:posOffset>25566</wp:posOffset>
            </wp:positionH>
            <wp:positionV relativeFrom="paragraph">
              <wp:posOffset>229235</wp:posOffset>
            </wp:positionV>
            <wp:extent cx="4444779" cy="3465830"/>
            <wp:effectExtent l="0" t="0" r="0" b="1270"/>
            <wp:wrapNone/>
            <wp:docPr id="209" name="Picture 209"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44779" cy="3465830"/>
                    </a:xfrm>
                    <a:prstGeom prst="rect">
                      <a:avLst/>
                    </a:prstGeom>
                    <a:noFill/>
                    <a:ln>
                      <a:noFill/>
                    </a:ln>
                  </pic:spPr>
                </pic:pic>
              </a:graphicData>
            </a:graphic>
            <wp14:sizeRelH relativeFrom="margin">
              <wp14:pctWidth>0</wp14:pctWidth>
            </wp14:sizeRelH>
          </wp:anchor>
        </w:drawing>
      </w:r>
    </w:p>
    <w:p w14:paraId="182EA165" w14:textId="3B29A4CC" w:rsidR="006E4B92" w:rsidRDefault="006E4B92" w:rsidP="00C105FF"/>
    <w:p w14:paraId="4FF266F3" w14:textId="0A7C1E96" w:rsidR="006E4B92" w:rsidRDefault="006E4B92" w:rsidP="00C105FF"/>
    <w:p w14:paraId="21644827" w14:textId="38AE3349" w:rsidR="006E4B92" w:rsidRDefault="006E4B92" w:rsidP="00C105FF"/>
    <w:p w14:paraId="1F30CBC6" w14:textId="76751202" w:rsidR="006E4B92" w:rsidRDefault="006E4B92" w:rsidP="00C105FF"/>
    <w:p w14:paraId="2E0628F9" w14:textId="64520BC2" w:rsidR="006E4B92" w:rsidRDefault="006E4B92" w:rsidP="00C105FF"/>
    <w:p w14:paraId="3D5E9B38" w14:textId="3A99ECBE" w:rsidR="006E4B92" w:rsidRDefault="005C69DD" w:rsidP="00C105FF">
      <w:r>
        <w:rPr>
          <w:noProof/>
          <w:lang w:bidi="ar-SA"/>
        </w:rPr>
        <mc:AlternateContent>
          <mc:Choice Requires="wps">
            <w:drawing>
              <wp:anchor distT="45720" distB="45720" distL="114300" distR="114300" simplePos="0" relativeHeight="252046336" behindDoc="0" locked="0" layoutInCell="1" allowOverlap="1" wp14:anchorId="6B2C1099" wp14:editId="4192B054">
                <wp:simplePos x="0" y="0"/>
                <wp:positionH relativeFrom="column">
                  <wp:posOffset>4615846</wp:posOffset>
                </wp:positionH>
                <wp:positionV relativeFrom="paragraph">
                  <wp:posOffset>142407</wp:posOffset>
                </wp:positionV>
                <wp:extent cx="1378346" cy="248285"/>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8346" cy="248285"/>
                        </a:xfrm>
                        <a:prstGeom prst="rect">
                          <a:avLst/>
                        </a:prstGeom>
                        <a:solidFill>
                          <a:srgbClr val="FFFFFF"/>
                        </a:solidFill>
                        <a:ln w="9525">
                          <a:noFill/>
                          <a:miter lim="800000"/>
                          <a:headEnd/>
                          <a:tailEnd/>
                        </a:ln>
                      </wps:spPr>
                      <wps:txbx>
                        <w:txbxContent>
                          <w:p w14:paraId="53EB8921" w14:textId="1D9D12B0" w:rsidR="005C69DD" w:rsidRPr="00385A41" w:rsidRDefault="005C69DD" w:rsidP="005C69DD">
                            <w:pPr>
                              <w:rPr>
                                <w:sz w:val="20"/>
                                <w:szCs w:val="20"/>
                              </w:rPr>
                            </w:pPr>
                            <w:r>
                              <w:rPr>
                                <w:sz w:val="20"/>
                                <w:szCs w:val="20"/>
                              </w:rPr>
                              <w:t xml:space="preserve">Menu </w:t>
                            </w:r>
                            <w:r>
                              <w:rPr>
                                <w:sz w:val="20"/>
                                <w:szCs w:val="20"/>
                              </w:rPr>
                              <w:t>Ta</w:t>
                            </w:r>
                            <w:r w:rsidR="007A0755">
                              <w:rPr>
                                <w:sz w:val="20"/>
                                <w:szCs w:val="20"/>
                              </w:rPr>
                              <w:t>mbah</w:t>
                            </w:r>
                            <w:r>
                              <w:rPr>
                                <w:sz w:val="20"/>
                                <w:szCs w:val="20"/>
                              </w:rPr>
                              <w:t xml:space="preserve"> </w:t>
                            </w:r>
                            <w:r>
                              <w:rPr>
                                <w:sz w:val="20"/>
                                <w:szCs w:val="20"/>
                              </w:rPr>
                              <w:t>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2C1099" id="_x0000_s1077" type="#_x0000_t202" style="position:absolute;margin-left:363.45pt;margin-top:11.2pt;width:108.55pt;height:19.55pt;z-index:252046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" stroked="f">
                <v:textbox>
                  <w:txbxContent>
                    <w:p w14:paraId="53EB8921" w14:textId="1D9D12B0" w:rsidR="005C69DD" w:rsidRPr="00385A41" w:rsidRDefault="005C69DD" w:rsidP="005C69DD">
                      <w:pPr>
                        <w:rPr>
                          <w:sz w:val="20"/>
                          <w:szCs w:val="20"/>
                        </w:rPr>
                      </w:pPr>
                      <w:r>
                        <w:rPr>
                          <w:sz w:val="20"/>
                          <w:szCs w:val="20"/>
                        </w:rPr>
                        <w:t xml:space="preserve">Menu </w:t>
                      </w:r>
                      <w:r>
                        <w:rPr>
                          <w:sz w:val="20"/>
                          <w:szCs w:val="20"/>
                        </w:rPr>
                        <w:t>Ta</w:t>
                      </w:r>
                      <w:r w:rsidR="007A0755">
                        <w:rPr>
                          <w:sz w:val="20"/>
                          <w:szCs w:val="20"/>
                        </w:rPr>
                        <w:t>mbah</w:t>
                      </w:r>
                      <w:r>
                        <w:rPr>
                          <w:sz w:val="20"/>
                          <w:szCs w:val="20"/>
                        </w:rPr>
                        <w:t xml:space="preserve"> </w:t>
                      </w:r>
                      <w:r>
                        <w:rPr>
                          <w:sz w:val="20"/>
                          <w:szCs w:val="20"/>
                        </w:rPr>
                        <w:t>kajian</w:t>
                      </w:r>
                    </w:p>
                  </w:txbxContent>
                </v:textbox>
              </v:shape>
            </w:pict>
          </mc:Fallback>
        </mc:AlternateContent>
      </w:r>
    </w:p>
    <w:p w14:paraId="7175871C" w14:textId="48F22AE8" w:rsidR="006E4B92" w:rsidRDefault="006E4B92" w:rsidP="00C105FF"/>
    <w:p w14:paraId="44CD4039" w14:textId="2C0444C9" w:rsidR="006E4B92" w:rsidRDefault="006E4B92" w:rsidP="00C105FF"/>
    <w:p w14:paraId="112598B6" w14:textId="72CE3F17" w:rsidR="006E4B92" w:rsidRDefault="006E4B92" w:rsidP="00C105FF"/>
    <w:p w14:paraId="6A6034F6" w14:textId="77777777" w:rsidR="006E4B92" w:rsidRDefault="006E4B92" w:rsidP="00C105FF"/>
    <w:p w14:paraId="07DCC013" w14:textId="77777777" w:rsidR="006E4B92" w:rsidRDefault="006E4B92" w:rsidP="00C105FF"/>
    <w:p w14:paraId="3AC1524C" w14:textId="77777777" w:rsidR="006E4B92" w:rsidRDefault="006E4B92" w:rsidP="00C105FF"/>
    <w:p w14:paraId="257F0CB2" w14:textId="61FCD6A9" w:rsidR="006E4B92" w:rsidRDefault="007A0755" w:rsidP="00C105FF">
      <w:r w:rsidRPr="00EC15C3">
        <w:rPr>
          <w:noProof/>
        </w:rPr>
        <w:lastRenderedPageBreak/>
        <w:drawing>
          <wp:anchor distT="0" distB="0" distL="114300" distR="114300" simplePos="0" relativeHeight="251716608" behindDoc="0" locked="0" layoutInCell="1" allowOverlap="1" wp14:anchorId="3FE80C8C" wp14:editId="277C51E2">
            <wp:simplePos x="0" y="0"/>
            <wp:positionH relativeFrom="column">
              <wp:posOffset>70954</wp:posOffset>
            </wp:positionH>
            <wp:positionV relativeFrom="paragraph">
              <wp:posOffset>139829</wp:posOffset>
            </wp:positionV>
            <wp:extent cx="4460682" cy="3452073"/>
            <wp:effectExtent l="0" t="0" r="0" b="0"/>
            <wp:wrapNone/>
            <wp:docPr id="210" name="Picture 210"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60682" cy="3452073"/>
                    </a:xfrm>
                    <a:prstGeom prst="rect">
                      <a:avLst/>
                    </a:prstGeom>
                    <a:noFill/>
                    <a:ln>
                      <a:noFill/>
                    </a:ln>
                  </pic:spPr>
                </pic:pic>
              </a:graphicData>
            </a:graphic>
            <wp14:sizeRelH relativeFrom="margin">
              <wp14:pctWidth>0</wp14:pctWidth>
            </wp14:sizeRelH>
          </wp:anchor>
        </w:drawing>
      </w:r>
    </w:p>
    <w:p w14:paraId="1616CF66" w14:textId="65710BD6" w:rsidR="006E4B92" w:rsidRDefault="006E4B92" w:rsidP="00C105FF"/>
    <w:p w14:paraId="16C16871" w14:textId="16C6D8A5" w:rsidR="00CA6C16" w:rsidRDefault="00CA6C16" w:rsidP="00C105FF">
      <w:pPr>
        <w:rPr>
          <w:noProof/>
        </w:rPr>
      </w:pPr>
    </w:p>
    <w:p w14:paraId="51767ECA" w14:textId="162BCE19" w:rsidR="00CA6C16" w:rsidRDefault="007A0755" w:rsidP="00C105FF">
      <w:pPr>
        <w:rPr>
          <w:noProof/>
        </w:rPr>
      </w:pPr>
      <w:r>
        <w:rPr>
          <w:noProof/>
          <w:lang w:bidi="ar-SA"/>
        </w:rPr>
        <mc:AlternateContent>
          <mc:Choice Requires="wps">
            <w:drawing>
              <wp:anchor distT="45720" distB="45720" distL="114300" distR="114300" simplePos="0" relativeHeight="252092416" behindDoc="0" locked="0" layoutInCell="1" allowOverlap="1" wp14:anchorId="6C274771" wp14:editId="421D6A2A">
                <wp:simplePos x="0" y="0"/>
                <wp:positionH relativeFrom="column">
                  <wp:posOffset>4833047</wp:posOffset>
                </wp:positionH>
                <wp:positionV relativeFrom="paragraph">
                  <wp:posOffset>299720</wp:posOffset>
                </wp:positionV>
                <wp:extent cx="727023" cy="24828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7023" cy="248285"/>
                        </a:xfrm>
                        <a:prstGeom prst="rect">
                          <a:avLst/>
                        </a:prstGeom>
                        <a:solidFill>
                          <a:srgbClr val="FFFFFF"/>
                        </a:solidFill>
                        <a:ln w="9525">
                          <a:noFill/>
                          <a:miter lim="800000"/>
                          <a:headEnd/>
                          <a:tailEnd/>
                        </a:ln>
                      </wps:spPr>
                      <wps:txbx>
                        <w:txbxContent>
                          <w:p w14:paraId="05CD6848" w14:textId="0C8E2618" w:rsidR="007A0755" w:rsidRPr="00385A41" w:rsidRDefault="007A0755" w:rsidP="007A0755">
                            <w:pPr>
                              <w:rPr>
                                <w:sz w:val="20"/>
                                <w:szCs w:val="20"/>
                              </w:rPr>
                            </w:pPr>
                            <w:r>
                              <w:rPr>
                                <w:sz w:val="20"/>
                                <w:szCs w:val="20"/>
                              </w:rPr>
                              <w:t xml:space="preserve">Menu </w:t>
                            </w:r>
                            <w:r>
                              <w:rPr>
                                <w:sz w:val="20"/>
                                <w:szCs w:val="20"/>
                              </w:rPr>
                              <w:t>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74771" id="_x0000_s1078" type="#_x0000_t202" style="position:absolute;margin-left:380.55pt;margin-top:23.6pt;width:57.25pt;height:19.55pt;z-index:2520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" stroked="f">
                <v:textbox>
                  <w:txbxContent>
                    <w:p w14:paraId="05CD6848" w14:textId="0C8E2618" w:rsidR="007A0755" w:rsidRPr="00385A41" w:rsidRDefault="007A0755" w:rsidP="007A0755">
                      <w:pPr>
                        <w:rPr>
                          <w:sz w:val="20"/>
                          <w:szCs w:val="20"/>
                        </w:rPr>
                      </w:pPr>
                      <w:r>
                        <w:rPr>
                          <w:sz w:val="20"/>
                          <w:szCs w:val="20"/>
                        </w:rPr>
                        <w:t xml:space="preserve">Menu </w:t>
                      </w:r>
                      <w:r>
                        <w:rPr>
                          <w:sz w:val="20"/>
                          <w:szCs w:val="20"/>
                        </w:rPr>
                        <w:t>edit</w:t>
                      </w:r>
                    </w:p>
                  </w:txbxContent>
                </v:textbox>
              </v:shape>
            </w:pict>
          </mc:Fallback>
        </mc:AlternateContent>
      </w:r>
      <w:r>
        <w:rPr>
          <w:noProof/>
          <w:lang w:bidi="ar-SA"/>
        </w:rPr>
        <mc:AlternateContent>
          <mc:Choice Requires="wps">
            <w:drawing>
              <wp:anchor distT="0" distB="0" distL="114300" distR="114300" simplePos="0" relativeHeight="252096512" behindDoc="0" locked="0" layoutInCell="1" allowOverlap="1" wp14:anchorId="2952926E" wp14:editId="298E3FB8">
                <wp:simplePos x="0" y="0"/>
                <wp:positionH relativeFrom="column">
                  <wp:posOffset>3829685</wp:posOffset>
                </wp:positionH>
                <wp:positionV relativeFrom="paragraph">
                  <wp:posOffset>213995</wp:posOffset>
                </wp:positionV>
                <wp:extent cx="45085" cy="4652645"/>
                <wp:effectExtent l="57150" t="38100" r="793115" b="128905"/>
                <wp:wrapNone/>
                <wp:docPr id="308" name="Elbow Connector 308"/>
                <wp:cNvGraphicFramePr/>
                <a:graphic xmlns:a="http://schemas.openxmlformats.org/drawingml/2006/main">
                  <a:graphicData uri="http://schemas.microsoft.com/office/word/2010/wordprocessingShape">
                    <wps:wsp>
                      <wps:cNvCnPr/>
                      <wps:spPr>
                        <a:xfrm>
                          <a:off x="0" y="0"/>
                          <a:ext cx="45085"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065685" id="Elbow Connector 308" o:spid="_x0000_s1026" type="#_x0000_t34" style="position:absolute;margin-left:301.55pt;margin-top:16.85pt;width:3.55pt;height:366.35pt;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" adj="366771" strokecolor="black [3200]" strokeweight="2pt">
                <v:stroke endarrow="block"/>
                <v:shadow on="t" color="black" opacity="24903f" origin=",.5" offset="0,.55556mm"/>
              </v:shape>
            </w:pict>
          </mc:Fallback>
        </mc:AlternateContent>
      </w:r>
    </w:p>
    <w:p w14:paraId="49EADCD4" w14:textId="4977A500" w:rsidR="00CA6C16" w:rsidRDefault="00CA6C16" w:rsidP="00C105FF">
      <w:pPr>
        <w:rPr>
          <w:noProof/>
        </w:rPr>
      </w:pPr>
    </w:p>
    <w:p w14:paraId="52269BDD" w14:textId="06F64844" w:rsidR="00CA6C16" w:rsidRDefault="00CA6C16" w:rsidP="00C105FF">
      <w:pPr>
        <w:rPr>
          <w:noProof/>
        </w:rPr>
      </w:pPr>
    </w:p>
    <w:p w14:paraId="2E3647E0" w14:textId="21C4DE3A" w:rsidR="00CA6C16" w:rsidRDefault="00CA6C16" w:rsidP="00C105FF">
      <w:pPr>
        <w:rPr>
          <w:noProof/>
        </w:rPr>
      </w:pPr>
    </w:p>
    <w:p w14:paraId="73702700" w14:textId="52B90117" w:rsidR="00CA6C16" w:rsidRDefault="00CA6C16" w:rsidP="00C105FF">
      <w:pPr>
        <w:rPr>
          <w:noProof/>
        </w:rPr>
      </w:pPr>
    </w:p>
    <w:p w14:paraId="309527E8" w14:textId="0A4F87A5" w:rsidR="00CA6C16" w:rsidRDefault="00CA6C16" w:rsidP="00C105FF">
      <w:pPr>
        <w:rPr>
          <w:noProof/>
        </w:rPr>
      </w:pPr>
    </w:p>
    <w:p w14:paraId="6528C153" w14:textId="15E8608A" w:rsidR="00CA6C16" w:rsidRDefault="00CA6C16" w:rsidP="00C105FF">
      <w:pPr>
        <w:rPr>
          <w:noProof/>
        </w:rPr>
      </w:pPr>
    </w:p>
    <w:p w14:paraId="678D8962" w14:textId="31DDFE06" w:rsidR="00CA6C16" w:rsidRDefault="00CA6C16" w:rsidP="00C105FF">
      <w:pPr>
        <w:rPr>
          <w:noProof/>
        </w:rPr>
      </w:pPr>
    </w:p>
    <w:p w14:paraId="3BDC5496" w14:textId="65677185" w:rsidR="00CA6C16" w:rsidRDefault="00CA6C16" w:rsidP="00C105FF">
      <w:pPr>
        <w:rPr>
          <w:noProof/>
        </w:rPr>
      </w:pPr>
    </w:p>
    <w:p w14:paraId="0EA5CC1F" w14:textId="726F1F8D" w:rsidR="00CA6C16" w:rsidRDefault="00CA6C16" w:rsidP="00C105FF">
      <w:pPr>
        <w:rPr>
          <w:noProof/>
        </w:rPr>
      </w:pPr>
    </w:p>
    <w:p w14:paraId="09947BA2" w14:textId="6123A249" w:rsidR="00CA6C16" w:rsidRDefault="00CA6C16" w:rsidP="00C105FF">
      <w:pPr>
        <w:rPr>
          <w:noProof/>
        </w:rPr>
      </w:pPr>
    </w:p>
    <w:p w14:paraId="2057BC70" w14:textId="7446D0A0" w:rsidR="00CA6C16" w:rsidRDefault="007A0755" w:rsidP="00C105FF">
      <w:pPr>
        <w:rPr>
          <w:noProof/>
        </w:rPr>
      </w:pPr>
      <w:r w:rsidRPr="004D02A7">
        <w:rPr>
          <w:noProof/>
        </w:rPr>
        <w:drawing>
          <wp:anchor distT="0" distB="0" distL="114300" distR="114300" simplePos="0" relativeHeight="251770880" behindDoc="0" locked="0" layoutInCell="1" allowOverlap="1" wp14:anchorId="21267261" wp14:editId="34413321">
            <wp:simplePos x="0" y="0"/>
            <wp:positionH relativeFrom="column">
              <wp:posOffset>70954</wp:posOffset>
            </wp:positionH>
            <wp:positionV relativeFrom="paragraph">
              <wp:posOffset>109532</wp:posOffset>
            </wp:positionV>
            <wp:extent cx="4523740" cy="3465830"/>
            <wp:effectExtent l="0" t="0" r="0" b="1270"/>
            <wp:wrapNone/>
            <wp:docPr id="211" name="Picture 211" descr="C:\Users\user\Documents\tugas akhir\konsepwebbaru\konseptmbh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ocuments\tugas akhir\konsepwebbaru\konseptmbhkajian.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23740" cy="3465830"/>
                    </a:xfrm>
                    <a:prstGeom prst="rect">
                      <a:avLst/>
                    </a:prstGeom>
                    <a:noFill/>
                    <a:ln>
                      <a:noFill/>
                    </a:ln>
                  </pic:spPr>
                </pic:pic>
              </a:graphicData>
            </a:graphic>
            <wp14:sizeRelH relativeFrom="margin">
              <wp14:pctWidth>0</wp14:pctWidth>
            </wp14:sizeRelH>
          </wp:anchor>
        </w:drawing>
      </w:r>
    </w:p>
    <w:p w14:paraId="60E4CC35" w14:textId="0D38411A" w:rsidR="00CA6C16" w:rsidRDefault="00CA6C16" w:rsidP="00C105FF">
      <w:pPr>
        <w:rPr>
          <w:noProof/>
        </w:rPr>
      </w:pPr>
    </w:p>
    <w:p w14:paraId="447AFDF2" w14:textId="6D44C862" w:rsidR="00CA6C16" w:rsidRDefault="00CA6C16" w:rsidP="00C105FF">
      <w:pPr>
        <w:rPr>
          <w:noProof/>
        </w:rPr>
      </w:pPr>
    </w:p>
    <w:p w14:paraId="3D6D0DF2" w14:textId="02C83E2F" w:rsidR="00CA6C16" w:rsidRDefault="007A0755" w:rsidP="00C105FF">
      <w:pPr>
        <w:rPr>
          <w:noProof/>
        </w:rPr>
      </w:pPr>
      <w:r>
        <w:rPr>
          <w:noProof/>
          <w:lang w:bidi="ar-SA"/>
        </w:rPr>
        <mc:AlternateContent>
          <mc:Choice Requires="wps">
            <w:drawing>
              <wp:anchor distT="45720" distB="45720" distL="114300" distR="114300" simplePos="0" relativeHeight="252077056" behindDoc="0" locked="0" layoutInCell="1" allowOverlap="1" wp14:anchorId="448A3F80" wp14:editId="259751EF">
                <wp:simplePos x="0" y="0"/>
                <wp:positionH relativeFrom="column">
                  <wp:posOffset>4593361</wp:posOffset>
                </wp:positionH>
                <wp:positionV relativeFrom="paragraph">
                  <wp:posOffset>58430</wp:posOffset>
                </wp:positionV>
                <wp:extent cx="1259174" cy="2482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174" cy="248285"/>
                        </a:xfrm>
                        <a:prstGeom prst="rect">
                          <a:avLst/>
                        </a:prstGeom>
                        <a:solidFill>
                          <a:srgbClr val="FFFFFF"/>
                        </a:solidFill>
                        <a:ln w="9525">
                          <a:noFill/>
                          <a:miter lim="800000"/>
                          <a:headEnd/>
                          <a:tailEnd/>
                        </a:ln>
                      </wps:spPr>
                      <wps:txbx>
                        <w:txbxContent>
                          <w:p w14:paraId="190653E1" w14:textId="55875CF4" w:rsidR="007A0755" w:rsidRPr="00385A41" w:rsidRDefault="007A0755" w:rsidP="007A0755">
                            <w:pPr>
                              <w:rPr>
                                <w:sz w:val="20"/>
                                <w:szCs w:val="20"/>
                              </w:rPr>
                            </w:pPr>
                            <w:r>
                              <w:rPr>
                                <w:sz w:val="20"/>
                                <w:szCs w:val="20"/>
                              </w:rPr>
                              <w:t xml:space="preserve">Tampilan </w:t>
                            </w:r>
                            <w:r>
                              <w:rPr>
                                <w:sz w:val="20"/>
                                <w:szCs w:val="20"/>
                              </w:rPr>
                              <w:t xml:space="preserve">Menu </w:t>
                            </w:r>
                            <w:r>
                              <w:rPr>
                                <w:sz w:val="20"/>
                                <w:szCs w:val="20"/>
                              </w:rPr>
                              <w:t>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A3F80" id="_x0000_s1079" type="#_x0000_t202" style="position:absolute;margin-left:361.7pt;margin-top:4.6pt;width:99.15pt;height:19.55pt;z-index:252077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" stroked="f">
                <v:textbox>
                  <w:txbxContent>
                    <w:p w14:paraId="190653E1" w14:textId="55875CF4" w:rsidR="007A0755" w:rsidRPr="00385A41" w:rsidRDefault="007A0755" w:rsidP="007A0755">
                      <w:pPr>
                        <w:rPr>
                          <w:sz w:val="20"/>
                          <w:szCs w:val="20"/>
                        </w:rPr>
                      </w:pPr>
                      <w:r>
                        <w:rPr>
                          <w:sz w:val="20"/>
                          <w:szCs w:val="20"/>
                        </w:rPr>
                        <w:t xml:space="preserve">Tampilan </w:t>
                      </w:r>
                      <w:r>
                        <w:rPr>
                          <w:sz w:val="20"/>
                          <w:szCs w:val="20"/>
                        </w:rPr>
                        <w:t xml:space="preserve">Menu </w:t>
                      </w:r>
                      <w:r>
                        <w:rPr>
                          <w:sz w:val="20"/>
                          <w:szCs w:val="20"/>
                        </w:rPr>
                        <w:t>edit</w:t>
                      </w:r>
                    </w:p>
                  </w:txbxContent>
                </v:textbox>
              </v:shape>
            </w:pict>
          </mc:Fallback>
        </mc:AlternateContent>
      </w:r>
    </w:p>
    <w:p w14:paraId="1BBCDF5F" w14:textId="6FDC9527" w:rsidR="00CA6C16" w:rsidRDefault="00CA6C16" w:rsidP="00C105FF">
      <w:pPr>
        <w:rPr>
          <w:noProof/>
        </w:rPr>
      </w:pPr>
    </w:p>
    <w:p w14:paraId="37D20CEA" w14:textId="77777777" w:rsidR="00CA6C16" w:rsidRDefault="00CA6C16" w:rsidP="00C105FF">
      <w:pPr>
        <w:rPr>
          <w:noProof/>
        </w:rPr>
      </w:pPr>
    </w:p>
    <w:p w14:paraId="104638D7" w14:textId="3009E9C3" w:rsidR="00CA6C16" w:rsidRDefault="00CA6C16" w:rsidP="00C105FF">
      <w:pPr>
        <w:rPr>
          <w:noProof/>
        </w:rPr>
      </w:pPr>
    </w:p>
    <w:p w14:paraId="70FF3CAF" w14:textId="73884E6D" w:rsidR="00CA6C16" w:rsidRDefault="00CA6C16" w:rsidP="00C105FF">
      <w:pPr>
        <w:rPr>
          <w:noProof/>
        </w:rPr>
      </w:pPr>
    </w:p>
    <w:p w14:paraId="0AC808B4" w14:textId="68612C44" w:rsidR="00CA6C16" w:rsidRDefault="00CA6C16" w:rsidP="00C105FF">
      <w:pPr>
        <w:rPr>
          <w:noProof/>
        </w:rPr>
      </w:pPr>
    </w:p>
    <w:p w14:paraId="37029012" w14:textId="256F4B98" w:rsidR="00CA6C16" w:rsidRDefault="00CA6C16" w:rsidP="00C105FF">
      <w:pPr>
        <w:rPr>
          <w:noProof/>
        </w:rPr>
      </w:pPr>
    </w:p>
    <w:p w14:paraId="785DE298" w14:textId="46FFE718" w:rsidR="00CA6C16" w:rsidRDefault="00CA6C16" w:rsidP="00C105FF">
      <w:pPr>
        <w:rPr>
          <w:noProof/>
        </w:rPr>
      </w:pPr>
    </w:p>
    <w:p w14:paraId="44CADC2D" w14:textId="7D3A233F" w:rsidR="00CA6C16" w:rsidRDefault="00CA6C16" w:rsidP="00C105FF">
      <w:pPr>
        <w:rPr>
          <w:noProof/>
        </w:rPr>
      </w:pPr>
    </w:p>
    <w:p w14:paraId="356D8709" w14:textId="2056F99E" w:rsidR="00CA6C16" w:rsidRDefault="00CA6C16" w:rsidP="00C105FF">
      <w:pPr>
        <w:rPr>
          <w:noProof/>
        </w:rPr>
      </w:pPr>
    </w:p>
    <w:p w14:paraId="45E23232" w14:textId="0832E41A" w:rsidR="00CA6C16" w:rsidRDefault="00CA6C16" w:rsidP="00C105FF">
      <w:pPr>
        <w:rPr>
          <w:noProof/>
        </w:rPr>
      </w:pPr>
    </w:p>
    <w:p w14:paraId="11AC7E69" w14:textId="0CA1501E" w:rsidR="00CA6C16" w:rsidRDefault="00CA6C16" w:rsidP="00C105FF">
      <w:pPr>
        <w:rPr>
          <w:noProof/>
        </w:rPr>
      </w:pPr>
    </w:p>
    <w:p w14:paraId="217A383F" w14:textId="5A3165E9" w:rsidR="00CA6C16" w:rsidRDefault="00CA6C16" w:rsidP="00C105FF">
      <w:pPr>
        <w:rPr>
          <w:noProof/>
        </w:rPr>
      </w:pPr>
    </w:p>
    <w:p w14:paraId="041F4184" w14:textId="39B3D2CC" w:rsidR="006E4B92" w:rsidRDefault="00CA6C16" w:rsidP="00C105FF">
      <w:r w:rsidRPr="00EC15C3">
        <w:rPr>
          <w:noProof/>
        </w:rPr>
        <w:drawing>
          <wp:anchor distT="0" distB="0" distL="114300" distR="114300" simplePos="0" relativeHeight="251808768" behindDoc="0" locked="0" layoutInCell="1" allowOverlap="1" wp14:anchorId="6C8E99EB" wp14:editId="7FE2CB7A">
            <wp:simplePos x="0" y="0"/>
            <wp:positionH relativeFrom="column">
              <wp:posOffset>38708</wp:posOffset>
            </wp:positionH>
            <wp:positionV relativeFrom="paragraph">
              <wp:posOffset>-33655</wp:posOffset>
            </wp:positionV>
            <wp:extent cx="4643120" cy="3452495"/>
            <wp:effectExtent l="0" t="0" r="5080" b="0"/>
            <wp:wrapNone/>
            <wp:docPr id="212" name="Picture 212" descr="C:\Users\user\Documents\tugas akhir\konsepwebbaru\Konsepka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tugas akhir\konsepwebbaru\Konsepkajian.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43120" cy="3452495"/>
                    </a:xfrm>
                    <a:prstGeom prst="rect">
                      <a:avLst/>
                    </a:prstGeom>
                    <a:noFill/>
                    <a:ln>
                      <a:noFill/>
                    </a:ln>
                  </pic:spPr>
                </pic:pic>
              </a:graphicData>
            </a:graphic>
            <wp14:sizeRelH relativeFrom="margin">
              <wp14:pctWidth>0</wp14:pctWidth>
            </wp14:sizeRelH>
          </wp:anchor>
        </w:drawing>
      </w:r>
    </w:p>
    <w:p w14:paraId="1B3D660E" w14:textId="6654BCFC" w:rsidR="006E4B92" w:rsidRDefault="006E4B92" w:rsidP="00C105FF"/>
    <w:p w14:paraId="16A59994" w14:textId="77777777" w:rsidR="006E4B92" w:rsidRDefault="006E4B92" w:rsidP="00C105FF"/>
    <w:p w14:paraId="6A01763D" w14:textId="77777777" w:rsidR="006E4B92" w:rsidRDefault="006E4B92" w:rsidP="00C105FF"/>
    <w:p w14:paraId="5521FA32" w14:textId="77777777" w:rsidR="006E4B92" w:rsidRDefault="006E4B92" w:rsidP="00C105FF"/>
    <w:p w14:paraId="1388298E" w14:textId="77777777" w:rsidR="006E4B92" w:rsidRDefault="006E4B92" w:rsidP="00C105FF"/>
    <w:p w14:paraId="69AEFACF" w14:textId="77777777" w:rsidR="006E4B92" w:rsidRDefault="006E4B92" w:rsidP="00C105FF"/>
    <w:p w14:paraId="78D8C950" w14:textId="77777777" w:rsidR="006E4B92" w:rsidRDefault="006E4B92" w:rsidP="00C105FF"/>
    <w:p w14:paraId="2FAFF468" w14:textId="77777777" w:rsidR="006E4B92" w:rsidRDefault="006E4B92" w:rsidP="00C105FF"/>
    <w:p w14:paraId="0C3FF474" w14:textId="77777777" w:rsidR="006E4B92" w:rsidRDefault="006E4B92" w:rsidP="00C105FF"/>
    <w:p w14:paraId="0C91C23D" w14:textId="77777777" w:rsidR="006E4B92" w:rsidRDefault="006E4B92" w:rsidP="00C105FF"/>
    <w:p w14:paraId="4ED54532" w14:textId="77777777" w:rsidR="006E4B92" w:rsidRDefault="006E4B92" w:rsidP="00C105FF"/>
    <w:p w14:paraId="66CC815A" w14:textId="7C571C55" w:rsidR="006E4B92" w:rsidRDefault="006E4B92" w:rsidP="00C105FF"/>
    <w:p w14:paraId="4E8B5301" w14:textId="01DFB660" w:rsidR="006E4B92" w:rsidRDefault="006E4B92" w:rsidP="00C105FF"/>
    <w:p w14:paraId="51FC2A20" w14:textId="38DD4AA7" w:rsidR="006E4B92" w:rsidRDefault="006E4B92" w:rsidP="00C105FF"/>
    <w:p w14:paraId="51E8E285" w14:textId="75F170FC" w:rsidR="006E4B92" w:rsidRDefault="006E4B92" w:rsidP="00C105FF"/>
    <w:p w14:paraId="6E46DA6F" w14:textId="2FAAC6C5" w:rsidR="006E4B92" w:rsidRDefault="006E4B92" w:rsidP="00C105FF"/>
    <w:p w14:paraId="2F36D786" w14:textId="1B50E60F" w:rsidR="006E4B92" w:rsidRDefault="006E4B92" w:rsidP="00C105FF"/>
    <w:p w14:paraId="65F70B9D" w14:textId="6246D81A" w:rsidR="006E4B92" w:rsidRDefault="006E4B92" w:rsidP="00C105FF"/>
    <w:p w14:paraId="5185815E" w14:textId="05FFAF60" w:rsidR="006E4B92" w:rsidRDefault="006E4B92" w:rsidP="00C105FF"/>
    <w:p w14:paraId="09C0CC3E" w14:textId="0B1B5E45" w:rsidR="006E4B92" w:rsidRDefault="006E4B92" w:rsidP="00C105FF"/>
    <w:p w14:paraId="446818E0" w14:textId="103D55B4" w:rsidR="006E4B92" w:rsidRDefault="006E4B92" w:rsidP="00C105FF"/>
    <w:p w14:paraId="688F259C" w14:textId="3FEABB40" w:rsidR="006E4B92" w:rsidRDefault="006E4B92" w:rsidP="00C105FF"/>
    <w:p w14:paraId="56A2C283" w14:textId="01E154F4" w:rsidR="006E4B92" w:rsidRDefault="006E4B92" w:rsidP="00C105FF"/>
    <w:p w14:paraId="3D0D0A8F" w14:textId="072ABBEB" w:rsidR="006E4B92" w:rsidRDefault="006B4AA7" w:rsidP="00C105FF">
      <w:r>
        <w:rPr>
          <w:noProof/>
          <w:lang w:bidi="ar-SA"/>
        </w:rPr>
        <w:lastRenderedPageBreak/>
        <mc:AlternateContent>
          <mc:Choice Requires="wps">
            <w:drawing>
              <wp:anchor distT="45720" distB="45720" distL="114300" distR="114300" simplePos="0" relativeHeight="253692416" behindDoc="0" locked="0" layoutInCell="1" allowOverlap="1" wp14:anchorId="0D77EA7C" wp14:editId="0116E0DE">
                <wp:simplePos x="0" y="0"/>
                <wp:positionH relativeFrom="column">
                  <wp:posOffset>37475</wp:posOffset>
                </wp:positionH>
                <wp:positionV relativeFrom="paragraph">
                  <wp:posOffset>-141657</wp:posOffset>
                </wp:positionV>
                <wp:extent cx="1379095" cy="248285"/>
                <wp:effectExtent l="0" t="0" r="0" b="0"/>
                <wp:wrapNone/>
                <wp:docPr id="3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9095" cy="248285"/>
                        </a:xfrm>
                        <a:prstGeom prst="rect">
                          <a:avLst/>
                        </a:prstGeom>
                        <a:solidFill>
                          <a:srgbClr val="FFFFFF"/>
                        </a:solidFill>
                        <a:ln w="9525">
                          <a:noFill/>
                          <a:miter lim="800000"/>
                          <a:headEnd/>
                          <a:tailEnd/>
                        </a:ln>
                      </wps:spPr>
                      <wps:txbx>
                        <w:txbxContent>
                          <w:p w14:paraId="3CB8C6D9" w14:textId="77777777" w:rsidR="006B4AA7" w:rsidRPr="00385A41" w:rsidRDefault="006B4AA7" w:rsidP="006B4AA7">
                            <w:pPr>
                              <w:rPr>
                                <w:sz w:val="20"/>
                                <w:szCs w:val="20"/>
                              </w:rPr>
                            </w:pPr>
                            <w:r>
                              <w:rPr>
                                <w:sz w:val="20"/>
                                <w:szCs w:val="20"/>
                              </w:rPr>
                              <w:t>Tampilan menu kajia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7EA7C" id="_x0000_s1080" type="#_x0000_t202" style="position:absolute;margin-left:2.95pt;margin-top:-11.15pt;width:108.6pt;height:19.55pt;z-index:253692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" stroked="f">
                <v:textbox>
                  <w:txbxContent>
                    <w:p w14:paraId="3CB8C6D9" w14:textId="77777777" w:rsidR="006B4AA7" w:rsidRPr="00385A41" w:rsidRDefault="006B4AA7" w:rsidP="006B4AA7">
                      <w:pPr>
                        <w:rPr>
                          <w:sz w:val="20"/>
                          <w:szCs w:val="20"/>
                        </w:rPr>
                      </w:pPr>
                      <w:r>
                        <w:rPr>
                          <w:sz w:val="20"/>
                          <w:szCs w:val="20"/>
                        </w:rPr>
                        <w:t>Tampilan menu kajian</w:t>
                      </w:r>
                    </w:p>
                  </w:txbxContent>
                </v:textbox>
              </v:shape>
            </w:pict>
          </mc:Fallback>
        </mc:AlternateContent>
      </w:r>
      <w:r>
        <w:rPr>
          <w:noProof/>
          <w:lang w:bidi="ar-SA"/>
        </w:rPr>
        <mc:AlternateContent>
          <mc:Choice Requires="wps">
            <w:drawing>
              <wp:anchor distT="0" distB="0" distL="114300" distR="114300" simplePos="0" relativeHeight="252128256" behindDoc="0" locked="0" layoutInCell="1" allowOverlap="1" wp14:anchorId="5B5D7215" wp14:editId="04A7320B">
                <wp:simplePos x="0" y="0"/>
                <wp:positionH relativeFrom="column">
                  <wp:posOffset>-46729</wp:posOffset>
                </wp:positionH>
                <wp:positionV relativeFrom="paragraph">
                  <wp:posOffset>-8337</wp:posOffset>
                </wp:positionV>
                <wp:extent cx="45719" cy="1941132"/>
                <wp:effectExtent l="361950" t="38100" r="31115" b="135890"/>
                <wp:wrapNone/>
                <wp:docPr id="315" name="Elbow Connector 315"/>
                <wp:cNvGraphicFramePr/>
                <a:graphic xmlns:a="http://schemas.openxmlformats.org/drawingml/2006/main">
                  <a:graphicData uri="http://schemas.microsoft.com/office/word/2010/wordprocessingShape">
                    <wps:wsp>
                      <wps:cNvCnPr/>
                      <wps:spPr>
                        <a:xfrm>
                          <a:off x="0" y="0"/>
                          <a:ext cx="45719" cy="1941132"/>
                        </a:xfrm>
                        <a:prstGeom prst="bentConnector3">
                          <a:avLst>
                            <a:gd name="adj1" fmla="val -683914"/>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35E8F2" id="Elbow Connector 315" o:spid="_x0000_s1026" type="#_x0000_t34" style="position:absolute;margin-left:-3.7pt;margin-top:-.65pt;width:3.6pt;height:152.85pt;z-index:25212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" adj="-147725" strokecolor="black [3200]" strokeweight="2pt">
                <v:stroke endarrow="block"/>
                <v:shadow on="t" color="black" opacity="24903f" origin=",.5" offset="0,.55556mm"/>
              </v:shape>
            </w:pict>
          </mc:Fallback>
        </mc:AlternateContent>
      </w:r>
      <w:r w:rsidR="00974106" w:rsidRPr="004D02A7">
        <w:rPr>
          <w:noProof/>
        </w:rPr>
        <w:drawing>
          <wp:anchor distT="0" distB="0" distL="114300" distR="114300" simplePos="0" relativeHeight="251854848" behindDoc="0" locked="0" layoutInCell="1" allowOverlap="1" wp14:anchorId="5F06EDBB" wp14:editId="53470EF6">
            <wp:simplePos x="0" y="0"/>
            <wp:positionH relativeFrom="column">
              <wp:posOffset>40275</wp:posOffset>
            </wp:positionH>
            <wp:positionV relativeFrom="paragraph">
              <wp:posOffset>297815</wp:posOffset>
            </wp:positionV>
            <wp:extent cx="4643120" cy="3451860"/>
            <wp:effectExtent l="0" t="0" r="5080" b="0"/>
            <wp:wrapNone/>
            <wp:docPr id="213" name="Picture 213"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385AEA2A" w14:textId="28CA5E2D" w:rsidR="006E4B92" w:rsidRDefault="007A0755" w:rsidP="00C105FF">
      <w:r>
        <w:rPr>
          <w:noProof/>
          <w:lang w:bidi="ar-SA"/>
        </w:rPr>
        <mc:AlternateContent>
          <mc:Choice Requires="wps">
            <w:drawing>
              <wp:anchor distT="45720" distB="45720" distL="114300" distR="114300" simplePos="0" relativeHeight="252111872" behindDoc="0" locked="0" layoutInCell="1" allowOverlap="1" wp14:anchorId="53DFBD3F" wp14:editId="1EE7B09C">
                <wp:simplePos x="0" y="0"/>
                <wp:positionH relativeFrom="column">
                  <wp:posOffset>4796852</wp:posOffset>
                </wp:positionH>
                <wp:positionV relativeFrom="paragraph">
                  <wp:posOffset>64510</wp:posOffset>
                </wp:positionV>
                <wp:extent cx="958995" cy="248285"/>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7D7EA00D" w14:textId="77777777" w:rsidR="007A0755" w:rsidRPr="00385A41" w:rsidRDefault="007A0755" w:rsidP="007A0755">
                            <w:pPr>
                              <w:rPr>
                                <w:sz w:val="20"/>
                                <w:szCs w:val="20"/>
                              </w:rPr>
                            </w:pPr>
                            <w:r>
                              <w:rPr>
                                <w:sz w:val="20"/>
                                <w:szCs w:val="20"/>
                              </w:rPr>
                              <w:t>Tampilan 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DFBD3F" id="_x0000_s1081" type="#_x0000_t202" style="position:absolute;margin-left:377.7pt;margin-top:5.1pt;width:75.5pt;height:19.55pt;z-index:252111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" stroked="f">
                <v:textbox>
                  <w:txbxContent>
                    <w:p w14:paraId="7D7EA00D" w14:textId="77777777" w:rsidR="007A0755" w:rsidRPr="00385A41" w:rsidRDefault="007A0755" w:rsidP="007A0755">
                      <w:pPr>
                        <w:rPr>
                          <w:sz w:val="20"/>
                          <w:szCs w:val="20"/>
                        </w:rPr>
                      </w:pPr>
                      <w:r>
                        <w:rPr>
                          <w:sz w:val="20"/>
                          <w:szCs w:val="20"/>
                        </w:rPr>
                        <w:t>Tampilan crud</w:t>
                      </w:r>
                    </w:p>
                  </w:txbxContent>
                </v:textbox>
              </v:shape>
            </w:pict>
          </mc:Fallback>
        </mc:AlternateContent>
      </w:r>
    </w:p>
    <w:p w14:paraId="7C6BDFD2" w14:textId="2C748F7F" w:rsidR="00CA6C16" w:rsidRDefault="007A0755" w:rsidP="00C105FF">
      <w:r>
        <w:rPr>
          <w:noProof/>
          <w:lang w:bidi="ar-SA"/>
        </w:rPr>
        <mc:AlternateContent>
          <mc:Choice Requires="wps">
            <w:drawing>
              <wp:anchor distT="0" distB="0" distL="114300" distR="114300" simplePos="0" relativeHeight="252102656" behindDoc="0" locked="0" layoutInCell="1" allowOverlap="1" wp14:anchorId="2EEE2FCF" wp14:editId="53C54778">
                <wp:simplePos x="0" y="0"/>
                <wp:positionH relativeFrom="column">
                  <wp:posOffset>4578350</wp:posOffset>
                </wp:positionH>
                <wp:positionV relativeFrom="paragraph">
                  <wp:posOffset>117475</wp:posOffset>
                </wp:positionV>
                <wp:extent cx="45719" cy="4652645"/>
                <wp:effectExtent l="57150" t="38100" r="793115" b="128905"/>
                <wp:wrapNone/>
                <wp:docPr id="309" name="Elbow Connector 309"/>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EA98DD" id="Elbow Connector 309" o:spid="_x0000_s1026" type="#_x0000_t34" style="position:absolute;margin-left:360.5pt;margin-top:9.25pt;width:3.6pt;height:366.35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8CD05C0" w14:textId="1A7B6F7D" w:rsidR="00CF5523" w:rsidRDefault="00CF5523" w:rsidP="00C105FF"/>
    <w:p w14:paraId="5DD2C243" w14:textId="065AD669" w:rsidR="00CF5523" w:rsidRDefault="00CF5523" w:rsidP="00C105FF"/>
    <w:p w14:paraId="38803CBD" w14:textId="4BCCD92E" w:rsidR="00CF5523" w:rsidRDefault="00CF5523" w:rsidP="00C105FF"/>
    <w:p w14:paraId="79737CE5" w14:textId="7D554212" w:rsidR="00CF5523" w:rsidRDefault="00CF5523" w:rsidP="00C105FF"/>
    <w:p w14:paraId="5E8B675C" w14:textId="3258D035" w:rsidR="00CF5523" w:rsidRDefault="00CF5523" w:rsidP="00C105FF"/>
    <w:p w14:paraId="25090C2A" w14:textId="77777777" w:rsidR="00CF5523" w:rsidRDefault="00CF5523" w:rsidP="00C105FF"/>
    <w:p w14:paraId="672475A1" w14:textId="77777777" w:rsidR="00CF5523" w:rsidRDefault="00CF5523" w:rsidP="00C105FF"/>
    <w:p w14:paraId="7CC1A18A" w14:textId="77777777" w:rsidR="00CF5523" w:rsidRDefault="00CF5523" w:rsidP="00C105FF"/>
    <w:p w14:paraId="2B5F153C" w14:textId="77777777" w:rsidR="00CF5523" w:rsidRDefault="00CF5523" w:rsidP="00C105FF"/>
    <w:p w14:paraId="79BE5A10" w14:textId="77777777" w:rsidR="00CF5523" w:rsidRDefault="00CF5523" w:rsidP="00C105FF"/>
    <w:p w14:paraId="16920BA8" w14:textId="77777777" w:rsidR="00CF5523" w:rsidRDefault="00CF5523" w:rsidP="00C105FF"/>
    <w:p w14:paraId="7BD5D89C" w14:textId="27DE360E" w:rsidR="00CF5523" w:rsidRDefault="00974106" w:rsidP="00C105FF">
      <w:r w:rsidRPr="004D02A7">
        <w:rPr>
          <w:noProof/>
        </w:rPr>
        <w:drawing>
          <wp:anchor distT="0" distB="0" distL="114300" distR="114300" simplePos="0" relativeHeight="251858944" behindDoc="0" locked="0" layoutInCell="1" allowOverlap="1" wp14:anchorId="4B097D6F" wp14:editId="24242013">
            <wp:simplePos x="0" y="0"/>
            <wp:positionH relativeFrom="column">
              <wp:posOffset>37225</wp:posOffset>
            </wp:positionH>
            <wp:positionV relativeFrom="paragraph">
              <wp:posOffset>54610</wp:posOffset>
            </wp:positionV>
            <wp:extent cx="4616721" cy="3454845"/>
            <wp:effectExtent l="0" t="0" r="0" b="0"/>
            <wp:wrapNone/>
            <wp:docPr id="214" name="Picture 214" descr="C:\Users\user\Documents\tugas akhir\konsepwebbaru\konseptmbh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ocuments\tugas akhir\konsepwebbaru\konseptmbhuser.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16721" cy="3454845"/>
                    </a:xfrm>
                    <a:prstGeom prst="rect">
                      <a:avLst/>
                    </a:prstGeom>
                    <a:noFill/>
                    <a:ln>
                      <a:noFill/>
                    </a:ln>
                  </pic:spPr>
                </pic:pic>
              </a:graphicData>
            </a:graphic>
            <wp14:sizeRelH relativeFrom="margin">
              <wp14:pctWidth>0</wp14:pctWidth>
            </wp14:sizeRelH>
          </wp:anchor>
        </w:drawing>
      </w:r>
    </w:p>
    <w:p w14:paraId="55E3DBCC" w14:textId="04360804" w:rsidR="00CF5523" w:rsidRDefault="00CF5523" w:rsidP="00C105FF"/>
    <w:p w14:paraId="2173F628" w14:textId="21A5A013" w:rsidR="00CF5523" w:rsidRDefault="00CF5523" w:rsidP="00C105FF"/>
    <w:p w14:paraId="78B71639" w14:textId="277E9715" w:rsidR="00CF5523" w:rsidRDefault="007A0755" w:rsidP="00C105FF">
      <w:r>
        <w:rPr>
          <w:noProof/>
          <w:lang w:bidi="ar-SA"/>
        </w:rPr>
        <mc:AlternateContent>
          <mc:Choice Requires="wps">
            <w:drawing>
              <wp:anchor distT="45720" distB="45720" distL="114300" distR="114300" simplePos="0" relativeHeight="252112896" behindDoc="0" locked="0" layoutInCell="1" allowOverlap="1" wp14:anchorId="4E873E0F" wp14:editId="04707057">
                <wp:simplePos x="0" y="0"/>
                <wp:positionH relativeFrom="column">
                  <wp:posOffset>4720777</wp:posOffset>
                </wp:positionH>
                <wp:positionV relativeFrom="paragraph">
                  <wp:posOffset>313263</wp:posOffset>
                </wp:positionV>
                <wp:extent cx="1139253" cy="592112"/>
                <wp:effectExtent l="0" t="0" r="3810" b="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9253" cy="592112"/>
                        </a:xfrm>
                        <a:prstGeom prst="rect">
                          <a:avLst/>
                        </a:prstGeom>
                        <a:solidFill>
                          <a:srgbClr val="FFFFFF"/>
                        </a:solidFill>
                        <a:ln w="9525">
                          <a:noFill/>
                          <a:miter lim="800000"/>
                          <a:headEnd/>
                          <a:tailEnd/>
                        </a:ln>
                      </wps:spPr>
                      <wps:txbx>
                        <w:txbxContent>
                          <w:p w14:paraId="396F1AED" w14:textId="6025389A" w:rsidR="007A0755" w:rsidRDefault="007A0755" w:rsidP="007A0755">
                            <w:pPr>
                              <w:rPr>
                                <w:sz w:val="20"/>
                                <w:szCs w:val="20"/>
                              </w:rPr>
                            </w:pPr>
                            <w:r>
                              <w:rPr>
                                <w:sz w:val="20"/>
                                <w:szCs w:val="20"/>
                              </w:rPr>
                              <w:t xml:space="preserve">Tampilan </w:t>
                            </w:r>
                            <w:r>
                              <w:rPr>
                                <w:sz w:val="20"/>
                                <w:szCs w:val="20"/>
                              </w:rPr>
                              <w:t>tambah</w:t>
                            </w:r>
                          </w:p>
                          <w:p w14:paraId="7F638482" w14:textId="11830F5E" w:rsidR="007A0755" w:rsidRDefault="007A0755" w:rsidP="007A0755">
                            <w:pPr>
                              <w:rPr>
                                <w:sz w:val="20"/>
                                <w:szCs w:val="20"/>
                              </w:rPr>
                            </w:pPr>
                            <w:r>
                              <w:rPr>
                                <w:sz w:val="20"/>
                                <w:szCs w:val="20"/>
                              </w:rPr>
                              <w:t>User/admin</w:t>
                            </w:r>
                          </w:p>
                          <w:p w14:paraId="110880FD" w14:textId="77777777" w:rsidR="007A0755" w:rsidRPr="00385A41" w:rsidRDefault="007A0755" w:rsidP="007A0755">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873E0F" id="_x0000_s1082" type="#_x0000_t202" style="position:absolute;margin-left:371.7pt;margin-top:24.65pt;width:89.7pt;height:46.6pt;z-index:252112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" stroked="f">
                <v:textbox>
                  <w:txbxContent>
                    <w:p w14:paraId="396F1AED" w14:textId="6025389A" w:rsidR="007A0755" w:rsidRDefault="007A0755" w:rsidP="007A0755">
                      <w:pPr>
                        <w:rPr>
                          <w:sz w:val="20"/>
                          <w:szCs w:val="20"/>
                        </w:rPr>
                      </w:pPr>
                      <w:r>
                        <w:rPr>
                          <w:sz w:val="20"/>
                          <w:szCs w:val="20"/>
                        </w:rPr>
                        <w:t xml:space="preserve">Tampilan </w:t>
                      </w:r>
                      <w:r>
                        <w:rPr>
                          <w:sz w:val="20"/>
                          <w:szCs w:val="20"/>
                        </w:rPr>
                        <w:t>tambah</w:t>
                      </w:r>
                    </w:p>
                    <w:p w14:paraId="7F638482" w14:textId="11830F5E" w:rsidR="007A0755" w:rsidRDefault="007A0755" w:rsidP="007A0755">
                      <w:pPr>
                        <w:rPr>
                          <w:sz w:val="20"/>
                          <w:szCs w:val="20"/>
                        </w:rPr>
                      </w:pPr>
                      <w:r>
                        <w:rPr>
                          <w:sz w:val="20"/>
                          <w:szCs w:val="20"/>
                        </w:rPr>
                        <w:t>User/admin</w:t>
                      </w:r>
                    </w:p>
                    <w:p w14:paraId="110880FD" w14:textId="77777777" w:rsidR="007A0755" w:rsidRPr="00385A41" w:rsidRDefault="007A0755" w:rsidP="007A0755">
                      <w:pPr>
                        <w:rPr>
                          <w:sz w:val="20"/>
                          <w:szCs w:val="20"/>
                        </w:rPr>
                      </w:pPr>
                    </w:p>
                  </w:txbxContent>
                </v:textbox>
              </v:shape>
            </w:pict>
          </mc:Fallback>
        </mc:AlternateContent>
      </w:r>
    </w:p>
    <w:p w14:paraId="22DC83AB" w14:textId="25B83965" w:rsidR="00CF5523" w:rsidRDefault="00CF5523" w:rsidP="00C105FF"/>
    <w:p w14:paraId="00B3ED73" w14:textId="77777777" w:rsidR="00CF5523" w:rsidRDefault="00CF5523" w:rsidP="00C105FF"/>
    <w:p w14:paraId="11A8FC58" w14:textId="77777777" w:rsidR="00CF5523" w:rsidRDefault="00CF5523" w:rsidP="00C105FF"/>
    <w:p w14:paraId="1AE56BDA" w14:textId="77777777" w:rsidR="00CF5523" w:rsidRDefault="00CF5523" w:rsidP="00C105FF"/>
    <w:p w14:paraId="6E674BCB" w14:textId="77777777" w:rsidR="00CF5523" w:rsidRDefault="00CF5523" w:rsidP="00C105FF"/>
    <w:p w14:paraId="0BD398C8" w14:textId="77777777" w:rsidR="00CF5523" w:rsidRDefault="00CF5523" w:rsidP="00C105FF"/>
    <w:p w14:paraId="4F98ED6C" w14:textId="77777777" w:rsidR="00CF5523" w:rsidRDefault="00CF5523" w:rsidP="00C105FF"/>
    <w:p w14:paraId="38D92DFD" w14:textId="77777777" w:rsidR="00CF5523" w:rsidRDefault="00CF5523" w:rsidP="00C105FF"/>
    <w:p w14:paraId="7EC61002" w14:textId="77777777" w:rsidR="00CF5523" w:rsidRDefault="00CF5523" w:rsidP="00C105FF"/>
    <w:p w14:paraId="0F611969" w14:textId="77777777" w:rsidR="00CF5523" w:rsidRDefault="00CF5523" w:rsidP="00C105FF"/>
    <w:p w14:paraId="1B188E37" w14:textId="77777777" w:rsidR="00CF5523" w:rsidRDefault="00CF5523" w:rsidP="00C105FF"/>
    <w:p w14:paraId="6E7924A8" w14:textId="77777777" w:rsidR="00CF5523" w:rsidRDefault="00CF5523" w:rsidP="00C105FF"/>
    <w:p w14:paraId="24358E92" w14:textId="7CE0915F" w:rsidR="00CF5523" w:rsidRDefault="00CF5523" w:rsidP="00C105FF">
      <w:r w:rsidRPr="004D02A7">
        <w:rPr>
          <w:noProof/>
        </w:rPr>
        <w:drawing>
          <wp:anchor distT="0" distB="0" distL="114300" distR="114300" simplePos="0" relativeHeight="253575680" behindDoc="0" locked="0" layoutInCell="1" allowOverlap="1" wp14:anchorId="4E35E36B" wp14:editId="04626E18">
            <wp:simplePos x="0" y="0"/>
            <wp:positionH relativeFrom="column">
              <wp:posOffset>0</wp:posOffset>
            </wp:positionH>
            <wp:positionV relativeFrom="paragraph">
              <wp:posOffset>0</wp:posOffset>
            </wp:positionV>
            <wp:extent cx="4643120" cy="3451860"/>
            <wp:effectExtent l="0" t="0" r="5080" b="0"/>
            <wp:wrapNone/>
            <wp:docPr id="215" name="Picture 215"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791953AA" w14:textId="29A2354D" w:rsidR="00CF5523" w:rsidRDefault="007A0755" w:rsidP="00C105FF">
      <w:r>
        <w:rPr>
          <w:noProof/>
          <w:lang w:bidi="ar-SA"/>
        </w:rPr>
        <mc:AlternateContent>
          <mc:Choice Requires="wps">
            <w:drawing>
              <wp:anchor distT="45720" distB="45720" distL="114300" distR="114300" simplePos="0" relativeHeight="252118016" behindDoc="0" locked="0" layoutInCell="1" allowOverlap="1" wp14:anchorId="7B610882" wp14:editId="3AB6710C">
                <wp:simplePos x="0" y="0"/>
                <wp:positionH relativeFrom="column">
                  <wp:posOffset>4751882</wp:posOffset>
                </wp:positionH>
                <wp:positionV relativeFrom="paragraph">
                  <wp:posOffset>275902</wp:posOffset>
                </wp:positionV>
                <wp:extent cx="958995" cy="248285"/>
                <wp:effectExtent l="0" t="0" r="0" b="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995" cy="248285"/>
                        </a:xfrm>
                        <a:prstGeom prst="rect">
                          <a:avLst/>
                        </a:prstGeom>
                        <a:solidFill>
                          <a:srgbClr val="FFFFFF"/>
                        </a:solidFill>
                        <a:ln w="9525">
                          <a:noFill/>
                          <a:miter lim="800000"/>
                          <a:headEnd/>
                          <a:tailEnd/>
                        </a:ln>
                      </wps:spPr>
                      <wps:txbx>
                        <w:txbxContent>
                          <w:p w14:paraId="372E8CEB" w14:textId="4C995EA0" w:rsidR="007A0755" w:rsidRPr="00385A41" w:rsidRDefault="007A0755" w:rsidP="007A0755">
                            <w:pPr>
                              <w:rPr>
                                <w:sz w:val="20"/>
                                <w:szCs w:val="20"/>
                              </w:rPr>
                            </w:pPr>
                            <w:r>
                              <w:rPr>
                                <w:sz w:val="20"/>
                                <w:szCs w:val="20"/>
                              </w:rPr>
                              <w:t xml:space="preserve">Tampilan </w:t>
                            </w:r>
                            <w:r w:rsidR="006B4AA7">
                              <w:rPr>
                                <w:sz w:val="20"/>
                                <w:szCs w:val="20"/>
                              </w:rPr>
                              <w:t>cr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10882" id="_x0000_s1083" type="#_x0000_t202" style="position:absolute;margin-left:374.15pt;margin-top:21.7pt;width:75.5pt;height:19.55pt;z-index:252118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" stroked="f">
                <v:textbox>
                  <w:txbxContent>
                    <w:p w14:paraId="372E8CEB" w14:textId="4C995EA0" w:rsidR="007A0755" w:rsidRPr="00385A41" w:rsidRDefault="007A0755" w:rsidP="007A0755">
                      <w:pPr>
                        <w:rPr>
                          <w:sz w:val="20"/>
                          <w:szCs w:val="20"/>
                        </w:rPr>
                      </w:pPr>
                      <w:r>
                        <w:rPr>
                          <w:sz w:val="20"/>
                          <w:szCs w:val="20"/>
                        </w:rPr>
                        <w:t xml:space="preserve">Tampilan </w:t>
                      </w:r>
                      <w:r w:rsidR="006B4AA7">
                        <w:rPr>
                          <w:sz w:val="20"/>
                          <w:szCs w:val="20"/>
                        </w:rPr>
                        <w:t>crud</w:t>
                      </w:r>
                    </w:p>
                  </w:txbxContent>
                </v:textbox>
              </v:shape>
            </w:pict>
          </mc:Fallback>
        </mc:AlternateContent>
      </w:r>
    </w:p>
    <w:p w14:paraId="33F62D02" w14:textId="75FDEE0C" w:rsidR="00CF5523" w:rsidRDefault="00CF5523" w:rsidP="00C105FF"/>
    <w:p w14:paraId="0629832A" w14:textId="2986C730" w:rsidR="00CF5523" w:rsidRDefault="007A0755" w:rsidP="00C105FF">
      <w:r>
        <w:rPr>
          <w:noProof/>
          <w:lang w:bidi="ar-SA"/>
        </w:rPr>
        <mc:AlternateContent>
          <mc:Choice Requires="wps">
            <w:drawing>
              <wp:anchor distT="0" distB="0" distL="114300" distR="114300" simplePos="0" relativeHeight="252114944" behindDoc="0" locked="0" layoutInCell="1" allowOverlap="1" wp14:anchorId="54315433" wp14:editId="4B24CBB2">
                <wp:simplePos x="0" y="0"/>
                <wp:positionH relativeFrom="column">
                  <wp:posOffset>4189750</wp:posOffset>
                </wp:positionH>
                <wp:positionV relativeFrom="paragraph">
                  <wp:posOffset>86922</wp:posOffset>
                </wp:positionV>
                <wp:extent cx="45719" cy="4652645"/>
                <wp:effectExtent l="57150" t="38100" r="793115" b="128905"/>
                <wp:wrapNone/>
                <wp:docPr id="312" name="Elbow Connector 312"/>
                <wp:cNvGraphicFramePr/>
                <a:graphic xmlns:a="http://schemas.openxmlformats.org/drawingml/2006/main">
                  <a:graphicData uri="http://schemas.microsoft.com/office/word/2010/wordprocessingShape">
                    <wps:wsp>
                      <wps:cNvCnPr/>
                      <wps:spPr>
                        <a:xfrm>
                          <a:off x="0" y="0"/>
                          <a:ext cx="45719" cy="4652645"/>
                        </a:xfrm>
                        <a:prstGeom prst="bentConnector3">
                          <a:avLst>
                            <a:gd name="adj1" fmla="val 1698016"/>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391428" id="Elbow Connector 312" o:spid="_x0000_s1026" type="#_x0000_t34" style="position:absolute;margin-left:329.9pt;margin-top:6.85pt;width:3.6pt;height:366.35pt;z-index:25211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" adj="366771" strokecolor="black [3200]" strokeweight="2pt">
                <v:stroke endarrow="block"/>
                <v:shadow on="t" color="black" opacity="24903f" origin=",.5" offset="0,.55556mm"/>
              </v:shape>
            </w:pict>
          </mc:Fallback>
        </mc:AlternateContent>
      </w:r>
    </w:p>
    <w:p w14:paraId="0199A925" w14:textId="63431586" w:rsidR="00CF5523" w:rsidRDefault="00CF5523" w:rsidP="00C105FF"/>
    <w:p w14:paraId="7EFA9D78" w14:textId="77777777" w:rsidR="00CF5523" w:rsidRDefault="00CF5523" w:rsidP="00C105FF"/>
    <w:p w14:paraId="6F780B2A" w14:textId="77777777" w:rsidR="00CF5523" w:rsidRDefault="00CF5523" w:rsidP="00C105FF"/>
    <w:p w14:paraId="6B513853" w14:textId="77777777" w:rsidR="00CF5523" w:rsidRDefault="00CF5523" w:rsidP="00C105FF"/>
    <w:p w14:paraId="25EAC1EA" w14:textId="77777777" w:rsidR="00CF5523" w:rsidRDefault="00CF5523" w:rsidP="00C105FF"/>
    <w:p w14:paraId="3A1DE7EE" w14:textId="77777777" w:rsidR="00CF5523" w:rsidRDefault="00CF5523" w:rsidP="00C105FF"/>
    <w:p w14:paraId="28575899" w14:textId="77777777" w:rsidR="00CF5523" w:rsidRDefault="00CF5523" w:rsidP="00C105FF"/>
    <w:p w14:paraId="39EEB5D5" w14:textId="77777777" w:rsidR="00CF5523" w:rsidRDefault="00CF5523" w:rsidP="00C105FF"/>
    <w:p w14:paraId="15C27476" w14:textId="77777777" w:rsidR="00CF5523" w:rsidRDefault="00CF5523" w:rsidP="00C105FF"/>
    <w:p w14:paraId="5FFAA2AA" w14:textId="3A7F8058" w:rsidR="00CF5523" w:rsidRDefault="00974106" w:rsidP="00C105FF">
      <w:r w:rsidRPr="004D02A7">
        <w:rPr>
          <w:noProof/>
        </w:rPr>
        <w:drawing>
          <wp:anchor distT="0" distB="0" distL="114300" distR="114300" simplePos="0" relativeHeight="253584896" behindDoc="0" locked="0" layoutInCell="1" allowOverlap="1" wp14:anchorId="368B23B6" wp14:editId="4022063B">
            <wp:simplePos x="0" y="0"/>
            <wp:positionH relativeFrom="column">
              <wp:posOffset>-1124</wp:posOffset>
            </wp:positionH>
            <wp:positionV relativeFrom="paragraph">
              <wp:posOffset>2956</wp:posOffset>
            </wp:positionV>
            <wp:extent cx="4643120" cy="3455670"/>
            <wp:effectExtent l="0" t="0" r="5080" b="0"/>
            <wp:wrapNone/>
            <wp:docPr id="216" name="Picture 216" descr="C:\Users\user\Documents\tugas akhir\konsepwebbaru\Konsepedit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ocuments\tugas akhir\konsepwebbaru\Konsepedituser.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3120" cy="3455670"/>
                    </a:xfrm>
                    <a:prstGeom prst="rect">
                      <a:avLst/>
                    </a:prstGeom>
                    <a:noFill/>
                    <a:ln>
                      <a:noFill/>
                    </a:ln>
                  </pic:spPr>
                </pic:pic>
              </a:graphicData>
            </a:graphic>
          </wp:anchor>
        </w:drawing>
      </w:r>
    </w:p>
    <w:p w14:paraId="2D3F3EC2" w14:textId="409EE70D" w:rsidR="00CF5523" w:rsidRDefault="00CF5523" w:rsidP="00C105FF"/>
    <w:p w14:paraId="6E575AA3" w14:textId="118935AA" w:rsidR="00CF5523" w:rsidRDefault="00CF5523" w:rsidP="00C105FF"/>
    <w:p w14:paraId="283D07F7" w14:textId="5D22E235" w:rsidR="00CF5523" w:rsidRDefault="00CF5523" w:rsidP="00C105FF"/>
    <w:p w14:paraId="4867662C" w14:textId="19EE8733" w:rsidR="00CF5523" w:rsidRDefault="00CF5523" w:rsidP="00C105FF"/>
    <w:p w14:paraId="286F8A01" w14:textId="6EC56ADE" w:rsidR="00CF5523" w:rsidRDefault="006B4AA7" w:rsidP="00C105FF">
      <w:r>
        <w:rPr>
          <w:noProof/>
          <w:lang w:bidi="ar-SA"/>
        </w:rPr>
        <mc:AlternateContent>
          <mc:Choice Requires="wps">
            <w:drawing>
              <wp:anchor distT="45720" distB="45720" distL="114300" distR="114300" simplePos="0" relativeHeight="252123136" behindDoc="0" locked="0" layoutInCell="1" allowOverlap="1" wp14:anchorId="03C445AB" wp14:editId="11B8AE12">
                <wp:simplePos x="0" y="0"/>
                <wp:positionH relativeFrom="column">
                  <wp:posOffset>4789305</wp:posOffset>
                </wp:positionH>
                <wp:positionV relativeFrom="paragraph">
                  <wp:posOffset>136973</wp:posOffset>
                </wp:positionV>
                <wp:extent cx="958850" cy="248285"/>
                <wp:effectExtent l="0" t="0" r="0" b="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0" cy="248285"/>
                        </a:xfrm>
                        <a:prstGeom prst="rect">
                          <a:avLst/>
                        </a:prstGeom>
                        <a:solidFill>
                          <a:srgbClr val="FFFFFF"/>
                        </a:solidFill>
                        <a:ln w="9525">
                          <a:noFill/>
                          <a:miter lim="800000"/>
                          <a:headEnd/>
                          <a:tailEnd/>
                        </a:ln>
                      </wps:spPr>
                      <wps:txbx>
                        <w:txbxContent>
                          <w:p w14:paraId="380511A1" w14:textId="77777777" w:rsidR="007A0755" w:rsidRPr="00385A41" w:rsidRDefault="007A0755" w:rsidP="007A0755">
                            <w:pPr>
                              <w:rPr>
                                <w:sz w:val="20"/>
                                <w:szCs w:val="20"/>
                              </w:rPr>
                            </w:pPr>
                            <w:r>
                              <w:rPr>
                                <w:sz w:val="20"/>
                                <w:szCs w:val="20"/>
                              </w:rPr>
                              <w:t>Tampilan ed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C445AB" id="_x0000_s1084" type="#_x0000_t202" style="position:absolute;margin-left:377.1pt;margin-top:10.8pt;width:75.5pt;height:19.55pt;z-index:252123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" stroked="f">
                <v:textbox>
                  <w:txbxContent>
                    <w:p w14:paraId="380511A1" w14:textId="77777777" w:rsidR="007A0755" w:rsidRPr="00385A41" w:rsidRDefault="007A0755" w:rsidP="007A0755">
                      <w:pPr>
                        <w:rPr>
                          <w:sz w:val="20"/>
                          <w:szCs w:val="20"/>
                        </w:rPr>
                      </w:pPr>
                      <w:r>
                        <w:rPr>
                          <w:sz w:val="20"/>
                          <w:szCs w:val="20"/>
                        </w:rPr>
                        <w:t>Tampilan edit</w:t>
                      </w:r>
                    </w:p>
                  </w:txbxContent>
                </v:textbox>
              </v:shape>
            </w:pict>
          </mc:Fallback>
        </mc:AlternateContent>
      </w:r>
    </w:p>
    <w:p w14:paraId="41C77ED9" w14:textId="02E5BD41" w:rsidR="00CF5523" w:rsidRDefault="00CF5523" w:rsidP="00C105FF"/>
    <w:p w14:paraId="1D5A3502" w14:textId="2BF69FBD" w:rsidR="00CF5523" w:rsidRDefault="00CF5523" w:rsidP="00C105FF"/>
    <w:p w14:paraId="28B04FF7" w14:textId="77777777" w:rsidR="00CF5523" w:rsidRDefault="00CF5523" w:rsidP="00C105FF"/>
    <w:p w14:paraId="0EF88017" w14:textId="77777777" w:rsidR="00CF5523" w:rsidRDefault="00CF5523" w:rsidP="00C105FF"/>
    <w:p w14:paraId="6E569F29" w14:textId="77777777" w:rsidR="00CF5523" w:rsidRDefault="00CF5523" w:rsidP="00C105FF"/>
    <w:p w14:paraId="0C24D990" w14:textId="511660D7" w:rsidR="00CF5523" w:rsidRDefault="00CF5523" w:rsidP="00C105FF">
      <w:bookmarkStart w:id="2" w:name="_GoBack"/>
      <w:bookmarkEnd w:id="2"/>
    </w:p>
    <w:p w14:paraId="7CBB31EA" w14:textId="628E020D" w:rsidR="00CF5523" w:rsidRDefault="00974106" w:rsidP="00C105FF">
      <w:r w:rsidRPr="004D02A7">
        <w:rPr>
          <w:noProof/>
        </w:rPr>
        <w:drawing>
          <wp:anchor distT="0" distB="0" distL="114300" distR="114300" simplePos="0" relativeHeight="251863040" behindDoc="0" locked="0" layoutInCell="1" allowOverlap="1" wp14:anchorId="6A939E73" wp14:editId="188EC07B">
            <wp:simplePos x="0" y="0"/>
            <wp:positionH relativeFrom="column">
              <wp:posOffset>29605</wp:posOffset>
            </wp:positionH>
            <wp:positionV relativeFrom="paragraph">
              <wp:posOffset>61595</wp:posOffset>
            </wp:positionV>
            <wp:extent cx="4643120" cy="3451860"/>
            <wp:effectExtent l="0" t="0" r="5080" b="0"/>
            <wp:wrapNone/>
            <wp:docPr id="218" name="Picture 218" descr="C:\Users\user\Documents\tugas akhir\konsepwebbaru\konsepmanage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tugas akhir\konsepwebbaru\konsepmanageuser.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43120" cy="3451860"/>
                    </a:xfrm>
                    <a:prstGeom prst="rect">
                      <a:avLst/>
                    </a:prstGeom>
                    <a:noFill/>
                    <a:ln>
                      <a:noFill/>
                    </a:ln>
                  </pic:spPr>
                </pic:pic>
              </a:graphicData>
            </a:graphic>
            <wp14:sizeRelH relativeFrom="margin">
              <wp14:pctWidth>0</wp14:pctWidth>
            </wp14:sizeRelH>
          </wp:anchor>
        </w:drawing>
      </w:r>
    </w:p>
    <w:p w14:paraId="3476DE96" w14:textId="77777777" w:rsidR="00CF5523" w:rsidRDefault="00CF5523" w:rsidP="00C105FF"/>
    <w:p w14:paraId="4F45EEA4" w14:textId="77777777" w:rsidR="00CF5523" w:rsidRDefault="00CF5523" w:rsidP="00C105FF"/>
    <w:p w14:paraId="48E0F4BA" w14:textId="77777777" w:rsidR="00CF5523" w:rsidRDefault="00CF5523" w:rsidP="00C105FF"/>
    <w:p w14:paraId="7AD96A3E" w14:textId="77777777" w:rsidR="00CF5523" w:rsidRDefault="00CF5523" w:rsidP="00C105FF"/>
    <w:p w14:paraId="049F2FB0" w14:textId="77777777" w:rsidR="00CF5523" w:rsidRDefault="00CF5523" w:rsidP="00C105FF"/>
    <w:p w14:paraId="1893A675" w14:textId="77777777" w:rsidR="00974106" w:rsidRDefault="00974106" w:rsidP="00974106">
      <w:pPr>
        <w:pStyle w:val="Heading2"/>
        <w:spacing w:before="120" w:line="360" w:lineRule="auto"/>
        <w:ind w:left="567"/>
      </w:pPr>
    </w:p>
    <w:p w14:paraId="73659092" w14:textId="77777777" w:rsidR="00974106" w:rsidRDefault="00974106" w:rsidP="00974106">
      <w:pPr>
        <w:pStyle w:val="Heading2"/>
        <w:spacing w:before="120" w:line="360" w:lineRule="auto"/>
        <w:ind w:left="567"/>
      </w:pPr>
    </w:p>
    <w:p w14:paraId="1A68287A" w14:textId="77777777" w:rsidR="00974106" w:rsidRDefault="00974106" w:rsidP="00974106">
      <w:pPr>
        <w:pStyle w:val="Heading2"/>
        <w:spacing w:before="120" w:line="360" w:lineRule="auto"/>
        <w:ind w:left="567"/>
      </w:pPr>
    </w:p>
    <w:p w14:paraId="28E5987A" w14:textId="77777777" w:rsidR="00974106" w:rsidRDefault="00974106" w:rsidP="00974106">
      <w:pPr>
        <w:pStyle w:val="Heading2"/>
        <w:spacing w:before="120" w:line="360" w:lineRule="auto"/>
        <w:ind w:left="567"/>
      </w:pPr>
    </w:p>
    <w:p w14:paraId="0B175717" w14:textId="77777777" w:rsidR="00974106" w:rsidRDefault="00974106" w:rsidP="00974106">
      <w:pPr>
        <w:pStyle w:val="Heading2"/>
        <w:spacing w:before="120" w:line="360" w:lineRule="auto"/>
        <w:ind w:left="567"/>
      </w:pPr>
    </w:p>
    <w:p w14:paraId="1974CDDF" w14:textId="77777777" w:rsidR="00974106" w:rsidRDefault="00974106" w:rsidP="00974106">
      <w:pPr>
        <w:pStyle w:val="Heading2"/>
        <w:spacing w:before="120" w:line="360" w:lineRule="auto"/>
        <w:ind w:left="567"/>
      </w:pPr>
    </w:p>
    <w:p w14:paraId="3C0E612A" w14:textId="77777777" w:rsidR="00974106" w:rsidRDefault="00974106" w:rsidP="00974106"/>
    <w:p w14:paraId="0EB2670C" w14:textId="77777777" w:rsidR="00974106" w:rsidRDefault="00974106" w:rsidP="00974106"/>
    <w:p w14:paraId="6D27E237" w14:textId="77777777" w:rsidR="00974106" w:rsidRDefault="00974106" w:rsidP="00974106"/>
    <w:p w14:paraId="2E1E544A" w14:textId="77777777" w:rsidR="00974106" w:rsidRDefault="00974106" w:rsidP="00974106"/>
    <w:p w14:paraId="5C945B8B" w14:textId="77777777" w:rsidR="00974106" w:rsidRDefault="00974106" w:rsidP="00974106"/>
    <w:p w14:paraId="4288DA55" w14:textId="77777777" w:rsidR="00974106" w:rsidRDefault="00974106" w:rsidP="00974106"/>
    <w:p w14:paraId="172CCBDE" w14:textId="77777777" w:rsidR="00974106" w:rsidRDefault="00974106" w:rsidP="00974106"/>
    <w:p w14:paraId="2C95C716" w14:textId="77777777" w:rsidR="00974106" w:rsidRDefault="00974106" w:rsidP="00974106"/>
    <w:p w14:paraId="09035CC1" w14:textId="77777777" w:rsidR="00974106" w:rsidRDefault="00974106" w:rsidP="00974106"/>
    <w:p w14:paraId="610A0FB5" w14:textId="77777777" w:rsidR="00974106" w:rsidRDefault="00974106" w:rsidP="00974106"/>
    <w:p w14:paraId="5A098A6A" w14:textId="77777777" w:rsidR="00974106" w:rsidRDefault="00974106" w:rsidP="00974106"/>
    <w:p w14:paraId="3B0FE16B" w14:textId="77777777" w:rsidR="00974106" w:rsidRDefault="00974106" w:rsidP="00974106"/>
    <w:p w14:paraId="6B47A8B3" w14:textId="77777777" w:rsidR="00974106" w:rsidRDefault="00974106" w:rsidP="00974106"/>
    <w:p w14:paraId="18EF34C6" w14:textId="77777777" w:rsidR="00974106" w:rsidRDefault="00974106" w:rsidP="00974106"/>
    <w:p w14:paraId="2BB2E14E" w14:textId="77777777" w:rsidR="00974106" w:rsidRDefault="00974106" w:rsidP="00974106"/>
    <w:p w14:paraId="087A3F89" w14:textId="77777777" w:rsidR="00974106" w:rsidRDefault="00974106" w:rsidP="00974106"/>
    <w:p w14:paraId="54E42836" w14:textId="77777777" w:rsidR="00974106" w:rsidRDefault="00974106" w:rsidP="00974106"/>
    <w:p w14:paraId="4FE7775C" w14:textId="77777777" w:rsidR="00974106" w:rsidRDefault="00974106" w:rsidP="00974106"/>
    <w:p w14:paraId="7DDAD2CB" w14:textId="77777777" w:rsidR="00974106" w:rsidRDefault="00974106" w:rsidP="00974106"/>
    <w:p w14:paraId="4ED5B5CC" w14:textId="77777777" w:rsidR="00974106" w:rsidRDefault="00974106" w:rsidP="00974106"/>
    <w:p w14:paraId="77AC3D48" w14:textId="77777777" w:rsidR="00974106" w:rsidRDefault="00974106" w:rsidP="00974106"/>
    <w:p w14:paraId="25B7DBC2" w14:textId="77777777" w:rsidR="00974106" w:rsidRDefault="00974106" w:rsidP="00974106"/>
    <w:p w14:paraId="19766AD6" w14:textId="77777777" w:rsidR="00974106" w:rsidRDefault="00974106" w:rsidP="00974106"/>
    <w:p w14:paraId="6EED408C" w14:textId="77777777" w:rsidR="00974106" w:rsidRDefault="00974106" w:rsidP="00974106"/>
    <w:p w14:paraId="1ED22C87" w14:textId="77777777" w:rsidR="00974106" w:rsidRDefault="00974106" w:rsidP="00974106"/>
    <w:p w14:paraId="0002FFA7" w14:textId="77777777" w:rsidR="00974106" w:rsidRDefault="00974106" w:rsidP="00974106"/>
    <w:p w14:paraId="0E165D86" w14:textId="77777777" w:rsidR="00974106" w:rsidRDefault="00974106" w:rsidP="00974106"/>
    <w:p w14:paraId="0B0E8579" w14:textId="77777777" w:rsidR="00974106" w:rsidRDefault="00974106" w:rsidP="00974106"/>
    <w:p w14:paraId="47231F34" w14:textId="77777777" w:rsidR="00974106" w:rsidRDefault="00974106" w:rsidP="00974106"/>
    <w:p w14:paraId="2970DE7A" w14:textId="77777777" w:rsidR="00974106" w:rsidRDefault="00974106" w:rsidP="00974106"/>
    <w:p w14:paraId="6A13C28A" w14:textId="77777777" w:rsidR="00974106" w:rsidRDefault="00974106" w:rsidP="00974106"/>
    <w:p w14:paraId="131B0845" w14:textId="77777777" w:rsidR="00974106" w:rsidRDefault="00974106" w:rsidP="00974106"/>
    <w:p w14:paraId="0F18F445" w14:textId="77777777" w:rsidR="00974106" w:rsidRDefault="00974106" w:rsidP="00974106"/>
    <w:p w14:paraId="4B5FAD31" w14:textId="77777777" w:rsidR="00974106" w:rsidRDefault="00974106" w:rsidP="00974106"/>
    <w:p w14:paraId="30841E7F" w14:textId="77777777" w:rsidR="00974106" w:rsidRDefault="00974106" w:rsidP="00974106"/>
    <w:p w14:paraId="5792C4FA" w14:textId="77777777" w:rsidR="00974106" w:rsidRDefault="00974106" w:rsidP="00974106"/>
    <w:p w14:paraId="349B98AB" w14:textId="77777777" w:rsidR="00974106" w:rsidRDefault="00974106" w:rsidP="00974106"/>
    <w:p w14:paraId="503C9689" w14:textId="77777777" w:rsidR="00974106" w:rsidRDefault="00974106" w:rsidP="00974106"/>
    <w:p w14:paraId="3F67EB5F" w14:textId="77777777" w:rsidR="00974106" w:rsidRDefault="00974106" w:rsidP="00974106"/>
    <w:p w14:paraId="10BD810B" w14:textId="77777777" w:rsidR="00974106" w:rsidRDefault="00974106" w:rsidP="00974106"/>
    <w:p w14:paraId="510C3B31" w14:textId="77777777" w:rsidR="00974106" w:rsidRPr="00974106" w:rsidRDefault="00974106" w:rsidP="00974106"/>
    <w:p w14:paraId="16D231B8" w14:textId="75CAEAF4" w:rsidR="007F3291" w:rsidRDefault="009B0372" w:rsidP="004C67D4">
      <w:pPr>
        <w:pStyle w:val="Heading2"/>
        <w:numPr>
          <w:ilvl w:val="1"/>
          <w:numId w:val="12"/>
        </w:numPr>
        <w:spacing w:before="120" w:line="360" w:lineRule="auto"/>
        <w:ind w:left="567" w:hanging="567"/>
      </w:pPr>
      <w:r w:rsidRPr="009B0372">
        <w:lastRenderedPageBreak/>
        <w:t xml:space="preserve"> </w:t>
      </w:r>
      <w:r>
        <w:t>Design use case diagram   (User)</w:t>
      </w:r>
    </w:p>
    <w:p w14:paraId="5C1E4D65" w14:textId="10A6B540" w:rsidR="00577A3F" w:rsidRDefault="00577A3F" w:rsidP="00577A3F">
      <w:r>
        <w:rPr>
          <w:noProof/>
          <w:lang w:bidi="ar-SA"/>
        </w:rPr>
        <w:drawing>
          <wp:anchor distT="0" distB="0" distL="114300" distR="114300" simplePos="0" relativeHeight="251666944" behindDoc="0" locked="0" layoutInCell="1" allowOverlap="1" wp14:anchorId="018472CE" wp14:editId="2CC03DF8">
            <wp:simplePos x="0" y="0"/>
            <wp:positionH relativeFrom="column">
              <wp:posOffset>-3266</wp:posOffset>
            </wp:positionH>
            <wp:positionV relativeFrom="paragraph">
              <wp:posOffset>312473</wp:posOffset>
            </wp:positionV>
            <wp:extent cx="5132349" cy="678500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49">
                      <a:extLst>
                        <a:ext uri="{28A0092B-C50C-407E-A947-70E740481C1C}">
                          <a14:useLocalDpi xmlns:a14="http://schemas.microsoft.com/office/drawing/2010/main" val="0"/>
                        </a:ext>
                      </a:extLst>
                    </a:blip>
                    <a:stretch>
                      <a:fillRect/>
                    </a:stretch>
                  </pic:blipFill>
                  <pic:spPr>
                    <a:xfrm>
                      <a:off x="0" y="0"/>
                      <a:ext cx="5156435" cy="6816844"/>
                    </a:xfrm>
                    <a:prstGeom prst="rect">
                      <a:avLst/>
                    </a:prstGeom>
                  </pic:spPr>
                </pic:pic>
              </a:graphicData>
            </a:graphic>
            <wp14:sizeRelH relativeFrom="margin">
              <wp14:pctWidth>0</wp14:pctWidth>
            </wp14:sizeRelH>
            <wp14:sizeRelV relativeFrom="margin">
              <wp14:pctHeight>0</wp14:pctHeight>
            </wp14:sizeRelV>
          </wp:anchor>
        </w:drawing>
      </w:r>
    </w:p>
    <w:p w14:paraId="118C0ABD" w14:textId="79B78643" w:rsidR="00577A3F" w:rsidRPr="00577A3F" w:rsidRDefault="00577A3F" w:rsidP="00577A3F"/>
    <w:p w14:paraId="7E02B238" w14:textId="77777777" w:rsidR="00577A3F" w:rsidRDefault="00577A3F" w:rsidP="00577A3F"/>
    <w:p w14:paraId="487C1AD6" w14:textId="77777777" w:rsidR="00577A3F" w:rsidRPr="00577A3F" w:rsidRDefault="00577A3F" w:rsidP="00577A3F"/>
    <w:p w14:paraId="6F7AF73B" w14:textId="29EAD0D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B6B94A8" w14:textId="2978F14A"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932E58B" w14:textId="71D51CDE"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09CF0A5" w14:textId="7094C13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FC8BA0A" w14:textId="73119589"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295F224" w14:textId="7A60318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D77271F" w14:textId="0444BA92"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02DFE3E6" w14:textId="4A81A76B" w:rsidR="00B90D82" w:rsidRDefault="00B90D82" w:rsidP="00160629">
      <w:pPr>
        <w:autoSpaceDE w:val="0"/>
        <w:autoSpaceDN w:val="0"/>
        <w:adjustRightInd w:val="0"/>
        <w:spacing w:after="0" w:line="360" w:lineRule="auto"/>
        <w:jc w:val="both"/>
        <w:rPr>
          <w:rFonts w:eastAsia="Calibri" w:cs="Times New Roman"/>
          <w:sz w:val="24"/>
          <w:szCs w:val="24"/>
        </w:rPr>
      </w:pPr>
    </w:p>
    <w:p w14:paraId="46DEE709"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6E1363D7"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8EA23C4"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96B0F5D" w14:textId="7DA929A7" w:rsidR="00B7462B" w:rsidRDefault="00B7462B" w:rsidP="00160629">
      <w:pPr>
        <w:autoSpaceDE w:val="0"/>
        <w:autoSpaceDN w:val="0"/>
        <w:adjustRightInd w:val="0"/>
        <w:spacing w:after="0" w:line="360" w:lineRule="auto"/>
        <w:jc w:val="both"/>
        <w:rPr>
          <w:rFonts w:eastAsia="Calibri" w:cs="Times New Roman"/>
          <w:sz w:val="24"/>
          <w:szCs w:val="24"/>
        </w:rPr>
      </w:pPr>
    </w:p>
    <w:p w14:paraId="2B3931B0"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C33EAAE" w14:textId="69AE5282" w:rsidR="00B7462B" w:rsidRDefault="00B7462B" w:rsidP="00160629">
      <w:pPr>
        <w:autoSpaceDE w:val="0"/>
        <w:autoSpaceDN w:val="0"/>
        <w:adjustRightInd w:val="0"/>
        <w:spacing w:after="0" w:line="360" w:lineRule="auto"/>
        <w:jc w:val="both"/>
        <w:rPr>
          <w:rFonts w:eastAsia="Calibri" w:cs="Times New Roman"/>
          <w:sz w:val="24"/>
          <w:szCs w:val="24"/>
        </w:rPr>
      </w:pPr>
    </w:p>
    <w:p w14:paraId="7EBEE275"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C02AD1E" w14:textId="3F0F53FF" w:rsidR="00B7462B" w:rsidRDefault="00B7462B" w:rsidP="00160629">
      <w:pPr>
        <w:autoSpaceDE w:val="0"/>
        <w:autoSpaceDN w:val="0"/>
        <w:adjustRightInd w:val="0"/>
        <w:spacing w:after="0" w:line="360" w:lineRule="auto"/>
        <w:jc w:val="both"/>
        <w:rPr>
          <w:rFonts w:eastAsia="Calibri" w:cs="Times New Roman"/>
          <w:sz w:val="24"/>
          <w:szCs w:val="24"/>
        </w:rPr>
      </w:pPr>
    </w:p>
    <w:p w14:paraId="0DB8599A" w14:textId="1039B7ED" w:rsidR="00B7462B" w:rsidRPr="00160629" w:rsidRDefault="00B7462B" w:rsidP="00160629">
      <w:pPr>
        <w:autoSpaceDE w:val="0"/>
        <w:autoSpaceDN w:val="0"/>
        <w:adjustRightInd w:val="0"/>
        <w:spacing w:after="0" w:line="360" w:lineRule="auto"/>
        <w:jc w:val="both"/>
        <w:rPr>
          <w:rFonts w:eastAsia="Calibri" w:cs="Times New Roman"/>
          <w:sz w:val="24"/>
          <w:szCs w:val="24"/>
        </w:rPr>
      </w:pPr>
    </w:p>
    <w:p w14:paraId="1DE9CDFF" w14:textId="2F1DFCF4" w:rsidR="00B7462B" w:rsidRDefault="00B7462B" w:rsidP="00B7462B">
      <w:pPr>
        <w:pStyle w:val="Heading2"/>
        <w:spacing w:before="120" w:line="360" w:lineRule="auto"/>
        <w:ind w:left="567"/>
        <w:rPr>
          <w:rFonts w:ascii="Times New Roman" w:hAnsi="Times New Roman" w:cs="Times New Roman"/>
          <w:sz w:val="24"/>
          <w:szCs w:val="24"/>
        </w:rPr>
      </w:pPr>
    </w:p>
    <w:p w14:paraId="2D9068F5" w14:textId="18574622" w:rsidR="00B7462B" w:rsidRDefault="00B7462B" w:rsidP="00B7462B">
      <w:pPr>
        <w:pStyle w:val="Heading2"/>
        <w:spacing w:before="120" w:line="360" w:lineRule="auto"/>
        <w:ind w:left="567"/>
        <w:rPr>
          <w:rFonts w:ascii="Times New Roman" w:hAnsi="Times New Roman" w:cs="Times New Roman"/>
          <w:sz w:val="24"/>
          <w:szCs w:val="24"/>
        </w:rPr>
      </w:pPr>
    </w:p>
    <w:p w14:paraId="1817571F" w14:textId="345D6ABE" w:rsidR="00B7462B" w:rsidRDefault="00B7462B" w:rsidP="00B7462B">
      <w:pPr>
        <w:pStyle w:val="Heading2"/>
        <w:spacing w:before="120" w:line="360" w:lineRule="auto"/>
        <w:ind w:left="567"/>
        <w:rPr>
          <w:rFonts w:ascii="Times New Roman" w:hAnsi="Times New Roman" w:cs="Times New Roman"/>
          <w:sz w:val="24"/>
          <w:szCs w:val="24"/>
        </w:rPr>
      </w:pPr>
    </w:p>
    <w:p w14:paraId="52760B1D" w14:textId="63937FBB" w:rsidR="00B7462B" w:rsidRDefault="00B7462B" w:rsidP="00B7462B">
      <w:pPr>
        <w:pStyle w:val="Heading2"/>
        <w:spacing w:before="120" w:line="360" w:lineRule="auto"/>
        <w:ind w:left="567"/>
        <w:rPr>
          <w:rFonts w:ascii="Times New Roman" w:hAnsi="Times New Roman" w:cs="Times New Roman"/>
          <w:sz w:val="24"/>
          <w:szCs w:val="24"/>
        </w:rPr>
      </w:pPr>
    </w:p>
    <w:p w14:paraId="159542FC" w14:textId="2C980D6A" w:rsidR="00B7462B" w:rsidRDefault="00B7462B" w:rsidP="00B7462B">
      <w:pPr>
        <w:pStyle w:val="Heading2"/>
        <w:spacing w:before="120" w:line="360" w:lineRule="auto"/>
        <w:ind w:left="567"/>
        <w:rPr>
          <w:rFonts w:ascii="Times New Roman" w:hAnsi="Times New Roman"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51584" behindDoc="0" locked="0" layoutInCell="1" allowOverlap="1" wp14:anchorId="1466BD75" wp14:editId="66162E95">
                <wp:simplePos x="0" y="0"/>
                <wp:positionH relativeFrom="column">
                  <wp:posOffset>1118502</wp:posOffset>
                </wp:positionH>
                <wp:positionV relativeFrom="paragraph">
                  <wp:posOffset>124774</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216058" w14:textId="012A93FE" w:rsidR="007E1EAB" w:rsidRPr="000E5799" w:rsidRDefault="007E1EAB"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7E1EAB" w:rsidRDefault="007E1EAB" w:rsidP="00085D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466BD75" id="Rectangle 10" o:spid="_x0000_s1085" style="position:absolute;left:0;text-align:left;margin-left:88.05pt;margin-top:9.8pt;width:221.8pt;height:24.6pt;z-index:251651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" fillcolor="white [3201]" stroked="f" strokeweight="2pt">
                <v:textbox>
                  <w:txbxContent>
                    <w:p w14:paraId="68216058" w14:textId="012A93FE" w:rsidR="007E1EAB" w:rsidRPr="000E5799" w:rsidRDefault="007E1EAB"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7E1EAB" w:rsidRDefault="007E1EAB" w:rsidP="00085DB4">
                      <w:pPr>
                        <w:jc w:val="center"/>
                      </w:pPr>
                    </w:p>
                  </w:txbxContent>
                </v:textbox>
              </v:rect>
            </w:pict>
          </mc:Fallback>
        </mc:AlternateContent>
      </w:r>
    </w:p>
    <w:p w14:paraId="1A378328" w14:textId="77777777" w:rsidR="00B7462B" w:rsidRDefault="00B7462B" w:rsidP="00B7462B">
      <w:pPr>
        <w:pStyle w:val="Heading2"/>
        <w:spacing w:before="120" w:line="360" w:lineRule="auto"/>
        <w:ind w:left="567"/>
        <w:rPr>
          <w:rFonts w:ascii="Times New Roman" w:hAnsi="Times New Roman" w:cs="Times New Roman"/>
          <w:sz w:val="24"/>
          <w:szCs w:val="24"/>
        </w:rPr>
      </w:pPr>
    </w:p>
    <w:p w14:paraId="7A7585EA" w14:textId="77777777" w:rsidR="009B0372" w:rsidRPr="006C3E96" w:rsidRDefault="009B0372" w:rsidP="006C3E96"/>
    <w:p w14:paraId="2DB96AB9" w14:textId="550C739A" w:rsidR="00577A3F" w:rsidRDefault="00577A3F" w:rsidP="004C67D4">
      <w:pPr>
        <w:pStyle w:val="Heading2"/>
        <w:numPr>
          <w:ilvl w:val="1"/>
          <w:numId w:val="12"/>
        </w:numPr>
        <w:spacing w:before="120" w:line="360" w:lineRule="auto"/>
        <w:ind w:left="567" w:hanging="567"/>
      </w:pPr>
      <w:r>
        <w:lastRenderedPageBreak/>
        <w:t>Design use case diagram   (Admin)</w:t>
      </w:r>
    </w:p>
    <w:p w14:paraId="59BBB562" w14:textId="4DA03B6A" w:rsidR="00577A3F" w:rsidRDefault="00577A3F" w:rsidP="00577A3F">
      <w:r>
        <w:rPr>
          <w:noProof/>
          <w:lang w:bidi="ar-SA"/>
        </w:rPr>
        <w:drawing>
          <wp:anchor distT="0" distB="0" distL="114300" distR="114300" simplePos="0" relativeHeight="251667968" behindDoc="0" locked="0" layoutInCell="1" allowOverlap="1" wp14:anchorId="0DF8F0DF" wp14:editId="7C05E726">
            <wp:simplePos x="0" y="0"/>
            <wp:positionH relativeFrom="column">
              <wp:posOffset>-3266</wp:posOffset>
            </wp:positionH>
            <wp:positionV relativeFrom="paragraph">
              <wp:posOffset>312472</wp:posOffset>
            </wp:positionV>
            <wp:extent cx="5078549" cy="6454589"/>
            <wp:effectExtent l="0" t="0" r="8255" b="38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50">
                      <a:extLst>
                        <a:ext uri="{28A0092B-C50C-407E-A947-70E740481C1C}">
                          <a14:useLocalDpi xmlns:a14="http://schemas.microsoft.com/office/drawing/2010/main" val="0"/>
                        </a:ext>
                      </a:extLst>
                    </a:blip>
                    <a:stretch>
                      <a:fillRect/>
                    </a:stretch>
                  </pic:blipFill>
                  <pic:spPr>
                    <a:xfrm>
                      <a:off x="0" y="0"/>
                      <a:ext cx="5099109" cy="6480720"/>
                    </a:xfrm>
                    <a:prstGeom prst="rect">
                      <a:avLst/>
                    </a:prstGeom>
                  </pic:spPr>
                </pic:pic>
              </a:graphicData>
            </a:graphic>
            <wp14:sizeRelH relativeFrom="margin">
              <wp14:pctWidth>0</wp14:pctWidth>
            </wp14:sizeRelH>
            <wp14:sizeRelV relativeFrom="margin">
              <wp14:pctHeight>0</wp14:pctHeight>
            </wp14:sizeRelV>
          </wp:anchor>
        </w:drawing>
      </w:r>
    </w:p>
    <w:p w14:paraId="112A53A9" w14:textId="4C7C0A34" w:rsidR="00577A3F" w:rsidRPr="00577A3F" w:rsidRDefault="00577A3F" w:rsidP="00577A3F"/>
    <w:p w14:paraId="725F9068"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733E934" w14:textId="77777777" w:rsidR="00577A3F" w:rsidRDefault="00577A3F" w:rsidP="00577A3F">
      <w:pPr>
        <w:pStyle w:val="Heading2"/>
        <w:spacing w:before="120" w:line="360" w:lineRule="auto"/>
        <w:ind w:left="567"/>
        <w:rPr>
          <w:rFonts w:ascii="Times New Roman" w:hAnsi="Times New Roman" w:cs="Times New Roman"/>
          <w:sz w:val="24"/>
          <w:szCs w:val="24"/>
        </w:rPr>
      </w:pPr>
    </w:p>
    <w:p w14:paraId="7D8660CE" w14:textId="77777777" w:rsidR="00577A3F" w:rsidRDefault="00577A3F" w:rsidP="00577A3F">
      <w:pPr>
        <w:pStyle w:val="Heading2"/>
        <w:spacing w:before="120" w:line="360" w:lineRule="auto"/>
        <w:ind w:left="567"/>
        <w:rPr>
          <w:rFonts w:ascii="Times New Roman" w:hAnsi="Times New Roman" w:cs="Times New Roman"/>
          <w:sz w:val="24"/>
          <w:szCs w:val="24"/>
        </w:rPr>
      </w:pPr>
    </w:p>
    <w:p w14:paraId="273CB4C6"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EEFE62C" w14:textId="77777777" w:rsidR="00577A3F" w:rsidRDefault="00577A3F" w:rsidP="00577A3F">
      <w:pPr>
        <w:pStyle w:val="Heading2"/>
        <w:spacing w:before="120" w:line="360" w:lineRule="auto"/>
        <w:ind w:left="567"/>
        <w:rPr>
          <w:rFonts w:ascii="Times New Roman" w:hAnsi="Times New Roman" w:cs="Times New Roman"/>
          <w:sz w:val="24"/>
          <w:szCs w:val="24"/>
        </w:rPr>
      </w:pPr>
    </w:p>
    <w:p w14:paraId="345E0272" w14:textId="77777777" w:rsidR="00577A3F" w:rsidRDefault="00577A3F" w:rsidP="00577A3F">
      <w:pPr>
        <w:pStyle w:val="Heading2"/>
        <w:spacing w:before="120" w:line="360" w:lineRule="auto"/>
        <w:ind w:left="567"/>
        <w:rPr>
          <w:rFonts w:ascii="Times New Roman" w:hAnsi="Times New Roman" w:cs="Times New Roman"/>
          <w:sz w:val="24"/>
          <w:szCs w:val="24"/>
        </w:rPr>
      </w:pPr>
    </w:p>
    <w:p w14:paraId="1590AECD" w14:textId="77777777" w:rsidR="00577A3F" w:rsidRDefault="00577A3F" w:rsidP="00577A3F">
      <w:pPr>
        <w:pStyle w:val="Heading2"/>
        <w:spacing w:before="120" w:line="360" w:lineRule="auto"/>
        <w:ind w:left="567"/>
        <w:rPr>
          <w:rFonts w:ascii="Times New Roman" w:hAnsi="Times New Roman" w:cs="Times New Roman"/>
          <w:sz w:val="24"/>
          <w:szCs w:val="24"/>
        </w:rPr>
      </w:pPr>
    </w:p>
    <w:p w14:paraId="6A8EAAB6" w14:textId="77777777" w:rsidR="00577A3F" w:rsidRDefault="00577A3F" w:rsidP="00577A3F"/>
    <w:p w14:paraId="7E3809D1" w14:textId="77777777" w:rsidR="00577A3F" w:rsidRDefault="00577A3F" w:rsidP="00577A3F"/>
    <w:p w14:paraId="46DD80E0" w14:textId="77777777" w:rsidR="00577A3F" w:rsidRDefault="00577A3F" w:rsidP="00577A3F"/>
    <w:p w14:paraId="3AA5E538" w14:textId="77777777" w:rsidR="00577A3F" w:rsidRDefault="00577A3F" w:rsidP="00577A3F"/>
    <w:p w14:paraId="09577901" w14:textId="77777777" w:rsidR="00577A3F" w:rsidRDefault="00577A3F" w:rsidP="00577A3F"/>
    <w:p w14:paraId="7BC9BECD" w14:textId="77777777" w:rsidR="00577A3F" w:rsidRDefault="00577A3F" w:rsidP="00577A3F"/>
    <w:p w14:paraId="05A9BB75" w14:textId="77777777" w:rsidR="00577A3F" w:rsidRDefault="00577A3F" w:rsidP="00577A3F"/>
    <w:p w14:paraId="5B892A14" w14:textId="77777777" w:rsidR="00577A3F" w:rsidRDefault="00577A3F" w:rsidP="00577A3F"/>
    <w:p w14:paraId="38203268" w14:textId="77777777" w:rsidR="00577A3F" w:rsidRDefault="00577A3F" w:rsidP="00577A3F"/>
    <w:p w14:paraId="463AA443" w14:textId="77777777" w:rsidR="00577A3F" w:rsidRDefault="00577A3F" w:rsidP="00577A3F"/>
    <w:p w14:paraId="52BC6812" w14:textId="77777777" w:rsidR="00577A3F" w:rsidRDefault="00577A3F" w:rsidP="00577A3F"/>
    <w:p w14:paraId="20F14A31" w14:textId="523A291F" w:rsidR="00577A3F" w:rsidRDefault="00577A3F" w:rsidP="00577A3F">
      <w:r>
        <w:rPr>
          <w:rFonts w:ascii="Arial" w:eastAsia="Calibri" w:hAnsi="Arial" w:cs="Arial"/>
          <w:noProof/>
          <w:sz w:val="24"/>
          <w:szCs w:val="24"/>
          <w:lang w:bidi="ar-SA"/>
        </w:rPr>
        <mc:AlternateContent>
          <mc:Choice Requires="wps">
            <w:drawing>
              <wp:anchor distT="0" distB="0" distL="114300" distR="114300" simplePos="0" relativeHeight="251668992" behindDoc="0" locked="0" layoutInCell="1" allowOverlap="1" wp14:anchorId="4F4BECF8" wp14:editId="09819D3C">
                <wp:simplePos x="0" y="0"/>
                <wp:positionH relativeFrom="column">
                  <wp:posOffset>1118602</wp:posOffset>
                </wp:positionH>
                <wp:positionV relativeFrom="paragraph">
                  <wp:posOffset>294117</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0D6D04E" w14:textId="44BF1326" w:rsidR="007E1EAB" w:rsidRPr="000E5799" w:rsidRDefault="007E1EAB"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7E1EAB" w:rsidRDefault="007E1EAB" w:rsidP="00577A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4BECF8" id="Rectangle 21" o:spid="_x0000_s1086" style="position:absolute;margin-left:88.1pt;margin-top:23.15pt;width:234.15pt;height:24.6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" fillcolor="white [3201]" stroked="f" strokeweight="2pt">
                <v:textbox>
                  <w:txbxContent>
                    <w:p w14:paraId="40D6D04E" w14:textId="44BF1326" w:rsidR="007E1EAB" w:rsidRPr="000E5799" w:rsidRDefault="007E1EAB"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7E1EAB" w:rsidRDefault="007E1EAB" w:rsidP="00577A3F">
                      <w:pPr>
                        <w:jc w:val="center"/>
                      </w:pPr>
                    </w:p>
                  </w:txbxContent>
                </v:textbox>
              </v:rect>
            </w:pict>
          </mc:Fallback>
        </mc:AlternateContent>
      </w:r>
    </w:p>
    <w:p w14:paraId="63B7F07F" w14:textId="03FB13FB" w:rsidR="00577A3F" w:rsidRDefault="00577A3F" w:rsidP="00577A3F"/>
    <w:p w14:paraId="229228E8" w14:textId="77777777" w:rsidR="00577A3F" w:rsidRDefault="00577A3F" w:rsidP="00577A3F"/>
    <w:p w14:paraId="5C380DEB" w14:textId="77777777" w:rsidR="00577A3F" w:rsidRDefault="00577A3F" w:rsidP="00577A3F"/>
    <w:p w14:paraId="6D7ACEB4" w14:textId="77777777" w:rsidR="00577A3F" w:rsidRDefault="00577A3F" w:rsidP="00577A3F"/>
    <w:p w14:paraId="5FF7EA8F" w14:textId="77777777" w:rsidR="00577A3F" w:rsidRPr="00577A3F" w:rsidRDefault="00577A3F" w:rsidP="00577A3F"/>
    <w:p w14:paraId="4108A8F5" w14:textId="10DAEE6F" w:rsidR="007F3291" w:rsidRDefault="007F3291" w:rsidP="004C67D4">
      <w:pPr>
        <w:pStyle w:val="Heading2"/>
        <w:numPr>
          <w:ilvl w:val="1"/>
          <w:numId w:val="12"/>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ERD</w:t>
      </w:r>
    </w:p>
    <w:p w14:paraId="44EE6CB4" w14:textId="39F9C61B" w:rsidR="00577A3F" w:rsidRPr="00577A3F" w:rsidRDefault="00577A3F" w:rsidP="00577A3F">
      <w:r>
        <w:rPr>
          <w:rFonts w:eastAsia="Calibri" w:cs="Times New Roman"/>
          <w:noProof/>
          <w:sz w:val="24"/>
          <w:szCs w:val="24"/>
          <w:lang w:bidi="ar-SA"/>
        </w:rPr>
        <w:drawing>
          <wp:anchor distT="0" distB="0" distL="114300" distR="114300" simplePos="0" relativeHeight="251655680" behindDoc="0" locked="0" layoutInCell="1" allowOverlap="1" wp14:anchorId="43144A51" wp14:editId="4C79C729">
            <wp:simplePos x="0" y="0"/>
            <wp:positionH relativeFrom="column">
              <wp:posOffset>-33655</wp:posOffset>
            </wp:positionH>
            <wp:positionV relativeFrom="paragraph">
              <wp:posOffset>54935</wp:posOffset>
            </wp:positionV>
            <wp:extent cx="5378824" cy="4986020"/>
            <wp:effectExtent l="0" t="0" r="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RD_10.png"/>
                    <pic:cNvPicPr/>
                  </pic:nvPicPr>
                  <pic:blipFill>
                    <a:blip r:embed="rId51">
                      <a:extLst>
                        <a:ext uri="{28A0092B-C50C-407E-A947-70E740481C1C}">
                          <a14:useLocalDpi xmlns:a14="http://schemas.microsoft.com/office/drawing/2010/main" val="0"/>
                        </a:ext>
                      </a:extLst>
                    </a:blip>
                    <a:stretch>
                      <a:fillRect/>
                    </a:stretch>
                  </pic:blipFill>
                  <pic:spPr>
                    <a:xfrm>
                      <a:off x="0" y="0"/>
                      <a:ext cx="5378824" cy="4986020"/>
                    </a:xfrm>
                    <a:prstGeom prst="rect">
                      <a:avLst/>
                    </a:prstGeom>
                  </pic:spPr>
                </pic:pic>
              </a:graphicData>
            </a:graphic>
            <wp14:sizeRelH relativeFrom="margin">
              <wp14:pctWidth>0</wp14:pctWidth>
            </wp14:sizeRelH>
            <wp14:sizeRelV relativeFrom="margin">
              <wp14:pctHeight>0</wp14:pctHeight>
            </wp14:sizeRelV>
          </wp:anchor>
        </w:drawing>
      </w:r>
    </w:p>
    <w:p w14:paraId="00307097" w14:textId="7BEB02BF"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D5C0EAB" w14:textId="6EB4496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2FABB0B5" w14:textId="2576C9BD"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8A6D7E8" w14:textId="41B3C719"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B5DC69" w14:textId="66288EDB"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2D58F05" w14:textId="732540B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5DC9BB7"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B4EA0B5"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727828CD"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06C233A4"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43D518"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C52F49A"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57E8D96" w14:textId="4FFA20F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0853469" w14:textId="77777777"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13879D6" w14:textId="31A6466F"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EA6CA7A" w14:textId="4E12F326"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FB28BF5" w14:textId="771EF7B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FAFE8BB" w14:textId="0E2F4B8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0CD9736" w14:textId="6BCA5724"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674146F" w14:textId="100390AE"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77761A4" w14:textId="73D21A95" w:rsidR="00B7462B" w:rsidRDefault="00577A3F" w:rsidP="00B90D82">
      <w:pPr>
        <w:pStyle w:val="ListParagraph"/>
        <w:autoSpaceDE w:val="0"/>
        <w:autoSpaceDN w:val="0"/>
        <w:adjustRightInd w:val="0"/>
        <w:spacing w:after="0" w:line="360" w:lineRule="auto"/>
        <w:ind w:left="567"/>
        <w:jc w:val="both"/>
        <w:rPr>
          <w:rFonts w:eastAsia="Calibri" w:cs="Times New Roman"/>
          <w:b/>
          <w:bCs/>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54656" behindDoc="0" locked="0" layoutInCell="1" allowOverlap="1" wp14:anchorId="35E78333" wp14:editId="76DA4ADB">
                <wp:simplePos x="0" y="0"/>
                <wp:positionH relativeFrom="column">
                  <wp:posOffset>1268026</wp:posOffset>
                </wp:positionH>
                <wp:positionV relativeFrom="paragraph">
                  <wp:posOffset>102134</wp:posOffset>
                </wp:positionV>
                <wp:extent cx="2870917" cy="312420"/>
                <wp:effectExtent l="0" t="0" r="5715" b="0"/>
                <wp:wrapNone/>
                <wp:docPr id="13" name="Rectangle 13"/>
                <wp:cNvGraphicFramePr/>
                <a:graphic xmlns:a="http://schemas.openxmlformats.org/drawingml/2006/main">
                  <a:graphicData uri="http://schemas.microsoft.com/office/word/2010/wordprocessingShape">
                    <wps:wsp>
                      <wps:cNvSpPr/>
                      <wps:spPr>
                        <a:xfrm>
                          <a:off x="0" y="0"/>
                          <a:ext cx="2870917"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DD3729" w14:textId="18A154C7" w:rsidR="007E1EAB" w:rsidRPr="000E5799" w:rsidRDefault="007E1EAB"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7E1EAB" w:rsidRDefault="007E1EAB" w:rsidP="007F67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E78333" id="Rectangle 13" o:spid="_x0000_s1087" style="position:absolute;left:0;text-align:left;margin-left:99.85pt;margin-top:8.05pt;width:226.05pt;height:24.6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" fillcolor="white [3201]" stroked="f" strokeweight="2pt">
                <v:textbox>
                  <w:txbxContent>
                    <w:p w14:paraId="7EDD3729" w14:textId="18A154C7" w:rsidR="007E1EAB" w:rsidRPr="000E5799" w:rsidRDefault="007E1EAB"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7E1EAB" w:rsidRDefault="007E1EAB" w:rsidP="007F679F">
                      <w:pPr>
                        <w:jc w:val="center"/>
                      </w:pPr>
                    </w:p>
                  </w:txbxContent>
                </v:textbox>
              </v:rect>
            </w:pict>
          </mc:Fallback>
        </mc:AlternateContent>
      </w:r>
    </w:p>
    <w:p w14:paraId="613E84DD"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67C022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E6B7346"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B322DDB"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1F15F3D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8384B4F"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79B890DC"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89A462D" w14:textId="77777777" w:rsidR="004F0C35" w:rsidRDefault="004F0C35"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06FEB6E" w14:textId="77777777" w:rsidR="006C3E96" w:rsidRPr="00577A3F" w:rsidRDefault="006C3E96" w:rsidP="00577A3F">
      <w:pPr>
        <w:autoSpaceDE w:val="0"/>
        <w:autoSpaceDN w:val="0"/>
        <w:adjustRightInd w:val="0"/>
        <w:spacing w:after="0" w:line="360" w:lineRule="auto"/>
        <w:jc w:val="both"/>
        <w:rPr>
          <w:rFonts w:eastAsia="Calibri" w:cs="Times New Roman"/>
          <w:b/>
          <w:bCs/>
          <w:sz w:val="24"/>
          <w:szCs w:val="24"/>
        </w:rPr>
      </w:pPr>
    </w:p>
    <w:p w14:paraId="2D282A91" w14:textId="5BEDFEFE" w:rsidR="00CD3876" w:rsidRPr="002F387E" w:rsidRDefault="00CD3876" w:rsidP="00CD3876">
      <w:pPr>
        <w:spacing w:after="0" w:line="360" w:lineRule="auto"/>
        <w:ind w:left="360"/>
        <w:jc w:val="center"/>
        <w:rPr>
          <w:rFonts w:cs="Times New Roman"/>
          <w:sz w:val="28"/>
          <w:szCs w:val="28"/>
        </w:rPr>
      </w:pPr>
      <w:r w:rsidRPr="002F387E">
        <w:rPr>
          <w:b/>
          <w:sz w:val="28"/>
          <w:szCs w:val="28"/>
        </w:rPr>
        <w:lastRenderedPageBreak/>
        <w:t>B</w:t>
      </w:r>
      <w:r>
        <w:rPr>
          <w:b/>
          <w:sz w:val="28"/>
          <w:szCs w:val="28"/>
        </w:rPr>
        <w:t>AB IV IMPLEMENTASI DAN PENGUJIAN</w:t>
      </w:r>
    </w:p>
    <w:p w14:paraId="7F5BF262" w14:textId="77777777" w:rsidR="00CD3876" w:rsidRDefault="00CD3876" w:rsidP="00CD3876">
      <w:pPr>
        <w:autoSpaceDE w:val="0"/>
        <w:autoSpaceDN w:val="0"/>
        <w:adjustRightInd w:val="0"/>
        <w:spacing w:after="0" w:line="360" w:lineRule="auto"/>
        <w:jc w:val="both"/>
        <w:rPr>
          <w:rFonts w:eastAsia="Calibri" w:cs="Times New Roman"/>
          <w:b/>
          <w:bCs/>
          <w:sz w:val="24"/>
          <w:szCs w:val="24"/>
        </w:rPr>
      </w:pPr>
    </w:p>
    <w:p w14:paraId="056E995C" w14:textId="3295A6EC" w:rsidR="00CD3876" w:rsidRDefault="00565BF6" w:rsidP="00CD3876">
      <w:pPr>
        <w:pStyle w:val="ListParagraph"/>
        <w:numPr>
          <w:ilvl w:val="0"/>
          <w:numId w:val="3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325AA74E" w14:textId="7A75CB28" w:rsidR="007A262B" w:rsidRPr="005323AC" w:rsidRDefault="00805012" w:rsidP="005323AC">
      <w:pPr>
        <w:pStyle w:val="ListParagraph"/>
        <w:autoSpaceDE w:val="0"/>
        <w:autoSpaceDN w:val="0"/>
        <w:adjustRightInd w:val="0"/>
        <w:spacing w:after="0" w:line="360" w:lineRule="auto"/>
        <w:jc w:val="both"/>
        <w:rPr>
          <w:sz w:val="24"/>
          <w:szCs w:val="24"/>
        </w:rPr>
      </w:pPr>
      <w:r w:rsidRPr="00805012">
        <w:rPr>
          <w:sz w:val="24"/>
          <w:szCs w:val="24"/>
        </w:rPr>
        <w:t>Pada bab ini dijelaskan tentang implementasi sistem</w:t>
      </w:r>
      <w:r>
        <w:rPr>
          <w:sz w:val="24"/>
          <w:szCs w:val="24"/>
        </w:rPr>
        <w:t xml:space="preserve"> maupun</w:t>
      </w:r>
      <w:r w:rsidRPr="00805012">
        <w:rPr>
          <w:sz w:val="24"/>
          <w:szCs w:val="24"/>
        </w:rPr>
        <w:t xml:space="preserve"> implementasi </w:t>
      </w:r>
      <w:r>
        <w:rPr>
          <w:sz w:val="24"/>
          <w:szCs w:val="24"/>
        </w:rPr>
        <w:t xml:space="preserve">data base </w:t>
      </w:r>
      <w:r w:rsidRPr="00805012">
        <w:rPr>
          <w:sz w:val="24"/>
          <w:szCs w:val="24"/>
        </w:rPr>
        <w:t>sesuai dengan perancangan yang dilakukan pada bab sebelumnya</w:t>
      </w:r>
      <w:r>
        <w:rPr>
          <w:sz w:val="24"/>
          <w:szCs w:val="24"/>
        </w:rPr>
        <w:t xml:space="preserve"> serta kebutuhan perangkat keras dan perangkat lunak sehingga dapat di uji dengan beberapa metode pengujiaan</w:t>
      </w:r>
      <w:r w:rsidR="005323AC">
        <w:rPr>
          <w:sz w:val="24"/>
          <w:szCs w:val="24"/>
        </w:rPr>
        <w:t>.</w:t>
      </w:r>
    </w:p>
    <w:p w14:paraId="7C797D52" w14:textId="31994844" w:rsidR="005323AC" w:rsidRDefault="005323AC" w:rsidP="007A262B">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eastAsia="Calibri" w:cs="Times New Roman"/>
          <w:b/>
          <w:bCs/>
          <w:sz w:val="24"/>
          <w:szCs w:val="24"/>
        </w:rPr>
        <w:t>Implementasi Sistem Mobile atau APK</w:t>
      </w:r>
    </w:p>
    <w:p w14:paraId="752BE4BE"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FF33690"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B865F33"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5A5D43B8"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6FBD3B8"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1F6E8289"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D928FFE"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1CFF0C29"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17A0C38" w14:textId="16CDB5C4" w:rsidR="005323AC" w:rsidRDefault="005323AC" w:rsidP="005323AC">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eastAsia="Calibri" w:cs="Times New Roman"/>
          <w:b/>
          <w:bCs/>
          <w:sz w:val="24"/>
          <w:szCs w:val="24"/>
        </w:rPr>
        <w:t>Im</w:t>
      </w:r>
      <w:r w:rsidR="00C105FF">
        <w:rPr>
          <w:rStyle w:val="markedcontent"/>
          <w:rFonts w:eastAsia="Calibri" w:cs="Times New Roman"/>
          <w:b/>
          <w:bCs/>
          <w:sz w:val="24"/>
          <w:szCs w:val="24"/>
        </w:rPr>
        <w:t>plementasi Sistem Web Admin (front</w:t>
      </w:r>
      <w:r>
        <w:rPr>
          <w:rStyle w:val="markedcontent"/>
          <w:rFonts w:eastAsia="Calibri" w:cs="Times New Roman"/>
          <w:b/>
          <w:bCs/>
          <w:sz w:val="24"/>
          <w:szCs w:val="24"/>
        </w:rPr>
        <w:t>end)</w:t>
      </w:r>
    </w:p>
    <w:p w14:paraId="38CDE73C"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F823245"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AAAF564"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5F60692"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0A66E8E2"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0CF75CE"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2615B2D" w14:textId="77777777" w:rsidR="00AA7830" w:rsidRDefault="00AA7830"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0762534" w14:textId="6D06BAC6" w:rsidR="005323AC" w:rsidRDefault="005323AC" w:rsidP="005323AC">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eastAsia="Calibri" w:cs="Times New Roman"/>
          <w:b/>
          <w:bCs/>
          <w:sz w:val="24"/>
          <w:szCs w:val="24"/>
        </w:rPr>
        <w:t>Implementasi Sistem Data Base (backend</w:t>
      </w:r>
      <w:r w:rsidR="00487380">
        <w:rPr>
          <w:rStyle w:val="markedcontent"/>
          <w:rFonts w:eastAsia="Calibri" w:cs="Times New Roman"/>
          <w:b/>
          <w:bCs/>
          <w:sz w:val="24"/>
          <w:szCs w:val="24"/>
        </w:rPr>
        <w:t>)</w:t>
      </w:r>
    </w:p>
    <w:p w14:paraId="2080F2FA" w14:textId="77777777" w:rsid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1E739AC"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4E9C7385"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7B94C961"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900D169"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63088EDB" w14:textId="77777777" w:rsidR="0058324E" w:rsidRDefault="0058324E"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0DF6314C" w14:textId="77777777" w:rsidR="005323AC" w:rsidRPr="005323AC" w:rsidRDefault="005323AC" w:rsidP="005323AC">
      <w:pPr>
        <w:pStyle w:val="ListParagraph"/>
        <w:autoSpaceDE w:val="0"/>
        <w:autoSpaceDN w:val="0"/>
        <w:adjustRightInd w:val="0"/>
        <w:spacing w:after="0" w:line="360" w:lineRule="auto"/>
        <w:jc w:val="both"/>
        <w:rPr>
          <w:rStyle w:val="markedcontent"/>
          <w:rFonts w:eastAsia="Calibri" w:cs="Times New Roman"/>
          <w:b/>
          <w:bCs/>
          <w:sz w:val="24"/>
          <w:szCs w:val="24"/>
        </w:rPr>
      </w:pPr>
    </w:p>
    <w:p w14:paraId="23F5336C" w14:textId="7902E9E1" w:rsidR="007A262B" w:rsidRPr="007A262B" w:rsidRDefault="004E252E" w:rsidP="007A262B">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lastRenderedPageBreak/>
        <w:t>Kebutuhan</w:t>
      </w:r>
      <w:r w:rsidR="007A262B" w:rsidRPr="007A262B">
        <w:rPr>
          <w:rStyle w:val="markedcontent"/>
          <w:rFonts w:cs="Times New Roman"/>
          <w:b/>
          <w:sz w:val="24"/>
          <w:szCs w:val="24"/>
        </w:rPr>
        <w:t xml:space="preserve"> Perangkat Keras</w:t>
      </w:r>
    </w:p>
    <w:p w14:paraId="2DD99788" w14:textId="4E5E8E6C" w:rsidR="007A262B" w:rsidRDefault="004B5750" w:rsidP="007A262B">
      <w:pPr>
        <w:pStyle w:val="ListParagraph"/>
        <w:autoSpaceDE w:val="0"/>
        <w:autoSpaceDN w:val="0"/>
        <w:adjustRightInd w:val="0"/>
        <w:spacing w:after="0" w:line="360" w:lineRule="auto"/>
        <w:jc w:val="both"/>
        <w:rPr>
          <w:rStyle w:val="markedcontent"/>
          <w:rFonts w:cs="Times New Roman"/>
          <w:sz w:val="24"/>
          <w:szCs w:val="24"/>
        </w:rPr>
      </w:pPr>
      <w:r>
        <w:rPr>
          <w:rStyle w:val="markedcontent"/>
          <w:rFonts w:cs="Times New Roman"/>
          <w:sz w:val="24"/>
          <w:szCs w:val="24"/>
        </w:rPr>
        <w:t>Berikut ini adalah Kebutuhan</w:t>
      </w:r>
      <w:r w:rsidR="00CF021C" w:rsidRPr="00CF021C">
        <w:rPr>
          <w:rStyle w:val="markedcontent"/>
          <w:rFonts w:cs="Times New Roman"/>
          <w:sz w:val="24"/>
          <w:szCs w:val="24"/>
        </w:rPr>
        <w:t xml:space="preserve"> perangkat keras yang digunakan dalam menjalankan pe</w:t>
      </w:r>
      <w:r w:rsidR="00CF021C">
        <w:rPr>
          <w:rStyle w:val="markedcontent"/>
          <w:rFonts w:cs="Times New Roman"/>
          <w:sz w:val="24"/>
          <w:szCs w:val="24"/>
        </w:rPr>
        <w:t>mbangunan aplikasi E-Dakwah.</w:t>
      </w:r>
    </w:p>
    <w:p w14:paraId="08FFB879" w14:textId="77777777" w:rsidR="00CF021C" w:rsidRDefault="00CF021C" w:rsidP="007A262B">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CF021C" w14:paraId="60C7C4DA" w14:textId="77777777" w:rsidTr="00CF021C">
        <w:tc>
          <w:tcPr>
            <w:tcW w:w="551" w:type="dxa"/>
          </w:tcPr>
          <w:p w14:paraId="16A37BED" w14:textId="422D4B00"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sidRPr="00CF021C">
              <w:rPr>
                <w:rFonts w:eastAsia="Calibri" w:cs="Times New Roman"/>
                <w:b/>
                <w:bCs/>
                <w:sz w:val="24"/>
                <w:szCs w:val="24"/>
              </w:rPr>
              <w:t>No</w:t>
            </w:r>
          </w:p>
        </w:tc>
        <w:tc>
          <w:tcPr>
            <w:tcW w:w="3119" w:type="dxa"/>
          </w:tcPr>
          <w:p w14:paraId="18D5E6E0" w14:textId="7FA3447C"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keras</w:t>
            </w:r>
          </w:p>
        </w:tc>
        <w:tc>
          <w:tcPr>
            <w:tcW w:w="3532" w:type="dxa"/>
          </w:tcPr>
          <w:p w14:paraId="6106E68E" w14:textId="777E2F8A"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K</w:t>
            </w:r>
            <w:r w:rsidR="00B14584">
              <w:rPr>
                <w:rFonts w:eastAsia="Calibri" w:cs="Times New Roman"/>
                <w:b/>
                <w:bCs/>
                <w:sz w:val="24"/>
                <w:szCs w:val="24"/>
              </w:rPr>
              <w:t>eterangan</w:t>
            </w:r>
          </w:p>
        </w:tc>
      </w:tr>
      <w:tr w:rsidR="00CF021C" w14:paraId="3EC2DD2A" w14:textId="77777777" w:rsidTr="00CF021C">
        <w:tc>
          <w:tcPr>
            <w:tcW w:w="551" w:type="dxa"/>
          </w:tcPr>
          <w:p w14:paraId="6AD7D548" w14:textId="4A845E94" w:rsidR="00CF021C" w:rsidRPr="00322DA8" w:rsidRDefault="00CF021C" w:rsidP="00CF021C">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1</w:t>
            </w:r>
          </w:p>
        </w:tc>
        <w:tc>
          <w:tcPr>
            <w:tcW w:w="3119" w:type="dxa"/>
          </w:tcPr>
          <w:p w14:paraId="751E0F2F" w14:textId="127EBAD2"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Processor</w:t>
            </w:r>
          </w:p>
        </w:tc>
        <w:tc>
          <w:tcPr>
            <w:tcW w:w="3532" w:type="dxa"/>
          </w:tcPr>
          <w:p w14:paraId="1D396ACC" w14:textId="399DAC01"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Core i5</w:t>
            </w:r>
          </w:p>
        </w:tc>
      </w:tr>
      <w:tr w:rsidR="00CF021C" w14:paraId="7E58E46D" w14:textId="77777777" w:rsidTr="00CF021C">
        <w:tc>
          <w:tcPr>
            <w:tcW w:w="551" w:type="dxa"/>
          </w:tcPr>
          <w:p w14:paraId="54AB71EB" w14:textId="70DC81E5"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2</w:t>
            </w:r>
          </w:p>
        </w:tc>
        <w:tc>
          <w:tcPr>
            <w:tcW w:w="3119" w:type="dxa"/>
          </w:tcPr>
          <w:p w14:paraId="503E2028" w14:textId="2657E58B"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Ram</w:t>
            </w:r>
          </w:p>
        </w:tc>
        <w:tc>
          <w:tcPr>
            <w:tcW w:w="3532" w:type="dxa"/>
          </w:tcPr>
          <w:p w14:paraId="7A648BEC" w14:textId="1D527A13"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DDR4</w:t>
            </w:r>
          </w:p>
        </w:tc>
      </w:tr>
      <w:tr w:rsidR="00CF021C" w14:paraId="262C19A1" w14:textId="77777777" w:rsidTr="00CF021C">
        <w:tc>
          <w:tcPr>
            <w:tcW w:w="551" w:type="dxa"/>
          </w:tcPr>
          <w:p w14:paraId="33402801" w14:textId="0021E81F"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3</w:t>
            </w:r>
          </w:p>
        </w:tc>
        <w:tc>
          <w:tcPr>
            <w:tcW w:w="3119" w:type="dxa"/>
          </w:tcPr>
          <w:p w14:paraId="3F4B7253" w14:textId="50E92807"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VGA Graphics</w:t>
            </w:r>
          </w:p>
        </w:tc>
        <w:tc>
          <w:tcPr>
            <w:tcW w:w="3532" w:type="dxa"/>
          </w:tcPr>
          <w:p w14:paraId="4C6DAA53" w14:textId="01FB4ABC"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NVIDIA</w:t>
            </w:r>
          </w:p>
        </w:tc>
      </w:tr>
      <w:tr w:rsidR="00CF021C" w14:paraId="0836683A" w14:textId="77777777" w:rsidTr="00CF021C">
        <w:tc>
          <w:tcPr>
            <w:tcW w:w="551" w:type="dxa"/>
          </w:tcPr>
          <w:p w14:paraId="04E00969" w14:textId="5C36E358"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4</w:t>
            </w:r>
          </w:p>
        </w:tc>
        <w:tc>
          <w:tcPr>
            <w:tcW w:w="3119" w:type="dxa"/>
          </w:tcPr>
          <w:p w14:paraId="21D5C568" w14:textId="165D2609" w:rsidR="00CF021C" w:rsidRPr="00322DA8" w:rsidRDefault="00F07873" w:rsidP="007A262B">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 xml:space="preserve">Hardisk internal </w:t>
            </w:r>
          </w:p>
        </w:tc>
        <w:tc>
          <w:tcPr>
            <w:tcW w:w="3532" w:type="dxa"/>
          </w:tcPr>
          <w:p w14:paraId="2102EC77" w14:textId="20304868"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500 gb</w:t>
            </w:r>
          </w:p>
        </w:tc>
      </w:tr>
      <w:tr w:rsidR="00B14584" w14:paraId="259CC66E" w14:textId="77777777" w:rsidTr="00CF021C">
        <w:tc>
          <w:tcPr>
            <w:tcW w:w="551" w:type="dxa"/>
          </w:tcPr>
          <w:p w14:paraId="14DE924B" w14:textId="0A7521F0"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5</w:t>
            </w:r>
          </w:p>
        </w:tc>
        <w:tc>
          <w:tcPr>
            <w:tcW w:w="3119" w:type="dxa"/>
          </w:tcPr>
          <w:p w14:paraId="399EFDF2" w14:textId="0162F868"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mouse</w:t>
            </w:r>
          </w:p>
        </w:tc>
        <w:tc>
          <w:tcPr>
            <w:tcW w:w="3532" w:type="dxa"/>
          </w:tcPr>
          <w:p w14:paraId="2380F752" w14:textId="4C82E494"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w:t>
            </w:r>
            <w:r w:rsidR="00322DA8" w:rsidRPr="00322DA8">
              <w:rPr>
                <w:rFonts w:eastAsia="Calibri" w:cs="Times New Roman"/>
                <w:bCs/>
                <w:sz w:val="24"/>
                <w:szCs w:val="24"/>
              </w:rPr>
              <w:t xml:space="preserve"> buah</w:t>
            </w:r>
          </w:p>
        </w:tc>
      </w:tr>
      <w:tr w:rsidR="00322DA8" w14:paraId="1526F1DE" w14:textId="77777777" w:rsidTr="00CF021C">
        <w:tc>
          <w:tcPr>
            <w:tcW w:w="551" w:type="dxa"/>
          </w:tcPr>
          <w:p w14:paraId="2791E114" w14:textId="12199A68" w:rsidR="00322DA8" w:rsidRPr="00322DA8" w:rsidRDefault="00322DA8" w:rsidP="00B14584">
            <w:pPr>
              <w:pStyle w:val="ListParagraph"/>
              <w:autoSpaceDE w:val="0"/>
              <w:autoSpaceDN w:val="0"/>
              <w:adjustRightInd w:val="0"/>
              <w:spacing w:line="360" w:lineRule="auto"/>
              <w:ind w:left="0"/>
              <w:jc w:val="center"/>
              <w:rPr>
                <w:rFonts w:eastAsia="Calibri" w:cs="Times New Roman"/>
                <w:bCs/>
                <w:sz w:val="24"/>
                <w:szCs w:val="24"/>
              </w:rPr>
            </w:pPr>
            <w:r w:rsidRPr="00322DA8">
              <w:rPr>
                <w:rFonts w:eastAsia="Calibri" w:cs="Times New Roman"/>
                <w:bCs/>
                <w:sz w:val="24"/>
                <w:szCs w:val="24"/>
              </w:rPr>
              <w:t>6</w:t>
            </w:r>
          </w:p>
        </w:tc>
        <w:tc>
          <w:tcPr>
            <w:tcW w:w="3119" w:type="dxa"/>
          </w:tcPr>
          <w:p w14:paraId="22748D57" w14:textId="7B454991"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keyboard</w:t>
            </w:r>
          </w:p>
        </w:tc>
        <w:tc>
          <w:tcPr>
            <w:tcW w:w="3532" w:type="dxa"/>
          </w:tcPr>
          <w:p w14:paraId="6C5F0A9C" w14:textId="2C242BF3"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rPr>
            </w:pPr>
            <w:r w:rsidRPr="00322DA8">
              <w:rPr>
                <w:rFonts w:eastAsia="Calibri" w:cs="Times New Roman"/>
                <w:bCs/>
                <w:sz w:val="24"/>
                <w:szCs w:val="24"/>
              </w:rPr>
              <w:t>1 buah</w:t>
            </w:r>
          </w:p>
        </w:tc>
      </w:tr>
    </w:tbl>
    <w:p w14:paraId="1E30B3BD" w14:textId="5895926C" w:rsidR="00CA003E" w:rsidRPr="00CA003E" w:rsidRDefault="00CE2DDA" w:rsidP="00CE2DDA">
      <w:pPr>
        <w:pStyle w:val="ListParagraph"/>
        <w:autoSpaceDE w:val="0"/>
        <w:autoSpaceDN w:val="0"/>
        <w:adjustRightInd w:val="0"/>
        <w:spacing w:after="0" w:line="360" w:lineRule="auto"/>
        <w:rPr>
          <w:rStyle w:val="markedcontent"/>
          <w:rFonts w:eastAsia="Calibri" w:cs="Times New Roman"/>
          <w:b/>
          <w:bCs/>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670016" behindDoc="0" locked="0" layoutInCell="1" allowOverlap="1" wp14:anchorId="7D1F129F" wp14:editId="2F76A108">
                <wp:simplePos x="0" y="0"/>
                <wp:positionH relativeFrom="column">
                  <wp:posOffset>1684020</wp:posOffset>
                </wp:positionH>
                <wp:positionV relativeFrom="paragraph">
                  <wp:posOffset>137795</wp:posOffset>
                </wp:positionV>
                <wp:extent cx="2202180" cy="312420"/>
                <wp:effectExtent l="0" t="0" r="762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548204FD" w14:textId="4101C6AF" w:rsidR="007E1EAB" w:rsidRPr="00CE2DDA" w:rsidRDefault="007E1EAB">
                            <w:pPr>
                              <w:rPr>
                                <w:b/>
                              </w:rPr>
                            </w:pPr>
                            <w:r w:rsidRPr="00CE2DDA">
                              <w:rPr>
                                <w:b/>
                              </w:rPr>
                              <w:t>Table 4.1</w:t>
                            </w:r>
                            <w:r>
                              <w:rPr>
                                <w:b/>
                              </w:rPr>
                              <w:t>.</w:t>
                            </w:r>
                            <w:r w:rsidRPr="00CE2DDA">
                              <w:rPr>
                                <w:b/>
                              </w:rPr>
                              <w:t xml:space="preserve"> </w:t>
                            </w:r>
                            <w:r>
                              <w:rPr>
                                <w:b/>
                              </w:rPr>
                              <w:t xml:space="preserve"> </w:t>
                            </w:r>
                            <w:r w:rsidRPr="00CE2DDA">
                              <w:rPr>
                                <w:b/>
                              </w:rPr>
                              <w:t>kebutuhan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1F129F" id="_x0000_s1088" type="#_x0000_t202" style="position:absolute;left:0;text-align:left;margin-left:132.6pt;margin-top:10.85pt;width:173.4pt;height:24.6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" stroked="f">
                <v:textbox>
                  <w:txbxContent>
                    <w:p w14:paraId="548204FD" w14:textId="4101C6AF" w:rsidR="007E1EAB" w:rsidRPr="00CE2DDA" w:rsidRDefault="007E1EAB">
                      <w:pPr>
                        <w:rPr>
                          <w:b/>
                        </w:rPr>
                      </w:pPr>
                      <w:r w:rsidRPr="00CE2DDA">
                        <w:rPr>
                          <w:b/>
                        </w:rPr>
                        <w:t>Table 4.1</w:t>
                      </w:r>
                      <w:r>
                        <w:rPr>
                          <w:b/>
                        </w:rPr>
                        <w:t>.</w:t>
                      </w:r>
                      <w:r w:rsidRPr="00CE2DDA">
                        <w:rPr>
                          <w:b/>
                        </w:rPr>
                        <w:t xml:space="preserve"> </w:t>
                      </w:r>
                      <w:r>
                        <w:rPr>
                          <w:b/>
                        </w:rPr>
                        <w:t xml:space="preserve"> </w:t>
                      </w:r>
                      <w:r w:rsidRPr="00CE2DDA">
                        <w:rPr>
                          <w:b/>
                        </w:rPr>
                        <w:t>kebutuhan perangkat keras</w:t>
                      </w:r>
                    </w:p>
                  </w:txbxContent>
                </v:textbox>
              </v:shape>
            </w:pict>
          </mc:Fallback>
        </mc:AlternateContent>
      </w:r>
    </w:p>
    <w:p w14:paraId="4D6C2ACF"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73298C77" w14:textId="2F52EC0D" w:rsidR="00CA003E" w:rsidRPr="00CA003E" w:rsidRDefault="00F6050F" w:rsidP="00CA003E">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322DA8" w:rsidRPr="007A262B">
        <w:rPr>
          <w:rStyle w:val="markedcontent"/>
          <w:rFonts w:cs="Times New Roman"/>
          <w:b/>
          <w:sz w:val="24"/>
          <w:szCs w:val="24"/>
        </w:rPr>
        <w:t xml:space="preserve"> Perangkat</w:t>
      </w:r>
      <w:r w:rsidR="00322DA8">
        <w:rPr>
          <w:rStyle w:val="markedcontent"/>
          <w:rFonts w:cs="Times New Roman"/>
          <w:b/>
          <w:sz w:val="24"/>
          <w:szCs w:val="24"/>
        </w:rPr>
        <w:t xml:space="preserve"> Lunak</w:t>
      </w:r>
    </w:p>
    <w:p w14:paraId="65841897" w14:textId="77777777" w:rsidR="00322DA8" w:rsidRPr="00322DA8" w:rsidRDefault="00322DA8" w:rsidP="00322DA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497" w:type="dxa"/>
        <w:tblInd w:w="720" w:type="dxa"/>
        <w:tblLook w:val="04A0" w:firstRow="1" w:lastRow="0" w:firstColumn="1" w:lastColumn="0" w:noHBand="0" w:noVBand="1"/>
      </w:tblPr>
      <w:tblGrid>
        <w:gridCol w:w="551"/>
        <w:gridCol w:w="3119"/>
        <w:gridCol w:w="3827"/>
      </w:tblGrid>
      <w:tr w:rsidR="00322DA8" w14:paraId="6427DBEE" w14:textId="77777777" w:rsidTr="00A1558C">
        <w:tc>
          <w:tcPr>
            <w:tcW w:w="551" w:type="dxa"/>
          </w:tcPr>
          <w:p w14:paraId="7F19DD35" w14:textId="61BDFD7B"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No</w:t>
            </w:r>
          </w:p>
        </w:tc>
        <w:tc>
          <w:tcPr>
            <w:tcW w:w="3119" w:type="dxa"/>
          </w:tcPr>
          <w:p w14:paraId="1E482B40" w14:textId="0FB85986"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Perangkat lunak</w:t>
            </w:r>
          </w:p>
        </w:tc>
        <w:tc>
          <w:tcPr>
            <w:tcW w:w="3827" w:type="dxa"/>
          </w:tcPr>
          <w:p w14:paraId="51AFE66E" w14:textId="2A5DED61"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rPr>
            </w:pPr>
            <w:r>
              <w:rPr>
                <w:rFonts w:eastAsia="Calibri" w:cs="Times New Roman"/>
                <w:b/>
                <w:bCs/>
                <w:sz w:val="24"/>
                <w:szCs w:val="24"/>
              </w:rPr>
              <w:t xml:space="preserve">Keterangan </w:t>
            </w:r>
          </w:p>
        </w:tc>
      </w:tr>
      <w:tr w:rsidR="00322DA8" w14:paraId="51B46E51" w14:textId="77777777" w:rsidTr="00A1558C">
        <w:tc>
          <w:tcPr>
            <w:tcW w:w="551" w:type="dxa"/>
          </w:tcPr>
          <w:p w14:paraId="682D2EB9" w14:textId="3D25F393"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1</w:t>
            </w:r>
          </w:p>
        </w:tc>
        <w:tc>
          <w:tcPr>
            <w:tcW w:w="3119" w:type="dxa"/>
          </w:tcPr>
          <w:p w14:paraId="28665350" w14:textId="0D719849" w:rsidR="00322DA8" w:rsidRPr="00322DA8" w:rsidRDefault="00487380"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beaver</w:t>
            </w:r>
          </w:p>
        </w:tc>
        <w:tc>
          <w:tcPr>
            <w:tcW w:w="3827" w:type="dxa"/>
          </w:tcPr>
          <w:p w14:paraId="7896F14F" w14:textId="53871A74" w:rsidR="00322DA8" w:rsidRPr="00322DA8" w:rsidRDefault="00322DA8"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Di gunakan untuk basis data</w:t>
            </w:r>
          </w:p>
        </w:tc>
      </w:tr>
      <w:tr w:rsidR="00322DA8" w14:paraId="21195FFC" w14:textId="77777777" w:rsidTr="00A1558C">
        <w:tc>
          <w:tcPr>
            <w:tcW w:w="551" w:type="dxa"/>
          </w:tcPr>
          <w:p w14:paraId="11F8F4C4" w14:textId="010EC3DD"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2</w:t>
            </w:r>
          </w:p>
        </w:tc>
        <w:tc>
          <w:tcPr>
            <w:tcW w:w="3119" w:type="dxa"/>
          </w:tcPr>
          <w:p w14:paraId="16D2C6CB" w14:textId="404F4036" w:rsidR="00322DA8" w:rsidRDefault="00322DA8" w:rsidP="00CD3876">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827" w:type="dxa"/>
          </w:tcPr>
          <w:p w14:paraId="2F210714" w14:textId="784A5F1C" w:rsidR="00322DA8"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mobile</w:t>
            </w:r>
          </w:p>
        </w:tc>
      </w:tr>
      <w:tr w:rsidR="00A1558C" w14:paraId="0E2FB7CE" w14:textId="77777777" w:rsidTr="00A1558C">
        <w:tc>
          <w:tcPr>
            <w:tcW w:w="551" w:type="dxa"/>
          </w:tcPr>
          <w:p w14:paraId="234102AF" w14:textId="57AB0CF0"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3</w:t>
            </w:r>
          </w:p>
        </w:tc>
        <w:tc>
          <w:tcPr>
            <w:tcW w:w="3119" w:type="dxa"/>
          </w:tcPr>
          <w:p w14:paraId="1010A94D" w14:textId="575D6D26"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827" w:type="dxa"/>
          </w:tcPr>
          <w:p w14:paraId="6A3BAB83" w14:textId="54C5945A" w:rsid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Mengembangkan aplikasi web</w:t>
            </w:r>
          </w:p>
        </w:tc>
      </w:tr>
      <w:tr w:rsidR="00A1558C" w14:paraId="1F0E1476" w14:textId="77777777" w:rsidTr="00A1558C">
        <w:tc>
          <w:tcPr>
            <w:tcW w:w="551" w:type="dxa"/>
          </w:tcPr>
          <w:p w14:paraId="00F42989" w14:textId="7A33A54A"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rPr>
            </w:pPr>
            <w:r>
              <w:rPr>
                <w:rFonts w:eastAsia="Calibri" w:cs="Times New Roman"/>
                <w:bCs/>
                <w:sz w:val="24"/>
                <w:szCs w:val="24"/>
              </w:rPr>
              <w:t>4</w:t>
            </w:r>
          </w:p>
        </w:tc>
        <w:tc>
          <w:tcPr>
            <w:tcW w:w="3119" w:type="dxa"/>
          </w:tcPr>
          <w:p w14:paraId="31EA1010" w14:textId="1F7FD87C"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sidRPr="00A1558C">
              <w:rPr>
                <w:rFonts w:eastAsia="Calibri" w:cs="Times New Roman"/>
                <w:sz w:val="24"/>
                <w:szCs w:val="24"/>
              </w:rPr>
              <w:t>windows 10</w:t>
            </w:r>
          </w:p>
        </w:tc>
        <w:tc>
          <w:tcPr>
            <w:tcW w:w="3827" w:type="dxa"/>
          </w:tcPr>
          <w:p w14:paraId="7B76FE7E" w14:textId="79A685B3" w:rsidR="00A1558C"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rPr>
              <w:t>Sebagai oprating sistem</w:t>
            </w:r>
          </w:p>
        </w:tc>
      </w:tr>
    </w:tbl>
    <w:p w14:paraId="73B3ABE8" w14:textId="4355E83B" w:rsidR="00CD3876" w:rsidRDefault="009D01EF" w:rsidP="00CD3876">
      <w:pPr>
        <w:pStyle w:val="ListParagraph"/>
        <w:autoSpaceDE w:val="0"/>
        <w:autoSpaceDN w:val="0"/>
        <w:adjustRightInd w:val="0"/>
        <w:spacing w:after="0" w:line="360" w:lineRule="auto"/>
        <w:jc w:val="both"/>
        <w:rPr>
          <w:rFonts w:eastAsia="Calibri" w:cs="Times New Roman"/>
          <w:b/>
          <w:bCs/>
          <w:sz w:val="24"/>
          <w:szCs w:val="24"/>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671040" behindDoc="0" locked="0" layoutInCell="1" allowOverlap="1" wp14:anchorId="51BAEF4E" wp14:editId="750C71EA">
                <wp:simplePos x="0" y="0"/>
                <wp:positionH relativeFrom="column">
                  <wp:posOffset>1684020</wp:posOffset>
                </wp:positionH>
                <wp:positionV relativeFrom="paragraph">
                  <wp:posOffset>106680</wp:posOffset>
                </wp:positionV>
                <wp:extent cx="2202180" cy="312420"/>
                <wp:effectExtent l="0" t="0" r="762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2180" cy="312420"/>
                        </a:xfrm>
                        <a:prstGeom prst="rect">
                          <a:avLst/>
                        </a:prstGeom>
                        <a:solidFill>
                          <a:srgbClr val="FFFFFF"/>
                        </a:solidFill>
                        <a:ln w="9525">
                          <a:noFill/>
                          <a:miter lim="800000"/>
                          <a:headEnd/>
                          <a:tailEnd/>
                        </a:ln>
                      </wps:spPr>
                      <wps:txbx>
                        <w:txbxContent>
                          <w:p w14:paraId="7BFE493C" w14:textId="02556061" w:rsidR="007E1EAB" w:rsidRPr="00CE2DDA" w:rsidRDefault="007E1EAB" w:rsidP="009D01EF">
                            <w:pPr>
                              <w:rPr>
                                <w:b/>
                              </w:rPr>
                            </w:pPr>
                            <w:r w:rsidRPr="00CE2DDA">
                              <w:rPr>
                                <w:b/>
                              </w:rPr>
                              <w:t>Table</w:t>
                            </w:r>
                            <w:r>
                              <w:rPr>
                                <w:b/>
                              </w:rPr>
                              <w:t xml:space="preserve"> 4.2.</w:t>
                            </w:r>
                            <w:r w:rsidRPr="00CE2DDA">
                              <w:rPr>
                                <w:b/>
                              </w:rPr>
                              <w:t xml:space="preserve"> </w:t>
                            </w:r>
                            <w:r>
                              <w:rPr>
                                <w:b/>
                              </w:rPr>
                              <w:t xml:space="preserve"> </w:t>
                            </w:r>
                            <w:r w:rsidRPr="00CE2DDA">
                              <w:rPr>
                                <w:b/>
                              </w:rPr>
                              <w:t>kebutuhan perangkat ker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BAEF4E" id="_x0000_s1089" type="#_x0000_t202" style="position:absolute;left:0;text-align:left;margin-left:132.6pt;margin-top:8.4pt;width:173.4pt;height:24.6pt;z-index:251671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" stroked="f">
                <v:textbox>
                  <w:txbxContent>
                    <w:p w14:paraId="7BFE493C" w14:textId="02556061" w:rsidR="007E1EAB" w:rsidRPr="00CE2DDA" w:rsidRDefault="007E1EAB" w:rsidP="009D01EF">
                      <w:pPr>
                        <w:rPr>
                          <w:b/>
                        </w:rPr>
                      </w:pPr>
                      <w:r w:rsidRPr="00CE2DDA">
                        <w:rPr>
                          <w:b/>
                        </w:rPr>
                        <w:t>Table</w:t>
                      </w:r>
                      <w:r>
                        <w:rPr>
                          <w:b/>
                        </w:rPr>
                        <w:t xml:space="preserve"> 4.2.</w:t>
                      </w:r>
                      <w:r w:rsidRPr="00CE2DDA">
                        <w:rPr>
                          <w:b/>
                        </w:rPr>
                        <w:t xml:space="preserve"> </w:t>
                      </w:r>
                      <w:r>
                        <w:rPr>
                          <w:b/>
                        </w:rPr>
                        <w:t xml:space="preserve"> </w:t>
                      </w:r>
                      <w:r w:rsidRPr="00CE2DDA">
                        <w:rPr>
                          <w:b/>
                        </w:rPr>
                        <w:t>kebutuhan perangkat keras</w:t>
                      </w:r>
                    </w:p>
                  </w:txbxContent>
                </v:textbox>
              </v:shape>
            </w:pict>
          </mc:Fallback>
        </mc:AlternateContent>
      </w:r>
    </w:p>
    <w:p w14:paraId="0464109A" w14:textId="77777777" w:rsidR="00A1558C" w:rsidRDefault="00A1558C" w:rsidP="00CD3876">
      <w:pPr>
        <w:pStyle w:val="ListParagraph"/>
        <w:autoSpaceDE w:val="0"/>
        <w:autoSpaceDN w:val="0"/>
        <w:adjustRightInd w:val="0"/>
        <w:spacing w:after="0" w:line="360" w:lineRule="auto"/>
        <w:jc w:val="both"/>
        <w:rPr>
          <w:rFonts w:eastAsia="Calibri" w:cs="Times New Roman"/>
          <w:b/>
          <w:bCs/>
          <w:sz w:val="24"/>
          <w:szCs w:val="24"/>
        </w:rPr>
      </w:pPr>
    </w:p>
    <w:p w14:paraId="03F56698" w14:textId="6329264D" w:rsidR="00997693" w:rsidRDefault="00393A38"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n</w:t>
      </w:r>
      <w:r w:rsidR="004F0C35">
        <w:rPr>
          <w:rFonts w:eastAsia="Times New Roman" w:cs="Times New Roman"/>
          <w:b/>
          <w:sz w:val="24"/>
          <w:szCs w:val="24"/>
          <w:lang w:bidi="ar-SA"/>
        </w:rPr>
        <w:t xml:space="preserve"> Sistem</w:t>
      </w:r>
    </w:p>
    <w:p w14:paraId="2D81CC04" w14:textId="5DCF1A08" w:rsidR="00676BCB" w:rsidRDefault="00676BCB" w:rsidP="00676BCB">
      <w:pPr>
        <w:pStyle w:val="ListParagraph"/>
        <w:spacing w:before="100" w:beforeAutospacing="1" w:after="100" w:afterAutospacing="1" w:line="360" w:lineRule="auto"/>
        <w:jc w:val="both"/>
        <w:rPr>
          <w:sz w:val="24"/>
          <w:szCs w:val="24"/>
        </w:rPr>
      </w:pPr>
      <w:r w:rsidRPr="004F0C35">
        <w:rPr>
          <w:rFonts w:cs="Times New Roman"/>
          <w:sz w:val="24"/>
          <w:szCs w:val="24"/>
        </w:rPr>
        <w:t>Pada tahap penguj</w:t>
      </w:r>
      <w:r>
        <w:rPr>
          <w:rFonts w:cs="Times New Roman"/>
          <w:sz w:val="24"/>
          <w:szCs w:val="24"/>
        </w:rPr>
        <w:t xml:space="preserve">ian sistem, pembangunan Sistem Aplikasi E Dakwah berbasis mobile LPCR Muhammadiyah </w:t>
      </w:r>
      <w:r w:rsidRPr="00676BCB">
        <w:rPr>
          <w:sz w:val="24"/>
          <w:szCs w:val="24"/>
        </w:rPr>
        <w:t>Berdasarkan dari hasil studi kasus pada bab sebelumnya yang diuji menemukan kesalahan yang ada.</w:t>
      </w:r>
      <w:r>
        <w:rPr>
          <w:sz w:val="24"/>
          <w:szCs w:val="24"/>
        </w:rPr>
        <w:t xml:space="preserve"> </w:t>
      </w:r>
      <w:r w:rsidRPr="00676BCB">
        <w:rPr>
          <w:sz w:val="24"/>
          <w:szCs w:val="24"/>
        </w:rPr>
        <w:t>Pengujian yang dilakukan bertujuan untuk mengetahui apakah aplikasi yang dibangun telah sesuai yang diinginkan atau tidak. Pengujian yang dilakukan dalam penelitian ini adalah Black Box.</w:t>
      </w:r>
    </w:p>
    <w:p w14:paraId="15FE7618" w14:textId="77777777" w:rsidR="0058324E" w:rsidRDefault="0058324E" w:rsidP="00676BCB">
      <w:pPr>
        <w:pStyle w:val="ListParagraph"/>
        <w:spacing w:before="100" w:beforeAutospacing="1" w:after="100" w:afterAutospacing="1" w:line="360" w:lineRule="auto"/>
        <w:jc w:val="both"/>
        <w:rPr>
          <w:sz w:val="24"/>
          <w:szCs w:val="24"/>
        </w:rPr>
      </w:pPr>
    </w:p>
    <w:p w14:paraId="5E0520E7" w14:textId="77777777" w:rsidR="0058324E" w:rsidRDefault="0058324E" w:rsidP="00676BCB">
      <w:pPr>
        <w:pStyle w:val="ListParagraph"/>
        <w:spacing w:before="100" w:beforeAutospacing="1" w:after="100" w:afterAutospacing="1" w:line="360" w:lineRule="auto"/>
        <w:jc w:val="both"/>
        <w:rPr>
          <w:sz w:val="24"/>
          <w:szCs w:val="24"/>
        </w:rPr>
      </w:pPr>
    </w:p>
    <w:p w14:paraId="05CC21E0" w14:textId="77777777" w:rsidR="0058324E" w:rsidRPr="00676BCB" w:rsidRDefault="0058324E" w:rsidP="00676BCB">
      <w:pPr>
        <w:pStyle w:val="ListParagraph"/>
        <w:spacing w:before="100" w:beforeAutospacing="1" w:after="100" w:afterAutospacing="1" w:line="360" w:lineRule="auto"/>
        <w:jc w:val="both"/>
        <w:rPr>
          <w:sz w:val="24"/>
          <w:szCs w:val="24"/>
        </w:rPr>
      </w:pPr>
    </w:p>
    <w:p w14:paraId="379C3370" w14:textId="4728A921" w:rsidR="00676BCB" w:rsidRDefault="00676BCB"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lastRenderedPageBreak/>
        <w:t>Pengujiaan Black</w:t>
      </w:r>
      <w:r w:rsidR="009D01EF">
        <w:rPr>
          <w:rFonts w:eastAsia="Times New Roman" w:cs="Times New Roman"/>
          <w:b/>
          <w:sz w:val="24"/>
          <w:szCs w:val="24"/>
          <w:lang w:bidi="ar-SA"/>
        </w:rPr>
        <w:t xml:space="preserve"> Box</w:t>
      </w:r>
    </w:p>
    <w:p w14:paraId="5BC4A178" w14:textId="591CD905" w:rsidR="003F17C6" w:rsidRPr="003F17C6" w:rsidRDefault="003F17C6" w:rsidP="003F17C6">
      <w:pPr>
        <w:pStyle w:val="ListParagraph"/>
        <w:spacing w:before="100" w:beforeAutospacing="1" w:after="100" w:afterAutospacing="1" w:line="360" w:lineRule="auto"/>
        <w:jc w:val="both"/>
        <w:rPr>
          <w:sz w:val="24"/>
          <w:szCs w:val="24"/>
        </w:rPr>
      </w:pPr>
      <w:r w:rsidRPr="00676BCB">
        <w:rPr>
          <w:sz w:val="24"/>
          <w:szCs w:val="24"/>
        </w:rPr>
        <w:t>Pada tahap pengujian blackbox, pembangunan</w:t>
      </w:r>
      <w:r>
        <w:rPr>
          <w:sz w:val="24"/>
          <w:szCs w:val="24"/>
        </w:rPr>
        <w:t xml:space="preserve"> </w:t>
      </w:r>
      <w:r>
        <w:rPr>
          <w:rFonts w:cs="Times New Roman"/>
          <w:sz w:val="24"/>
          <w:szCs w:val="24"/>
        </w:rPr>
        <w:t xml:space="preserve">Sistem Aplikasi E Dakwah berbasis mobile LPCR Muhammadiyah </w:t>
      </w:r>
      <w:r w:rsidRPr="00676BCB">
        <w:rPr>
          <w:sz w:val="24"/>
          <w:szCs w:val="24"/>
        </w:rPr>
        <w:t>di</w:t>
      </w:r>
      <w:r>
        <w:rPr>
          <w:sz w:val="24"/>
          <w:szCs w:val="24"/>
        </w:rPr>
        <w:t xml:space="preserve"> </w:t>
      </w:r>
      <w:r w:rsidRPr="00676BCB">
        <w:rPr>
          <w:sz w:val="24"/>
          <w:szCs w:val="24"/>
        </w:rPr>
        <w:t>uji dalam kesesuaian fungsional. Berikut ini adalah tahapan pengujian black</w:t>
      </w:r>
      <w:r>
        <w:rPr>
          <w:sz w:val="24"/>
          <w:szCs w:val="24"/>
        </w:rPr>
        <w:t xml:space="preserve"> </w:t>
      </w:r>
      <w:r w:rsidRPr="00676BCB">
        <w:rPr>
          <w:sz w:val="24"/>
          <w:szCs w:val="24"/>
        </w:rPr>
        <w:t>box yang dimulai</w:t>
      </w:r>
      <w:r>
        <w:rPr>
          <w:sz w:val="24"/>
          <w:szCs w:val="24"/>
        </w:rPr>
        <w:t xml:space="preserve"> dari apk e dakwah dan web admin e dakwah</w:t>
      </w:r>
      <w:r w:rsidR="0058324E">
        <w:rPr>
          <w:sz w:val="24"/>
          <w:szCs w:val="24"/>
        </w:rPr>
        <w:t>. sehingga</w:t>
      </w:r>
      <w:r w:rsidRPr="00676BCB">
        <w:rPr>
          <w:sz w:val="24"/>
          <w:szCs w:val="24"/>
        </w:rPr>
        <w:t xml:space="preserve"> mendapatkan kasus dan hasil.</w:t>
      </w:r>
    </w:p>
    <w:p w14:paraId="04F590E7" w14:textId="335C6478" w:rsidR="003F17C6" w:rsidRDefault="009D01EF" w:rsidP="0058324E">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bidi="ar-SA"/>
        </w:rPr>
        <mc:AlternateContent>
          <mc:Choice Requires="wps">
            <w:drawing>
              <wp:anchor distT="45720" distB="45720" distL="114300" distR="114300" simplePos="0" relativeHeight="251672064" behindDoc="0" locked="0" layoutInCell="1" allowOverlap="1" wp14:anchorId="7A8717BF" wp14:editId="797B1F2E">
                <wp:simplePos x="0" y="0"/>
                <wp:positionH relativeFrom="column">
                  <wp:posOffset>1653540</wp:posOffset>
                </wp:positionH>
                <wp:positionV relativeFrom="paragraph">
                  <wp:posOffset>184785</wp:posOffset>
                </wp:positionV>
                <wp:extent cx="2278380" cy="312420"/>
                <wp:effectExtent l="0" t="0" r="762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8380" cy="312420"/>
                        </a:xfrm>
                        <a:prstGeom prst="rect">
                          <a:avLst/>
                        </a:prstGeom>
                        <a:solidFill>
                          <a:srgbClr val="FFFFFF"/>
                        </a:solidFill>
                        <a:ln w="9525">
                          <a:noFill/>
                          <a:miter lim="800000"/>
                          <a:headEnd/>
                          <a:tailEnd/>
                        </a:ln>
                      </wps:spPr>
                      <wps:txbx>
                        <w:txbxContent>
                          <w:p w14:paraId="45E5446F" w14:textId="0E8419B7" w:rsidR="007E1EAB" w:rsidRPr="00CE2DDA" w:rsidRDefault="007E1EAB" w:rsidP="009D01EF">
                            <w:pPr>
                              <w:rPr>
                                <w:b/>
                              </w:rPr>
                            </w:pPr>
                            <w:r w:rsidRPr="00CE2DDA">
                              <w:rPr>
                                <w:b/>
                              </w:rPr>
                              <w:t>Table</w:t>
                            </w:r>
                            <w:r>
                              <w:rPr>
                                <w:b/>
                              </w:rPr>
                              <w:t xml:space="preserve"> 4.3.</w:t>
                            </w:r>
                            <w:r w:rsidRPr="00CE2DDA">
                              <w:rPr>
                                <w:b/>
                              </w:rPr>
                              <w:t xml:space="preserve"> </w:t>
                            </w:r>
                            <w:r>
                              <w:rPr>
                                <w:b/>
                              </w:rPr>
                              <w:t xml:space="preserve"> pengujian aplikasi us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8717BF" id="_x0000_s1090" type="#_x0000_t202" style="position:absolute;left:0;text-align:left;margin-left:130.2pt;margin-top:14.55pt;width:179.4pt;height:24.6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" stroked="f">
                <v:textbox>
                  <w:txbxContent>
                    <w:p w14:paraId="45E5446F" w14:textId="0E8419B7" w:rsidR="007E1EAB" w:rsidRPr="00CE2DDA" w:rsidRDefault="007E1EAB" w:rsidP="009D01EF">
                      <w:pPr>
                        <w:rPr>
                          <w:b/>
                        </w:rPr>
                      </w:pPr>
                      <w:r w:rsidRPr="00CE2DDA">
                        <w:rPr>
                          <w:b/>
                        </w:rPr>
                        <w:t>Table</w:t>
                      </w:r>
                      <w:r>
                        <w:rPr>
                          <w:b/>
                        </w:rPr>
                        <w:t xml:space="preserve"> 4.3.</w:t>
                      </w:r>
                      <w:r w:rsidRPr="00CE2DDA">
                        <w:rPr>
                          <w:b/>
                        </w:rPr>
                        <w:t xml:space="preserve"> </w:t>
                      </w:r>
                      <w:r>
                        <w:rPr>
                          <w:b/>
                        </w:rPr>
                        <w:t xml:space="preserve"> pengujian aplikasi user</w:t>
                      </w:r>
                    </w:p>
                  </w:txbxContent>
                </v:textbox>
              </v:shape>
            </w:pict>
          </mc:Fallback>
        </mc:AlternateContent>
      </w:r>
    </w:p>
    <w:p w14:paraId="652216C7" w14:textId="77777777" w:rsidR="000A2A68" w:rsidRDefault="000A2A68" w:rsidP="0058324E">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938" w:type="dxa"/>
        <w:tblInd w:w="534" w:type="dxa"/>
        <w:tblLook w:val="04A0" w:firstRow="1" w:lastRow="0" w:firstColumn="1" w:lastColumn="0" w:noHBand="0" w:noVBand="1"/>
      </w:tblPr>
      <w:tblGrid>
        <w:gridCol w:w="510"/>
        <w:gridCol w:w="2186"/>
        <w:gridCol w:w="1981"/>
        <w:gridCol w:w="1325"/>
        <w:gridCol w:w="1936"/>
      </w:tblGrid>
      <w:tr w:rsidR="0058324E" w14:paraId="75EE3F61" w14:textId="77777777" w:rsidTr="00487380">
        <w:tc>
          <w:tcPr>
            <w:tcW w:w="510" w:type="dxa"/>
          </w:tcPr>
          <w:p w14:paraId="52E9DE9A" w14:textId="0FDF0127"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86" w:type="dxa"/>
          </w:tcPr>
          <w:p w14:paraId="710D9C79" w14:textId="3B6664A7" w:rsidR="0058324E" w:rsidRPr="0058324E" w:rsidRDefault="0058324E" w:rsidP="009D01EF">
            <w:pPr>
              <w:pStyle w:val="ListParagraph"/>
              <w:spacing w:before="100" w:beforeAutospacing="1" w:after="100" w:afterAutospacing="1"/>
              <w:ind w:left="0"/>
              <w:jc w:val="center"/>
              <w:rPr>
                <w:rFonts w:eastAsia="Times New Roman" w:cs="Times New Roman"/>
                <w:b/>
                <w:sz w:val="24"/>
                <w:szCs w:val="24"/>
                <w:lang w:bidi="ar-SA"/>
              </w:rPr>
            </w:pPr>
            <w:r w:rsidRPr="0058324E">
              <w:rPr>
                <w:b/>
              </w:rPr>
              <w:t>Komponen Yang Diuji</w:t>
            </w:r>
          </w:p>
        </w:tc>
        <w:tc>
          <w:tcPr>
            <w:tcW w:w="1981" w:type="dxa"/>
          </w:tcPr>
          <w:p w14:paraId="3238C8B1" w14:textId="0B305B0D"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325" w:type="dxa"/>
          </w:tcPr>
          <w:p w14:paraId="4777F628" w14:textId="497C1302"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936" w:type="dxa"/>
          </w:tcPr>
          <w:p w14:paraId="602B3DC9" w14:textId="7068475B" w:rsidR="0058324E" w:rsidRPr="0058324E" w:rsidRDefault="0058324E" w:rsidP="0058324E">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58324E" w14:paraId="00D5B376" w14:textId="77777777" w:rsidTr="00487380">
        <w:tc>
          <w:tcPr>
            <w:tcW w:w="510" w:type="dxa"/>
          </w:tcPr>
          <w:p w14:paraId="500253A3" w14:textId="34F33D4F"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1</w:t>
            </w:r>
          </w:p>
        </w:tc>
        <w:tc>
          <w:tcPr>
            <w:tcW w:w="2186" w:type="dxa"/>
          </w:tcPr>
          <w:p w14:paraId="044F8789" w14:textId="4BD8296A"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Awal</w:t>
            </w:r>
          </w:p>
        </w:tc>
        <w:tc>
          <w:tcPr>
            <w:tcW w:w="1981" w:type="dxa"/>
          </w:tcPr>
          <w:p w14:paraId="06F61FD0" w14:textId="47D286FB" w:rsidR="00376EB5"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mbuka</w:t>
            </w:r>
            <w:r w:rsidR="00376EB5">
              <w:rPr>
                <w:rFonts w:eastAsia="Times New Roman" w:cs="Times New Roman"/>
                <w:lang w:bidi="ar-SA"/>
              </w:rPr>
              <w:t xml:space="preserve"> </w:t>
            </w:r>
            <w:r>
              <w:rPr>
                <w:rFonts w:eastAsia="Times New Roman" w:cs="Times New Roman"/>
                <w:lang w:bidi="ar-SA"/>
              </w:rPr>
              <w:t>apk</w:t>
            </w:r>
          </w:p>
          <w:p w14:paraId="7A0F34C9" w14:textId="1C53A207" w:rsidR="0058324E"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LPCR</w:t>
            </w:r>
          </w:p>
        </w:tc>
        <w:tc>
          <w:tcPr>
            <w:tcW w:w="1325" w:type="dxa"/>
          </w:tcPr>
          <w:p w14:paraId="3468EEB1" w14:textId="6464DAF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3899D6E4" w14:textId="5FDC67AD"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1BEC518E" w14:textId="77777777" w:rsidTr="00487380">
        <w:tc>
          <w:tcPr>
            <w:tcW w:w="510" w:type="dxa"/>
          </w:tcPr>
          <w:p w14:paraId="2152660C" w14:textId="7283D09E"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2</w:t>
            </w:r>
          </w:p>
        </w:tc>
        <w:tc>
          <w:tcPr>
            <w:tcW w:w="2186" w:type="dxa"/>
          </w:tcPr>
          <w:p w14:paraId="7121AC54" w14:textId="539933A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Halaman login</w:t>
            </w:r>
          </w:p>
        </w:tc>
        <w:tc>
          <w:tcPr>
            <w:tcW w:w="1981" w:type="dxa"/>
          </w:tcPr>
          <w:p w14:paraId="69EB7754" w14:textId="77777777" w:rsidR="0058324E"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username</w:t>
            </w:r>
          </w:p>
          <w:p w14:paraId="5D2C5B26" w14:textId="77777777" w:rsid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3DD1348" w14:textId="44B025A7" w:rsidR="00487380" w:rsidRPr="00487380" w:rsidRDefault="00487380"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lupa password</w:t>
            </w:r>
          </w:p>
        </w:tc>
        <w:tc>
          <w:tcPr>
            <w:tcW w:w="1325" w:type="dxa"/>
          </w:tcPr>
          <w:p w14:paraId="43397DA8" w14:textId="3B3B1FEC"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0F968155" w14:textId="7858A825"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05918EC9" w14:textId="77777777" w:rsidTr="00376EB5">
        <w:trPr>
          <w:trHeight w:val="1639"/>
        </w:trPr>
        <w:tc>
          <w:tcPr>
            <w:tcW w:w="510" w:type="dxa"/>
          </w:tcPr>
          <w:p w14:paraId="5401667D" w14:textId="094DB686"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3</w:t>
            </w:r>
          </w:p>
        </w:tc>
        <w:tc>
          <w:tcPr>
            <w:tcW w:w="2186" w:type="dxa"/>
          </w:tcPr>
          <w:p w14:paraId="54C5A233" w14:textId="4997F1BF" w:rsidR="0058324E" w:rsidRPr="00487380" w:rsidRDefault="000A2A68" w:rsidP="00376EB5">
            <w:pPr>
              <w:pStyle w:val="ListParagraph"/>
              <w:spacing w:before="100" w:beforeAutospacing="1" w:line="360" w:lineRule="auto"/>
              <w:ind w:left="0"/>
              <w:jc w:val="both"/>
            </w:pPr>
            <w:r w:rsidRPr="00487380">
              <w:t>Halaman sigup</w:t>
            </w:r>
          </w:p>
        </w:tc>
        <w:tc>
          <w:tcPr>
            <w:tcW w:w="1981" w:type="dxa"/>
          </w:tcPr>
          <w:p w14:paraId="3486B3D3" w14:textId="77777777" w:rsidR="0058324E" w:rsidRDefault="00376EB5" w:rsidP="00376EB5">
            <w:pPr>
              <w:pStyle w:val="ListParagraph"/>
              <w:spacing w:before="100" w:beforeAutospacing="1"/>
              <w:ind w:left="0"/>
              <w:jc w:val="both"/>
              <w:rPr>
                <w:rFonts w:eastAsia="Times New Roman" w:cs="Times New Roman"/>
                <w:lang w:bidi="ar-SA"/>
              </w:rPr>
            </w:pPr>
            <w:r w:rsidRPr="00376EB5">
              <w:rPr>
                <w:rFonts w:eastAsia="Times New Roman" w:cs="Times New Roman"/>
                <w:lang w:bidi="ar-SA"/>
              </w:rPr>
              <w:t>Isi gmail</w:t>
            </w:r>
          </w:p>
          <w:p w14:paraId="6851E981" w14:textId="4996EBC8"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username </w:t>
            </w:r>
          </w:p>
          <w:p w14:paraId="40AA735D" w14:textId="669505B0"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w:t>
            </w:r>
          </w:p>
          <w:p w14:paraId="01EFADBE" w14:textId="6448F729"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Isi password</w:t>
            </w:r>
          </w:p>
          <w:p w14:paraId="3FC42D0E" w14:textId="65BF05ED"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tombol sing in</w:t>
            </w:r>
          </w:p>
        </w:tc>
        <w:tc>
          <w:tcPr>
            <w:tcW w:w="1325" w:type="dxa"/>
          </w:tcPr>
          <w:p w14:paraId="536E2FA7" w14:textId="66352E94"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45270903" w14:textId="293C6456"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58324E" w14:paraId="44DA2200" w14:textId="77777777" w:rsidTr="00487380">
        <w:tc>
          <w:tcPr>
            <w:tcW w:w="510" w:type="dxa"/>
          </w:tcPr>
          <w:p w14:paraId="3C1F6E91" w14:textId="506B2257" w:rsidR="0058324E"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4</w:t>
            </w:r>
          </w:p>
        </w:tc>
        <w:tc>
          <w:tcPr>
            <w:tcW w:w="2186" w:type="dxa"/>
          </w:tcPr>
          <w:p w14:paraId="1CE17756" w14:textId="4F4EBBA8" w:rsidR="0058324E"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home</w:t>
            </w:r>
          </w:p>
        </w:tc>
        <w:tc>
          <w:tcPr>
            <w:tcW w:w="1981" w:type="dxa"/>
          </w:tcPr>
          <w:p w14:paraId="42D9D31D" w14:textId="1D8C2A82" w:rsidR="0058324E"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Pilih menu jatwal  </w:t>
            </w:r>
          </w:p>
          <w:p w14:paraId="25476E62"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Pilih menu kajian</w:t>
            </w:r>
          </w:p>
          <w:p w14:paraId="7C9D337E" w14:textId="77777777" w:rsid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Menggunakan fitur</w:t>
            </w:r>
          </w:p>
          <w:p w14:paraId="10ABDCBC" w14:textId="2571C2DC" w:rsidR="00376EB5" w:rsidRPr="00376EB5" w:rsidRDefault="00376EB5" w:rsidP="00376EB5">
            <w:pPr>
              <w:pStyle w:val="ListParagraph"/>
              <w:spacing w:before="100" w:beforeAutospacing="1"/>
              <w:ind w:left="0"/>
              <w:jc w:val="both"/>
              <w:rPr>
                <w:rFonts w:eastAsia="Times New Roman" w:cs="Times New Roman"/>
                <w:lang w:bidi="ar-SA"/>
              </w:rPr>
            </w:pPr>
            <w:r>
              <w:rPr>
                <w:rFonts w:eastAsia="Times New Roman" w:cs="Times New Roman"/>
                <w:lang w:bidi="ar-SA"/>
              </w:rPr>
              <w:t>chat</w:t>
            </w:r>
          </w:p>
        </w:tc>
        <w:tc>
          <w:tcPr>
            <w:tcW w:w="1325" w:type="dxa"/>
          </w:tcPr>
          <w:p w14:paraId="2C3FDE82" w14:textId="31082030"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Blackbox</w:t>
            </w:r>
          </w:p>
        </w:tc>
        <w:tc>
          <w:tcPr>
            <w:tcW w:w="1936" w:type="dxa"/>
          </w:tcPr>
          <w:p w14:paraId="2947DC46" w14:textId="015DFCF8" w:rsidR="0058324E" w:rsidRPr="00487380" w:rsidRDefault="000A2A68" w:rsidP="00376EB5">
            <w:pPr>
              <w:pStyle w:val="ListParagraph"/>
              <w:spacing w:before="100" w:beforeAutospacing="1" w:line="360" w:lineRule="auto"/>
              <w:ind w:left="0"/>
              <w:jc w:val="both"/>
              <w:rPr>
                <w:rFonts w:eastAsia="Times New Roman" w:cs="Times New Roman"/>
                <w:b/>
                <w:lang w:bidi="ar-SA"/>
              </w:rPr>
            </w:pPr>
            <w:r w:rsidRPr="00487380">
              <w:t>Equivalence Partitioning</w:t>
            </w:r>
          </w:p>
        </w:tc>
      </w:tr>
      <w:tr w:rsidR="000A2A68" w14:paraId="4DC6BFEA" w14:textId="77777777" w:rsidTr="00487380">
        <w:tc>
          <w:tcPr>
            <w:tcW w:w="510" w:type="dxa"/>
          </w:tcPr>
          <w:p w14:paraId="6E75416F" w14:textId="35CD70E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5</w:t>
            </w:r>
          </w:p>
        </w:tc>
        <w:tc>
          <w:tcPr>
            <w:tcW w:w="2186" w:type="dxa"/>
          </w:tcPr>
          <w:p w14:paraId="235C2C32" w14:textId="12E04FC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edit profil</w:t>
            </w:r>
          </w:p>
        </w:tc>
        <w:tc>
          <w:tcPr>
            <w:tcW w:w="1981" w:type="dxa"/>
          </w:tcPr>
          <w:p w14:paraId="5883343C" w14:textId="77777777" w:rsidR="000A2A68"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gmail</w:t>
            </w:r>
          </w:p>
          <w:p w14:paraId="0D3BB244" w14:textId="0775437F"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 xml:space="preserve">Isi nama lama </w:t>
            </w:r>
          </w:p>
          <w:p w14:paraId="38AB05F3"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nama baru</w:t>
            </w:r>
          </w:p>
          <w:p w14:paraId="2D9B512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lama</w:t>
            </w:r>
          </w:p>
          <w:p w14:paraId="62516C6C"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Isi password baru</w:t>
            </w:r>
          </w:p>
          <w:p w14:paraId="22185128" w14:textId="13DB8E3F" w:rsidR="00CE2DDA" w:rsidRP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simpan</w:t>
            </w:r>
          </w:p>
        </w:tc>
        <w:tc>
          <w:tcPr>
            <w:tcW w:w="1325" w:type="dxa"/>
          </w:tcPr>
          <w:p w14:paraId="19EE40F4" w14:textId="466DF8D8" w:rsidR="000A2A68" w:rsidRPr="00487380" w:rsidRDefault="000A2A68" w:rsidP="00376EB5">
            <w:pPr>
              <w:pStyle w:val="ListParagraph"/>
              <w:spacing w:before="100" w:beforeAutospacing="1" w:line="360" w:lineRule="auto"/>
              <w:ind w:left="0"/>
              <w:jc w:val="both"/>
            </w:pPr>
            <w:r w:rsidRPr="00487380">
              <w:t>Blackbox</w:t>
            </w:r>
          </w:p>
        </w:tc>
        <w:tc>
          <w:tcPr>
            <w:tcW w:w="1936" w:type="dxa"/>
          </w:tcPr>
          <w:p w14:paraId="643E86D0" w14:textId="235F14B2"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44B8AA35" w14:textId="77777777" w:rsidTr="00487380">
        <w:tc>
          <w:tcPr>
            <w:tcW w:w="510" w:type="dxa"/>
          </w:tcPr>
          <w:p w14:paraId="100EFCE5" w14:textId="3A858F7A"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sidRPr="000A2A68">
              <w:rPr>
                <w:rFonts w:eastAsia="Times New Roman" w:cs="Times New Roman"/>
                <w:sz w:val="24"/>
                <w:szCs w:val="24"/>
                <w:lang w:bidi="ar-SA"/>
              </w:rPr>
              <w:t>6</w:t>
            </w:r>
          </w:p>
        </w:tc>
        <w:tc>
          <w:tcPr>
            <w:tcW w:w="2186" w:type="dxa"/>
          </w:tcPr>
          <w:p w14:paraId="2A08A62C" w14:textId="607BD26C" w:rsidR="000A2A68" w:rsidRPr="00487380" w:rsidRDefault="000A2A68"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profile</w:t>
            </w:r>
          </w:p>
        </w:tc>
        <w:tc>
          <w:tcPr>
            <w:tcW w:w="1981" w:type="dxa"/>
          </w:tcPr>
          <w:p w14:paraId="7098E53A" w14:textId="77777777" w:rsidR="00CE2DDA" w:rsidRDefault="00CE2DDA" w:rsidP="00CE2DDA">
            <w:pPr>
              <w:pStyle w:val="ListParagraph"/>
              <w:spacing w:before="100" w:beforeAutospacing="1"/>
              <w:ind w:left="0"/>
              <w:jc w:val="both"/>
              <w:rPr>
                <w:rFonts w:eastAsia="Times New Roman" w:cs="Times New Roman"/>
                <w:lang w:bidi="ar-SA"/>
              </w:rPr>
            </w:pPr>
            <w:r>
              <w:rPr>
                <w:rFonts w:eastAsia="Times New Roman" w:cs="Times New Roman"/>
                <w:lang w:bidi="ar-SA"/>
              </w:rPr>
              <w:t>Pilih halaman</w:t>
            </w:r>
          </w:p>
          <w:p w14:paraId="28DBBCAE" w14:textId="349EC4D4" w:rsidR="000A2A68" w:rsidRPr="00487380" w:rsidRDefault="00CE2DDA" w:rsidP="00CE2DDA">
            <w:pPr>
              <w:pStyle w:val="ListParagraph"/>
              <w:spacing w:before="100" w:beforeAutospacing="1" w:line="360" w:lineRule="auto"/>
              <w:ind w:left="0"/>
              <w:jc w:val="both"/>
              <w:rPr>
                <w:rFonts w:eastAsia="Times New Roman" w:cs="Times New Roman"/>
                <w:b/>
                <w:lang w:bidi="ar-SA"/>
              </w:rPr>
            </w:pPr>
            <w:r>
              <w:rPr>
                <w:rFonts w:eastAsia="Times New Roman" w:cs="Times New Roman"/>
                <w:lang w:bidi="ar-SA"/>
              </w:rPr>
              <w:t>profile</w:t>
            </w:r>
          </w:p>
        </w:tc>
        <w:tc>
          <w:tcPr>
            <w:tcW w:w="1325" w:type="dxa"/>
          </w:tcPr>
          <w:p w14:paraId="10E218C2" w14:textId="27EEF935" w:rsidR="000A2A68" w:rsidRPr="00487380" w:rsidRDefault="000A2A68" w:rsidP="00376EB5">
            <w:pPr>
              <w:pStyle w:val="ListParagraph"/>
              <w:spacing w:before="100" w:beforeAutospacing="1" w:line="360" w:lineRule="auto"/>
              <w:ind w:left="0"/>
              <w:jc w:val="both"/>
            </w:pPr>
            <w:r w:rsidRPr="00487380">
              <w:t>Blackbox</w:t>
            </w:r>
          </w:p>
        </w:tc>
        <w:tc>
          <w:tcPr>
            <w:tcW w:w="1936" w:type="dxa"/>
          </w:tcPr>
          <w:p w14:paraId="4CDC9122" w14:textId="22306083" w:rsidR="000A2A68" w:rsidRPr="00487380" w:rsidRDefault="000A2A68" w:rsidP="00376EB5">
            <w:pPr>
              <w:pStyle w:val="ListParagraph"/>
              <w:spacing w:before="100" w:beforeAutospacing="1" w:line="360" w:lineRule="auto"/>
              <w:ind w:left="0"/>
              <w:jc w:val="both"/>
            </w:pPr>
            <w:r w:rsidRPr="00487380">
              <w:t>Equivalence Partitioning</w:t>
            </w:r>
          </w:p>
        </w:tc>
      </w:tr>
      <w:tr w:rsidR="000A2A68" w14:paraId="16DC322C" w14:textId="77777777" w:rsidTr="00487380">
        <w:tc>
          <w:tcPr>
            <w:tcW w:w="510" w:type="dxa"/>
          </w:tcPr>
          <w:p w14:paraId="2EF058B6" w14:textId="15B2B2DB" w:rsidR="000A2A68" w:rsidRPr="000A2A68" w:rsidRDefault="000A2A68" w:rsidP="00376EB5">
            <w:pPr>
              <w:pStyle w:val="ListParagraph"/>
              <w:spacing w:before="100" w:before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86" w:type="dxa"/>
          </w:tcPr>
          <w:p w14:paraId="5587F962" w14:textId="25544B06" w:rsidR="000A2A68" w:rsidRPr="00487380" w:rsidRDefault="00487380" w:rsidP="00376EB5">
            <w:pPr>
              <w:pStyle w:val="ListParagraph"/>
              <w:spacing w:before="100" w:beforeAutospacing="1" w:line="360" w:lineRule="auto"/>
              <w:ind w:left="0"/>
              <w:jc w:val="both"/>
              <w:rPr>
                <w:rFonts w:eastAsia="Times New Roman" w:cs="Times New Roman"/>
                <w:lang w:bidi="ar-SA"/>
              </w:rPr>
            </w:pPr>
            <w:r w:rsidRPr="00487380">
              <w:rPr>
                <w:rFonts w:eastAsia="Times New Roman" w:cs="Times New Roman"/>
                <w:lang w:bidi="ar-SA"/>
              </w:rPr>
              <w:t>Halaman keluar</w:t>
            </w:r>
          </w:p>
        </w:tc>
        <w:tc>
          <w:tcPr>
            <w:tcW w:w="1981" w:type="dxa"/>
          </w:tcPr>
          <w:p w14:paraId="5C771870" w14:textId="7521297A" w:rsidR="000A2A68" w:rsidRPr="00CE2DDA" w:rsidRDefault="00CE2DDA" w:rsidP="00376EB5">
            <w:pPr>
              <w:pStyle w:val="ListParagraph"/>
              <w:spacing w:before="100" w:beforeAutospacing="1" w:line="360" w:lineRule="auto"/>
              <w:ind w:left="0"/>
              <w:jc w:val="both"/>
              <w:rPr>
                <w:rFonts w:eastAsia="Times New Roman" w:cs="Times New Roman"/>
                <w:lang w:bidi="ar-SA"/>
              </w:rPr>
            </w:pPr>
            <w:r w:rsidRPr="00CE2DDA">
              <w:rPr>
                <w:rFonts w:eastAsia="Times New Roman" w:cs="Times New Roman"/>
                <w:lang w:bidi="ar-SA"/>
              </w:rPr>
              <w:t xml:space="preserve">Pilih keluar </w:t>
            </w:r>
          </w:p>
        </w:tc>
        <w:tc>
          <w:tcPr>
            <w:tcW w:w="1325" w:type="dxa"/>
          </w:tcPr>
          <w:p w14:paraId="5FF179D8" w14:textId="15DB35FC" w:rsidR="000A2A68" w:rsidRPr="00487380" w:rsidRDefault="000A2A68" w:rsidP="00376EB5">
            <w:pPr>
              <w:pStyle w:val="ListParagraph"/>
              <w:spacing w:before="100" w:beforeAutospacing="1" w:line="360" w:lineRule="auto"/>
              <w:ind w:left="0"/>
              <w:jc w:val="both"/>
            </w:pPr>
            <w:r w:rsidRPr="00487380">
              <w:t>Blackbox</w:t>
            </w:r>
          </w:p>
        </w:tc>
        <w:tc>
          <w:tcPr>
            <w:tcW w:w="1936" w:type="dxa"/>
          </w:tcPr>
          <w:p w14:paraId="4DDC48A8" w14:textId="740326E0" w:rsidR="000A2A68" w:rsidRPr="00487380" w:rsidRDefault="000A2A68" w:rsidP="00376EB5">
            <w:pPr>
              <w:pStyle w:val="ListParagraph"/>
              <w:spacing w:before="100" w:beforeAutospacing="1" w:line="360" w:lineRule="auto"/>
              <w:ind w:left="0"/>
              <w:jc w:val="both"/>
            </w:pPr>
            <w:r w:rsidRPr="00487380">
              <w:t>Equivalence Partitioning</w:t>
            </w:r>
          </w:p>
        </w:tc>
      </w:tr>
    </w:tbl>
    <w:p w14:paraId="42BE7480" w14:textId="77777777" w:rsidR="0058324E" w:rsidRPr="00676BCB" w:rsidRDefault="0058324E" w:rsidP="0058324E">
      <w:pPr>
        <w:pStyle w:val="ListParagraph"/>
        <w:spacing w:before="100" w:beforeAutospacing="1" w:after="100" w:afterAutospacing="1" w:line="360" w:lineRule="auto"/>
        <w:jc w:val="both"/>
        <w:rPr>
          <w:rFonts w:eastAsia="Times New Roman" w:cs="Times New Roman"/>
          <w:b/>
          <w:sz w:val="24"/>
          <w:szCs w:val="24"/>
          <w:lang w:bidi="ar-SA"/>
        </w:rPr>
      </w:pPr>
    </w:p>
    <w:p w14:paraId="1EF3AB0B" w14:textId="77777777" w:rsidR="003F17C6" w:rsidRPr="00676BCB" w:rsidRDefault="003F17C6" w:rsidP="00676BCB">
      <w:pPr>
        <w:pStyle w:val="ListParagraph"/>
        <w:spacing w:before="100" w:beforeAutospacing="1" w:after="100" w:afterAutospacing="1" w:line="360" w:lineRule="auto"/>
        <w:jc w:val="both"/>
        <w:rPr>
          <w:rFonts w:eastAsia="Times New Roman" w:cs="Times New Roman"/>
          <w:b/>
          <w:sz w:val="24"/>
          <w:szCs w:val="24"/>
          <w:lang w:bidi="ar-SA"/>
        </w:rPr>
      </w:pPr>
    </w:p>
    <w:p w14:paraId="34D498DE" w14:textId="77777777" w:rsidR="00676BCB" w:rsidRDefault="00676BCB" w:rsidP="004F0C35">
      <w:pPr>
        <w:pStyle w:val="ListParagraph"/>
        <w:spacing w:before="100" w:beforeAutospacing="1" w:after="100" w:afterAutospacing="1" w:line="360" w:lineRule="auto"/>
        <w:jc w:val="both"/>
        <w:rPr>
          <w:sz w:val="24"/>
          <w:szCs w:val="24"/>
        </w:rPr>
      </w:pPr>
    </w:p>
    <w:p w14:paraId="5AF94CE5" w14:textId="77777777" w:rsidR="00676BCB" w:rsidRPr="00676BCB" w:rsidRDefault="00676BCB" w:rsidP="004F0C35">
      <w:pPr>
        <w:pStyle w:val="ListParagraph"/>
        <w:spacing w:before="100" w:beforeAutospacing="1" w:after="100" w:afterAutospacing="1" w:line="360" w:lineRule="auto"/>
        <w:jc w:val="both"/>
        <w:rPr>
          <w:rFonts w:eastAsia="Times New Roman" w:cs="Times New Roman"/>
          <w:b/>
          <w:sz w:val="24"/>
          <w:szCs w:val="24"/>
          <w:lang w:bidi="ar-SA"/>
        </w:rPr>
      </w:pPr>
    </w:p>
    <w:p w14:paraId="118308BD" w14:textId="77777777" w:rsidR="004F0C35" w:rsidRDefault="004F0C35" w:rsidP="004F0C35">
      <w:pPr>
        <w:pStyle w:val="ListParagraph"/>
        <w:spacing w:before="100" w:beforeAutospacing="1" w:after="100" w:afterAutospacing="1" w:line="360" w:lineRule="auto"/>
        <w:jc w:val="both"/>
        <w:rPr>
          <w:rFonts w:eastAsia="Times New Roman" w:cs="Times New Roman"/>
          <w:b/>
          <w:sz w:val="24"/>
          <w:szCs w:val="24"/>
          <w:lang w:bidi="ar-SA"/>
        </w:rPr>
      </w:pPr>
    </w:p>
    <w:p w14:paraId="4317824B" w14:textId="2DB085F6"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r w:rsidRPr="00CE2DDA">
        <w:rPr>
          <w:rStyle w:val="markedcontent"/>
          <w:rFonts w:eastAsia="Calibri" w:cs="Times New Roman"/>
          <w:b/>
          <w:bCs/>
          <w:noProof/>
          <w:sz w:val="24"/>
          <w:szCs w:val="24"/>
          <w:lang w:bidi="ar-SA"/>
        </w:rPr>
        <w:lastRenderedPageBreak/>
        <mc:AlternateContent>
          <mc:Choice Requires="wps">
            <w:drawing>
              <wp:anchor distT="45720" distB="45720" distL="114300" distR="114300" simplePos="0" relativeHeight="251673088" behindDoc="0" locked="0" layoutInCell="1" allowOverlap="1" wp14:anchorId="680FF339" wp14:editId="03682D9D">
                <wp:simplePos x="0" y="0"/>
                <wp:positionH relativeFrom="column">
                  <wp:posOffset>1447800</wp:posOffset>
                </wp:positionH>
                <wp:positionV relativeFrom="paragraph">
                  <wp:posOffset>47625</wp:posOffset>
                </wp:positionV>
                <wp:extent cx="2514600" cy="3124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312420"/>
                        </a:xfrm>
                        <a:prstGeom prst="rect">
                          <a:avLst/>
                        </a:prstGeom>
                        <a:solidFill>
                          <a:srgbClr val="FFFFFF"/>
                        </a:solidFill>
                        <a:ln w="9525">
                          <a:noFill/>
                          <a:miter lim="800000"/>
                          <a:headEnd/>
                          <a:tailEnd/>
                        </a:ln>
                      </wps:spPr>
                      <wps:txbx>
                        <w:txbxContent>
                          <w:p w14:paraId="4E38F0AA" w14:textId="38805F02" w:rsidR="007E1EAB" w:rsidRPr="00CE2DDA" w:rsidRDefault="007E1EAB" w:rsidP="00FE09DA">
                            <w:pPr>
                              <w:rPr>
                                <w:b/>
                              </w:rPr>
                            </w:pPr>
                            <w:r w:rsidRPr="00CE2DDA">
                              <w:rPr>
                                <w:b/>
                              </w:rPr>
                              <w:t>Table</w:t>
                            </w:r>
                            <w:r>
                              <w:rPr>
                                <w:b/>
                              </w:rPr>
                              <w:t xml:space="preserve"> 4.4.</w:t>
                            </w:r>
                            <w:r w:rsidRPr="00CE2DDA">
                              <w:rPr>
                                <w:b/>
                              </w:rPr>
                              <w:t xml:space="preserve"> </w:t>
                            </w:r>
                            <w:r>
                              <w:rPr>
                                <w:b/>
                              </w:rPr>
                              <w:t xml:space="preserve"> pengujian website adm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0FF339" id="_x0000_s1091" type="#_x0000_t202" style="position:absolute;left:0;text-align:left;margin-left:114pt;margin-top:3.75pt;width:198pt;height:24.6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" stroked="f">
                <v:textbox>
                  <w:txbxContent>
                    <w:p w14:paraId="4E38F0AA" w14:textId="38805F02" w:rsidR="007E1EAB" w:rsidRPr="00CE2DDA" w:rsidRDefault="007E1EAB" w:rsidP="00FE09DA">
                      <w:pPr>
                        <w:rPr>
                          <w:b/>
                        </w:rPr>
                      </w:pPr>
                      <w:r w:rsidRPr="00CE2DDA">
                        <w:rPr>
                          <w:b/>
                        </w:rPr>
                        <w:t>Table</w:t>
                      </w:r>
                      <w:r>
                        <w:rPr>
                          <w:b/>
                        </w:rPr>
                        <w:t xml:space="preserve"> 4.4.</w:t>
                      </w:r>
                      <w:r w:rsidRPr="00CE2DDA">
                        <w:rPr>
                          <w:b/>
                        </w:rPr>
                        <w:t xml:space="preserve"> </w:t>
                      </w:r>
                      <w:r>
                        <w:rPr>
                          <w:b/>
                        </w:rPr>
                        <w:t xml:space="preserve"> pengujian website admin</w:t>
                      </w:r>
                    </w:p>
                  </w:txbxContent>
                </v:textbox>
              </v:shape>
            </w:pict>
          </mc:Fallback>
        </mc:AlternateContent>
      </w:r>
    </w:p>
    <w:p w14:paraId="7BB0A785" w14:textId="77777777" w:rsidR="00FE09DA" w:rsidRDefault="00FE09DA" w:rsidP="004F0C35">
      <w:pPr>
        <w:pStyle w:val="ListParagraph"/>
        <w:spacing w:before="100" w:beforeAutospacing="1" w:after="100" w:afterAutospacing="1" w:line="360" w:lineRule="auto"/>
        <w:jc w:val="both"/>
        <w:rPr>
          <w:rFonts w:eastAsia="Times New Roman" w:cs="Times New Roman"/>
          <w:b/>
          <w:sz w:val="24"/>
          <w:szCs w:val="24"/>
          <w:lang w:bidi="ar-SA"/>
        </w:rPr>
      </w:pPr>
    </w:p>
    <w:tbl>
      <w:tblPr>
        <w:tblStyle w:val="TableGrid"/>
        <w:tblW w:w="7938" w:type="dxa"/>
        <w:tblInd w:w="534" w:type="dxa"/>
        <w:tblLook w:val="04A0" w:firstRow="1" w:lastRow="0" w:firstColumn="1" w:lastColumn="0" w:noHBand="0" w:noVBand="1"/>
      </w:tblPr>
      <w:tblGrid>
        <w:gridCol w:w="567"/>
        <w:gridCol w:w="2126"/>
        <w:gridCol w:w="2090"/>
        <w:gridCol w:w="1170"/>
        <w:gridCol w:w="1985"/>
      </w:tblGrid>
      <w:tr w:rsidR="009D01EF" w14:paraId="1C46F8EC" w14:textId="77777777" w:rsidTr="00AC6428">
        <w:tc>
          <w:tcPr>
            <w:tcW w:w="567" w:type="dxa"/>
          </w:tcPr>
          <w:p w14:paraId="493FAAC6" w14:textId="093CE414"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rFonts w:eastAsia="Times New Roman" w:cs="Times New Roman"/>
                <w:b/>
                <w:sz w:val="24"/>
                <w:szCs w:val="24"/>
                <w:lang w:bidi="ar-SA"/>
              </w:rPr>
              <w:t>No</w:t>
            </w:r>
          </w:p>
        </w:tc>
        <w:tc>
          <w:tcPr>
            <w:tcW w:w="2126" w:type="dxa"/>
          </w:tcPr>
          <w:p w14:paraId="2A874AB1" w14:textId="637DA81F" w:rsidR="009D01EF" w:rsidRPr="009D01EF" w:rsidRDefault="009D01EF" w:rsidP="009D01EF">
            <w:pPr>
              <w:pStyle w:val="ListParagraph"/>
              <w:spacing w:before="100" w:beforeAutospacing="1" w:after="100" w:afterAutospacing="1"/>
              <w:ind w:left="0"/>
              <w:jc w:val="center"/>
              <w:rPr>
                <w:b/>
              </w:rPr>
            </w:pPr>
            <w:r w:rsidRPr="0058324E">
              <w:rPr>
                <w:b/>
              </w:rPr>
              <w:t>Komponen Yang Diuji</w:t>
            </w:r>
          </w:p>
        </w:tc>
        <w:tc>
          <w:tcPr>
            <w:tcW w:w="2090" w:type="dxa"/>
          </w:tcPr>
          <w:p w14:paraId="23493D32" w14:textId="17D31D06"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Skenario</w:t>
            </w:r>
          </w:p>
        </w:tc>
        <w:tc>
          <w:tcPr>
            <w:tcW w:w="1170" w:type="dxa"/>
          </w:tcPr>
          <w:p w14:paraId="4BBD7949" w14:textId="190D22A9"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Pengujian</w:t>
            </w:r>
          </w:p>
        </w:tc>
        <w:tc>
          <w:tcPr>
            <w:tcW w:w="1985" w:type="dxa"/>
          </w:tcPr>
          <w:p w14:paraId="3EE2C25B" w14:textId="27F7665C" w:rsidR="009D01EF" w:rsidRDefault="009D01EF" w:rsidP="009D01EF">
            <w:pPr>
              <w:pStyle w:val="ListParagraph"/>
              <w:spacing w:before="100" w:beforeAutospacing="1" w:after="100" w:afterAutospacing="1" w:line="360" w:lineRule="auto"/>
              <w:ind w:left="0"/>
              <w:jc w:val="center"/>
              <w:rPr>
                <w:rFonts w:eastAsia="Times New Roman" w:cs="Times New Roman"/>
                <w:b/>
                <w:sz w:val="24"/>
                <w:szCs w:val="24"/>
                <w:lang w:bidi="ar-SA"/>
              </w:rPr>
            </w:pPr>
            <w:r w:rsidRPr="0058324E">
              <w:rPr>
                <w:b/>
              </w:rPr>
              <w:t>Metode</w:t>
            </w:r>
          </w:p>
        </w:tc>
      </w:tr>
      <w:tr w:rsidR="009D01EF" w14:paraId="2010089F" w14:textId="77777777" w:rsidTr="00AC6428">
        <w:tc>
          <w:tcPr>
            <w:tcW w:w="567" w:type="dxa"/>
          </w:tcPr>
          <w:p w14:paraId="69C843BC" w14:textId="62980FC0"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1</w:t>
            </w:r>
          </w:p>
        </w:tc>
        <w:tc>
          <w:tcPr>
            <w:tcW w:w="2126" w:type="dxa"/>
          </w:tcPr>
          <w:p w14:paraId="42DB6082" w14:textId="5DCC9034"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awal </w:t>
            </w:r>
          </w:p>
        </w:tc>
        <w:tc>
          <w:tcPr>
            <w:tcW w:w="2090" w:type="dxa"/>
          </w:tcPr>
          <w:p w14:paraId="7A2B16EA"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Buka browser</w:t>
            </w:r>
          </w:p>
          <w:p w14:paraId="630AD1CA"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alamat web</w:t>
            </w:r>
          </w:p>
          <w:p w14:paraId="75123390" w14:textId="35AE8F75"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admin</w:t>
            </w:r>
          </w:p>
        </w:tc>
        <w:tc>
          <w:tcPr>
            <w:tcW w:w="1170" w:type="dxa"/>
          </w:tcPr>
          <w:p w14:paraId="5651216F" w14:textId="4F73F596"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985" w:type="dxa"/>
          </w:tcPr>
          <w:p w14:paraId="017C7E90" w14:textId="463069EF"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7E870E66" w14:textId="77777777" w:rsidTr="00AC6428">
        <w:tc>
          <w:tcPr>
            <w:tcW w:w="567" w:type="dxa"/>
          </w:tcPr>
          <w:p w14:paraId="222778FB" w14:textId="621B14FA"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2</w:t>
            </w:r>
          </w:p>
        </w:tc>
        <w:tc>
          <w:tcPr>
            <w:tcW w:w="2126" w:type="dxa"/>
          </w:tcPr>
          <w:p w14:paraId="5F590385" w14:textId="48F266E3" w:rsidR="009D01EF" w:rsidRPr="004D39DD"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Halaman</w:t>
            </w:r>
            <w:r>
              <w:t xml:space="preserve"> login</w:t>
            </w:r>
          </w:p>
        </w:tc>
        <w:tc>
          <w:tcPr>
            <w:tcW w:w="2090" w:type="dxa"/>
          </w:tcPr>
          <w:p w14:paraId="2F00D5C1" w14:textId="77777777" w:rsidR="009D01EF"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Isi username </w:t>
            </w:r>
          </w:p>
          <w:p w14:paraId="7E31E66F"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Isi password</w:t>
            </w:r>
          </w:p>
          <w:p w14:paraId="74E8EEB3" w14:textId="323C8527" w:rsidR="004D39DD"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Pilih sing in</w:t>
            </w:r>
          </w:p>
        </w:tc>
        <w:tc>
          <w:tcPr>
            <w:tcW w:w="1170" w:type="dxa"/>
          </w:tcPr>
          <w:p w14:paraId="271A4868" w14:textId="2EA15F13"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985" w:type="dxa"/>
          </w:tcPr>
          <w:p w14:paraId="36588F87" w14:textId="4A5CC46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9D01EF" w14:paraId="4882A91E" w14:textId="77777777" w:rsidTr="00AC6428">
        <w:tc>
          <w:tcPr>
            <w:tcW w:w="567" w:type="dxa"/>
          </w:tcPr>
          <w:p w14:paraId="1E404F86" w14:textId="5B62207E" w:rsidR="009D01EF" w:rsidRPr="004D39DD" w:rsidRDefault="009D01EF" w:rsidP="009D01EF">
            <w:pPr>
              <w:pStyle w:val="ListParagraph"/>
              <w:spacing w:before="100" w:beforeAutospacing="1" w:after="100" w:afterAutospacing="1" w:line="360" w:lineRule="auto"/>
              <w:ind w:left="0"/>
              <w:jc w:val="center"/>
              <w:rPr>
                <w:rFonts w:eastAsia="Times New Roman" w:cs="Times New Roman"/>
                <w:sz w:val="24"/>
                <w:szCs w:val="24"/>
                <w:lang w:bidi="ar-SA"/>
              </w:rPr>
            </w:pPr>
            <w:r w:rsidRPr="004D39DD">
              <w:rPr>
                <w:rFonts w:eastAsia="Times New Roman" w:cs="Times New Roman"/>
                <w:sz w:val="24"/>
                <w:szCs w:val="24"/>
                <w:lang w:bidi="ar-SA"/>
              </w:rPr>
              <w:t>3</w:t>
            </w:r>
          </w:p>
        </w:tc>
        <w:tc>
          <w:tcPr>
            <w:tcW w:w="2126" w:type="dxa"/>
          </w:tcPr>
          <w:p w14:paraId="243793E2" w14:textId="66D7D8BD" w:rsidR="009D01EF"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Halaman home </w:t>
            </w:r>
          </w:p>
        </w:tc>
        <w:tc>
          <w:tcPr>
            <w:tcW w:w="2090" w:type="dxa"/>
          </w:tcPr>
          <w:p w14:paraId="6EF20628" w14:textId="77777777" w:rsid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data</w:t>
            </w:r>
          </w:p>
          <w:p w14:paraId="03311488" w14:textId="3EF27DCC" w:rsidR="009D01EF" w:rsidRPr="004D39DD" w:rsidRDefault="004D39DD"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uplaud</w:t>
            </w:r>
          </w:p>
        </w:tc>
        <w:tc>
          <w:tcPr>
            <w:tcW w:w="1170" w:type="dxa"/>
          </w:tcPr>
          <w:p w14:paraId="0CED4734" w14:textId="7FC91EBC" w:rsidR="009D01EF" w:rsidRDefault="009D01EF"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Blackbox</w:t>
            </w:r>
          </w:p>
        </w:tc>
        <w:tc>
          <w:tcPr>
            <w:tcW w:w="1985" w:type="dxa"/>
          </w:tcPr>
          <w:p w14:paraId="05D1464D" w14:textId="3BE072DE" w:rsidR="009D01EF" w:rsidRDefault="004D39DD" w:rsidP="009D01EF">
            <w:pPr>
              <w:pStyle w:val="ListParagraph"/>
              <w:spacing w:before="100" w:beforeAutospacing="1" w:after="100" w:afterAutospacing="1" w:line="360" w:lineRule="auto"/>
              <w:ind w:left="0"/>
              <w:jc w:val="both"/>
              <w:rPr>
                <w:rFonts w:eastAsia="Times New Roman" w:cs="Times New Roman"/>
                <w:b/>
                <w:sz w:val="24"/>
                <w:szCs w:val="24"/>
                <w:lang w:bidi="ar-SA"/>
              </w:rPr>
            </w:pPr>
            <w:r w:rsidRPr="00487380">
              <w:t>Equivalence Partitioning</w:t>
            </w:r>
          </w:p>
        </w:tc>
      </w:tr>
      <w:tr w:rsidR="004D39DD" w14:paraId="53E58FFC" w14:textId="77777777" w:rsidTr="00AC6428">
        <w:tc>
          <w:tcPr>
            <w:tcW w:w="567" w:type="dxa"/>
          </w:tcPr>
          <w:p w14:paraId="4F94300E" w14:textId="27124441" w:rsidR="004D39DD" w:rsidRPr="004D39DD" w:rsidRDefault="004D39DD"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4</w:t>
            </w:r>
          </w:p>
        </w:tc>
        <w:tc>
          <w:tcPr>
            <w:tcW w:w="2126" w:type="dxa"/>
          </w:tcPr>
          <w:p w14:paraId="03045FC8" w14:textId="311AA065" w:rsidR="004D39DD" w:rsidRPr="004D39DD" w:rsidRDefault="004D39DD"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jadwal</w:t>
            </w:r>
          </w:p>
        </w:tc>
        <w:tc>
          <w:tcPr>
            <w:tcW w:w="2090" w:type="dxa"/>
          </w:tcPr>
          <w:p w14:paraId="7D672287" w14:textId="27E9C82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79E9F52" w14:textId="2017A5BB"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jatwal</w:t>
            </w:r>
          </w:p>
          <w:p w14:paraId="043604E2" w14:textId="4BC715E1"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jatwal</w:t>
            </w:r>
          </w:p>
          <w:p w14:paraId="3073E071" w14:textId="05842C93" w:rsid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jatwal</w:t>
            </w:r>
          </w:p>
          <w:p w14:paraId="59DB3533" w14:textId="7390DD36" w:rsidR="00AC6428" w:rsidRPr="00AC6428" w:rsidRDefault="00AC6428" w:rsidP="004D39DD">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jatwal</w:t>
            </w:r>
          </w:p>
        </w:tc>
        <w:tc>
          <w:tcPr>
            <w:tcW w:w="1170" w:type="dxa"/>
          </w:tcPr>
          <w:p w14:paraId="4994D28D" w14:textId="113200E2"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985" w:type="dxa"/>
          </w:tcPr>
          <w:p w14:paraId="6D5E40B7" w14:textId="2CA37322"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22076DE2" w14:textId="77777777" w:rsidTr="00AC6428">
        <w:tc>
          <w:tcPr>
            <w:tcW w:w="567" w:type="dxa"/>
          </w:tcPr>
          <w:p w14:paraId="006EA5CC" w14:textId="4EAFA940"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5</w:t>
            </w:r>
          </w:p>
        </w:tc>
        <w:tc>
          <w:tcPr>
            <w:tcW w:w="2126" w:type="dxa"/>
          </w:tcPr>
          <w:p w14:paraId="2FDB2F2B" w14:textId="03802E51"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Map</w:t>
            </w:r>
          </w:p>
        </w:tc>
        <w:tc>
          <w:tcPr>
            <w:tcW w:w="2090" w:type="dxa"/>
          </w:tcPr>
          <w:p w14:paraId="32D84229"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2D6EEE2C" w14:textId="7ED268C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map</w:t>
            </w:r>
          </w:p>
          <w:p w14:paraId="13B3C835" w14:textId="46AD3B73"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map</w:t>
            </w:r>
          </w:p>
          <w:p w14:paraId="731451E6" w14:textId="4D96F979"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map</w:t>
            </w:r>
          </w:p>
          <w:p w14:paraId="06AD56F9" w14:textId="251C3FAC"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map</w:t>
            </w:r>
          </w:p>
        </w:tc>
        <w:tc>
          <w:tcPr>
            <w:tcW w:w="1170" w:type="dxa"/>
          </w:tcPr>
          <w:p w14:paraId="42EE3EF9" w14:textId="4658AA87"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985" w:type="dxa"/>
          </w:tcPr>
          <w:p w14:paraId="48F2B49B" w14:textId="1584B9F1"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4D39DD" w14:paraId="4E84429D" w14:textId="77777777" w:rsidTr="00AC6428">
        <w:tc>
          <w:tcPr>
            <w:tcW w:w="567" w:type="dxa"/>
          </w:tcPr>
          <w:p w14:paraId="541638B0" w14:textId="47C3753D" w:rsidR="004D39DD"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6</w:t>
            </w:r>
          </w:p>
        </w:tc>
        <w:tc>
          <w:tcPr>
            <w:tcW w:w="2126" w:type="dxa"/>
          </w:tcPr>
          <w:p w14:paraId="73898855" w14:textId="5E8AC116" w:rsidR="004D39DD" w:rsidRPr="00AC6428" w:rsidRDefault="00AC6428"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ajian</w:t>
            </w:r>
          </w:p>
        </w:tc>
        <w:tc>
          <w:tcPr>
            <w:tcW w:w="2090" w:type="dxa"/>
          </w:tcPr>
          <w:p w14:paraId="677D92AB"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770A1A1" w14:textId="0DFF27C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kajian</w:t>
            </w:r>
          </w:p>
          <w:p w14:paraId="16F592D4" w14:textId="031C2ED8"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kajian</w:t>
            </w:r>
          </w:p>
          <w:p w14:paraId="660E93B9" w14:textId="6B3DC53F"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kajian</w:t>
            </w:r>
          </w:p>
          <w:p w14:paraId="7E402142" w14:textId="6BD91C36" w:rsidR="004D39DD"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kajian</w:t>
            </w:r>
          </w:p>
        </w:tc>
        <w:tc>
          <w:tcPr>
            <w:tcW w:w="1170" w:type="dxa"/>
          </w:tcPr>
          <w:p w14:paraId="7D48CEE5" w14:textId="5292E15F" w:rsidR="004D39DD" w:rsidRPr="00487380" w:rsidRDefault="004D39DD" w:rsidP="009D01EF">
            <w:pPr>
              <w:pStyle w:val="ListParagraph"/>
              <w:spacing w:before="100" w:beforeAutospacing="1" w:after="100" w:afterAutospacing="1" w:line="360" w:lineRule="auto"/>
              <w:ind w:left="0"/>
              <w:jc w:val="both"/>
            </w:pPr>
            <w:r w:rsidRPr="00487380">
              <w:t>Blackbox</w:t>
            </w:r>
          </w:p>
        </w:tc>
        <w:tc>
          <w:tcPr>
            <w:tcW w:w="1985" w:type="dxa"/>
          </w:tcPr>
          <w:p w14:paraId="6D361303" w14:textId="1FDE1D2F" w:rsidR="004D39DD" w:rsidRPr="00487380" w:rsidRDefault="004D39DD" w:rsidP="009D01EF">
            <w:pPr>
              <w:pStyle w:val="ListParagraph"/>
              <w:spacing w:before="100" w:beforeAutospacing="1" w:after="100" w:afterAutospacing="1" w:line="360" w:lineRule="auto"/>
              <w:ind w:left="0"/>
              <w:jc w:val="both"/>
            </w:pPr>
            <w:r w:rsidRPr="00487380">
              <w:t>Equivalence Partitioning</w:t>
            </w:r>
          </w:p>
        </w:tc>
      </w:tr>
      <w:tr w:rsidR="00AC6428" w14:paraId="3F611209" w14:textId="77777777" w:rsidTr="00AC6428">
        <w:tc>
          <w:tcPr>
            <w:tcW w:w="567" w:type="dxa"/>
          </w:tcPr>
          <w:p w14:paraId="3AA2471E" w14:textId="5FA3C644"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7</w:t>
            </w:r>
          </w:p>
        </w:tc>
        <w:tc>
          <w:tcPr>
            <w:tcW w:w="2126" w:type="dxa"/>
          </w:tcPr>
          <w:p w14:paraId="7E8F2FF3" w14:textId="0D6E1300"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Manage user</w:t>
            </w:r>
          </w:p>
        </w:tc>
        <w:tc>
          <w:tcPr>
            <w:tcW w:w="2090" w:type="dxa"/>
          </w:tcPr>
          <w:p w14:paraId="1F56C397" w14:textId="77777777"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Melakukan </w:t>
            </w:r>
          </w:p>
          <w:p w14:paraId="5E9A3FB6" w14:textId="29F0F13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ambah user</w:t>
            </w:r>
          </w:p>
          <w:p w14:paraId="5E8B0A5F" w14:textId="1E5D3854"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hapus user</w:t>
            </w:r>
          </w:p>
          <w:p w14:paraId="1719D5E0" w14:textId="77DF73CD"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ngedit user</w:t>
            </w:r>
          </w:p>
          <w:p w14:paraId="562F6640" w14:textId="55141E35" w:rsidR="00AC6428"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ihat user</w:t>
            </w:r>
          </w:p>
        </w:tc>
        <w:tc>
          <w:tcPr>
            <w:tcW w:w="1170" w:type="dxa"/>
          </w:tcPr>
          <w:p w14:paraId="73729185" w14:textId="359601BF"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985" w:type="dxa"/>
          </w:tcPr>
          <w:p w14:paraId="0D458737" w14:textId="7C761097"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AC6428" w14:paraId="66D54705" w14:textId="77777777" w:rsidTr="00AC6428">
        <w:tc>
          <w:tcPr>
            <w:tcW w:w="567" w:type="dxa"/>
          </w:tcPr>
          <w:p w14:paraId="058BEC29" w14:textId="28FA0E33" w:rsidR="00AC6428" w:rsidRPr="00AC6428" w:rsidRDefault="00AC6428"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8</w:t>
            </w:r>
          </w:p>
        </w:tc>
        <w:tc>
          <w:tcPr>
            <w:tcW w:w="2126" w:type="dxa"/>
          </w:tcPr>
          <w:p w14:paraId="63EF87DC" w14:textId="58556AEA" w:rsidR="00AC6428" w:rsidRPr="00AC6428"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 xml:space="preserve">Manage chat </w:t>
            </w:r>
          </w:p>
        </w:tc>
        <w:tc>
          <w:tcPr>
            <w:tcW w:w="2090" w:type="dxa"/>
          </w:tcPr>
          <w:p w14:paraId="3891FC7C" w14:textId="77777777" w:rsid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Melakukan</w:t>
            </w:r>
          </w:p>
          <w:p w14:paraId="7BA5B675" w14:textId="7070081B" w:rsidR="00AC6428"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deaktifasi chat</w:t>
            </w:r>
          </w:p>
          <w:p w14:paraId="773BDEC6" w14:textId="058D1FFF" w:rsidR="00AC6428" w:rsidRPr="00FE09DA" w:rsidRDefault="00AC6428" w:rsidP="00AC6428">
            <w:pPr>
              <w:pStyle w:val="ListParagraph"/>
              <w:spacing w:before="100" w:beforeAutospacing="1" w:after="100" w:afterAutospacing="1"/>
              <w:ind w:left="0"/>
              <w:jc w:val="both"/>
              <w:rPr>
                <w:rFonts w:eastAsia="Times New Roman" w:cs="Times New Roman"/>
                <w:sz w:val="24"/>
                <w:szCs w:val="24"/>
                <w:lang w:bidi="ar-SA"/>
              </w:rPr>
            </w:pPr>
          </w:p>
        </w:tc>
        <w:tc>
          <w:tcPr>
            <w:tcW w:w="1170" w:type="dxa"/>
          </w:tcPr>
          <w:p w14:paraId="4EDE3702" w14:textId="56CDD27A" w:rsidR="00AC6428" w:rsidRPr="00487380" w:rsidRDefault="00AC6428" w:rsidP="009D01EF">
            <w:pPr>
              <w:pStyle w:val="ListParagraph"/>
              <w:spacing w:before="100" w:beforeAutospacing="1" w:after="100" w:afterAutospacing="1" w:line="360" w:lineRule="auto"/>
              <w:ind w:left="0"/>
              <w:jc w:val="both"/>
            </w:pPr>
            <w:r w:rsidRPr="00487380">
              <w:t>Blackbox</w:t>
            </w:r>
          </w:p>
        </w:tc>
        <w:tc>
          <w:tcPr>
            <w:tcW w:w="1985" w:type="dxa"/>
          </w:tcPr>
          <w:p w14:paraId="3DF122EA" w14:textId="58677999" w:rsidR="00AC6428" w:rsidRPr="00487380" w:rsidRDefault="00AC6428" w:rsidP="009D01EF">
            <w:pPr>
              <w:pStyle w:val="ListParagraph"/>
              <w:spacing w:before="100" w:beforeAutospacing="1" w:after="100" w:afterAutospacing="1" w:line="360" w:lineRule="auto"/>
              <w:ind w:left="0"/>
              <w:jc w:val="both"/>
            </w:pPr>
            <w:r w:rsidRPr="00487380">
              <w:t>Equivalence Partitioning</w:t>
            </w:r>
          </w:p>
        </w:tc>
      </w:tr>
      <w:tr w:rsidR="00FE09DA" w14:paraId="78F379BF" w14:textId="77777777" w:rsidTr="00AC6428">
        <w:tc>
          <w:tcPr>
            <w:tcW w:w="567" w:type="dxa"/>
          </w:tcPr>
          <w:p w14:paraId="7D45617C" w14:textId="2F928634" w:rsidR="00FE09DA" w:rsidRPr="00FE09DA" w:rsidRDefault="00FE09DA" w:rsidP="009D01EF">
            <w:pPr>
              <w:pStyle w:val="ListParagraph"/>
              <w:spacing w:before="100" w:beforeAutospacing="1" w:after="100" w:afterAutospacing="1" w:line="360" w:lineRule="auto"/>
              <w:ind w:left="0"/>
              <w:jc w:val="center"/>
              <w:rPr>
                <w:rFonts w:eastAsia="Times New Roman" w:cs="Times New Roman"/>
                <w:sz w:val="24"/>
                <w:szCs w:val="24"/>
                <w:lang w:bidi="ar-SA"/>
              </w:rPr>
            </w:pPr>
            <w:r>
              <w:rPr>
                <w:rFonts w:eastAsia="Times New Roman" w:cs="Times New Roman"/>
                <w:sz w:val="24"/>
                <w:szCs w:val="24"/>
                <w:lang w:bidi="ar-SA"/>
              </w:rPr>
              <w:t>9</w:t>
            </w:r>
          </w:p>
        </w:tc>
        <w:tc>
          <w:tcPr>
            <w:tcW w:w="2126" w:type="dxa"/>
          </w:tcPr>
          <w:p w14:paraId="69B9CEE0" w14:textId="48813783" w:rsidR="00FE09DA" w:rsidRPr="00FE09DA" w:rsidRDefault="00FE09DA" w:rsidP="009D01EF">
            <w:pPr>
              <w:pStyle w:val="ListParagraph"/>
              <w:spacing w:before="100" w:beforeAutospacing="1" w:after="100" w:afterAutospacing="1" w:line="360" w:lineRule="auto"/>
              <w:ind w:left="0"/>
              <w:jc w:val="both"/>
              <w:rPr>
                <w:rFonts w:eastAsia="Times New Roman" w:cs="Times New Roman"/>
                <w:sz w:val="24"/>
                <w:szCs w:val="24"/>
                <w:lang w:bidi="ar-SA"/>
              </w:rPr>
            </w:pPr>
            <w:r>
              <w:rPr>
                <w:rFonts w:eastAsia="Times New Roman" w:cs="Times New Roman"/>
                <w:sz w:val="24"/>
                <w:szCs w:val="24"/>
                <w:lang w:bidi="ar-SA"/>
              </w:rPr>
              <w:t>Halaman Keluar</w:t>
            </w:r>
          </w:p>
        </w:tc>
        <w:tc>
          <w:tcPr>
            <w:tcW w:w="2090" w:type="dxa"/>
          </w:tcPr>
          <w:p w14:paraId="184258E5" w14:textId="5D726EC5" w:rsidR="00FE09DA" w:rsidRPr="00FE09DA" w:rsidRDefault="00FE09DA" w:rsidP="00AC6428">
            <w:pPr>
              <w:pStyle w:val="ListParagraph"/>
              <w:spacing w:before="100" w:beforeAutospacing="1" w:after="100" w:afterAutospacing="1"/>
              <w:ind w:left="0"/>
              <w:jc w:val="both"/>
              <w:rPr>
                <w:rFonts w:eastAsia="Times New Roman" w:cs="Times New Roman"/>
                <w:sz w:val="24"/>
                <w:szCs w:val="24"/>
                <w:lang w:bidi="ar-SA"/>
              </w:rPr>
            </w:pPr>
            <w:r>
              <w:rPr>
                <w:rFonts w:eastAsia="Times New Roman" w:cs="Times New Roman"/>
                <w:sz w:val="24"/>
                <w:szCs w:val="24"/>
                <w:lang w:bidi="ar-SA"/>
              </w:rPr>
              <w:t xml:space="preserve">Pilih keluar </w:t>
            </w:r>
          </w:p>
        </w:tc>
        <w:tc>
          <w:tcPr>
            <w:tcW w:w="1170" w:type="dxa"/>
          </w:tcPr>
          <w:p w14:paraId="445903C9" w14:textId="0BD0EF1B" w:rsidR="00FE09DA" w:rsidRPr="00487380" w:rsidRDefault="00FE09DA" w:rsidP="009D01EF">
            <w:pPr>
              <w:pStyle w:val="ListParagraph"/>
              <w:spacing w:before="100" w:beforeAutospacing="1" w:after="100" w:afterAutospacing="1" w:line="360" w:lineRule="auto"/>
              <w:ind w:left="0"/>
              <w:jc w:val="both"/>
            </w:pPr>
            <w:r w:rsidRPr="00487380">
              <w:t>Blackbox</w:t>
            </w:r>
          </w:p>
        </w:tc>
        <w:tc>
          <w:tcPr>
            <w:tcW w:w="1985" w:type="dxa"/>
          </w:tcPr>
          <w:p w14:paraId="25F31182" w14:textId="29BF59F6" w:rsidR="00FE09DA" w:rsidRPr="00487380" w:rsidRDefault="00FE09DA" w:rsidP="009D01EF">
            <w:pPr>
              <w:pStyle w:val="ListParagraph"/>
              <w:spacing w:before="100" w:beforeAutospacing="1" w:after="100" w:afterAutospacing="1" w:line="360" w:lineRule="auto"/>
              <w:ind w:left="0"/>
              <w:jc w:val="both"/>
            </w:pPr>
            <w:r w:rsidRPr="00487380">
              <w:t>Equivalence Partitioning</w:t>
            </w:r>
          </w:p>
        </w:tc>
      </w:tr>
    </w:tbl>
    <w:p w14:paraId="639B6CDD" w14:textId="77777777" w:rsidR="009D01EF" w:rsidRDefault="009D01EF" w:rsidP="004F0C35">
      <w:pPr>
        <w:pStyle w:val="ListParagraph"/>
        <w:spacing w:before="100" w:beforeAutospacing="1" w:after="100" w:afterAutospacing="1" w:line="360" w:lineRule="auto"/>
        <w:jc w:val="both"/>
        <w:rPr>
          <w:rFonts w:eastAsia="Times New Roman" w:cs="Times New Roman"/>
          <w:b/>
          <w:sz w:val="24"/>
          <w:szCs w:val="24"/>
          <w:lang w:bidi="ar-SA"/>
        </w:rPr>
      </w:pPr>
    </w:p>
    <w:p w14:paraId="516B3175" w14:textId="77777777" w:rsidR="00F07873" w:rsidRPr="00A1558C" w:rsidRDefault="00F07873" w:rsidP="00F07873">
      <w:pPr>
        <w:pStyle w:val="ListParagraph"/>
        <w:spacing w:before="100" w:beforeAutospacing="1" w:after="100" w:afterAutospacing="1" w:line="360" w:lineRule="auto"/>
        <w:jc w:val="both"/>
        <w:rPr>
          <w:rFonts w:eastAsia="Times New Roman" w:cs="Times New Roman"/>
          <w:b/>
          <w:sz w:val="24"/>
          <w:szCs w:val="24"/>
          <w:lang w:bidi="ar-SA"/>
        </w:rPr>
      </w:pPr>
    </w:p>
    <w:sectPr w:rsidR="00F07873" w:rsidRPr="00A1558C" w:rsidSect="00A92055">
      <w:footerReference w:type="default" r:id="rId52"/>
      <w:pgSz w:w="11901" w:h="16817"/>
      <w:pgMar w:top="1701" w:right="1701" w:bottom="1701" w:left="2268" w:header="720" w:footer="11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05BFD0" w14:textId="77777777" w:rsidR="009F6EB7" w:rsidRDefault="009F6EB7" w:rsidP="00D77ACA">
      <w:pPr>
        <w:spacing w:after="0" w:line="240" w:lineRule="auto"/>
      </w:pPr>
      <w:r>
        <w:separator/>
      </w:r>
    </w:p>
  </w:endnote>
  <w:endnote w:type="continuationSeparator" w:id="0">
    <w:p w14:paraId="028EBB63" w14:textId="77777777" w:rsidR="009F6EB7" w:rsidRDefault="009F6EB7"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7E1EAB" w:rsidRPr="00D25CCF" w14:paraId="4F71CEA1" w14:textId="77777777" w:rsidTr="00D25CCF">
      <w:trPr>
        <w:trHeight w:val="274"/>
        <w:jc w:val="center"/>
      </w:trPr>
      <w:tc>
        <w:tcPr>
          <w:tcW w:w="8359" w:type="dxa"/>
          <w:shd w:val="clear" w:color="auto" w:fill="0070C0"/>
          <w:vAlign w:val="center"/>
        </w:tcPr>
        <w:p w14:paraId="050B9994" w14:textId="711B7FDF" w:rsidR="007E1EAB" w:rsidRPr="00D25CCF" w:rsidRDefault="007E1EA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Content>
            <w:p w14:paraId="290F6A68" w14:textId="1B7A687E" w:rsidR="007E1EAB" w:rsidRPr="00D25CCF" w:rsidRDefault="007E1EA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7E1EAB" w:rsidRPr="00D25CCF" w:rsidRDefault="007E1EAB" w:rsidP="00ED0A7B">
    <w:pPr>
      <w:pStyle w:val="Footer"/>
      <w:rPr>
        <w:rFonts w:cs="Times New Roman"/>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7E1EAB" w:rsidRPr="00D25CCF" w14:paraId="41A0677A" w14:textId="77777777" w:rsidTr="00D25CCF">
      <w:trPr>
        <w:trHeight w:val="274"/>
        <w:jc w:val="center"/>
      </w:trPr>
      <w:tc>
        <w:tcPr>
          <w:tcW w:w="8359" w:type="dxa"/>
          <w:shd w:val="clear" w:color="auto" w:fill="0070C0"/>
          <w:vAlign w:val="center"/>
        </w:tcPr>
        <w:p w14:paraId="5067ECC7" w14:textId="77777777" w:rsidR="007E1EAB" w:rsidRPr="00D25CCF" w:rsidRDefault="007E1EA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Content>
            <w:p w14:paraId="3DF380C9" w14:textId="77777777" w:rsidR="007E1EAB" w:rsidRPr="00D25CCF" w:rsidRDefault="007E1EA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25</w:t>
              </w:r>
              <w:r w:rsidRPr="00D25CCF">
                <w:rPr>
                  <w:rFonts w:cs="Times New Roman"/>
                  <w:b/>
                  <w:bCs/>
                  <w:noProof/>
                </w:rPr>
                <w:fldChar w:fldCharType="end"/>
              </w:r>
            </w:p>
          </w:sdtContent>
        </w:sdt>
      </w:tc>
    </w:tr>
  </w:tbl>
  <w:p w14:paraId="41AE7F99" w14:textId="77777777" w:rsidR="007E1EAB" w:rsidRPr="00D25CCF" w:rsidRDefault="007E1EAB" w:rsidP="00ED0A7B">
    <w:pPr>
      <w:pStyle w:val="Footer"/>
      <w:rPr>
        <w:rFonts w:cs="Times New Roman"/>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7E1EAB" w:rsidRPr="00D25CCF" w14:paraId="6C75684A" w14:textId="77777777" w:rsidTr="00D25CCF">
      <w:trPr>
        <w:trHeight w:val="274"/>
        <w:jc w:val="center"/>
      </w:trPr>
      <w:tc>
        <w:tcPr>
          <w:tcW w:w="8359" w:type="dxa"/>
          <w:shd w:val="clear" w:color="auto" w:fill="0070C0"/>
          <w:vAlign w:val="center"/>
        </w:tcPr>
        <w:p w14:paraId="3A96A9A8" w14:textId="65718FC1" w:rsidR="007E1EAB" w:rsidRPr="00D25CCF" w:rsidRDefault="007E1EAB"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w:t>
          </w:r>
        </w:p>
      </w:tc>
      <w:tc>
        <w:tcPr>
          <w:tcW w:w="597" w:type="dxa"/>
          <w:shd w:val="clear" w:color="auto" w:fill="FFFF00"/>
          <w:vAlign w:val="center"/>
        </w:tcPr>
        <w:sdt>
          <w:sdtPr>
            <w:rPr>
              <w:rFonts w:cs="Times New Roman"/>
            </w:rPr>
            <w:id w:val="-2043820323"/>
            <w:docPartObj>
              <w:docPartGallery w:val="Page Numbers (Top of Page)"/>
              <w:docPartUnique/>
            </w:docPartObj>
          </w:sdtPr>
          <w:sdtContent>
            <w:p w14:paraId="40F75B46" w14:textId="77777777" w:rsidR="007E1EAB" w:rsidRPr="00D25CCF" w:rsidRDefault="007E1EAB"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sidR="006B4AA7">
                <w:rPr>
                  <w:rFonts w:cs="Times New Roman"/>
                  <w:b/>
                  <w:bCs/>
                  <w:noProof/>
                </w:rPr>
                <w:t>47</w:t>
              </w:r>
              <w:r w:rsidRPr="00D25CCF">
                <w:rPr>
                  <w:rFonts w:cs="Times New Roman"/>
                  <w:b/>
                  <w:bCs/>
                  <w:noProof/>
                </w:rPr>
                <w:fldChar w:fldCharType="end"/>
              </w:r>
            </w:p>
          </w:sdtContent>
        </w:sdt>
      </w:tc>
    </w:tr>
  </w:tbl>
  <w:p w14:paraId="6F2ED33E" w14:textId="77777777" w:rsidR="007E1EAB" w:rsidRPr="00D25CCF" w:rsidRDefault="007E1EAB" w:rsidP="00ED0A7B">
    <w:pPr>
      <w:pStyle w:val="Footer"/>
      <w:rPr>
        <w:rFonts w:cs="Times New Roman"/>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C93A7" w14:textId="77777777" w:rsidR="009F6EB7" w:rsidRDefault="009F6EB7" w:rsidP="00D77ACA">
      <w:pPr>
        <w:spacing w:after="0" w:line="240" w:lineRule="auto"/>
      </w:pPr>
      <w:r>
        <w:separator/>
      </w:r>
    </w:p>
  </w:footnote>
  <w:footnote w:type="continuationSeparator" w:id="0">
    <w:p w14:paraId="75880E96" w14:textId="77777777" w:rsidR="009F6EB7" w:rsidRDefault="009F6EB7"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A15F6" w14:textId="25A71DFC" w:rsidR="007E1EAB" w:rsidRPr="002E36DA" w:rsidRDefault="007E1EAB" w:rsidP="002E36DA">
    <w:pPr>
      <w:pStyle w:val="Header"/>
      <w:jc w:val="right"/>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8087C"/>
    <w:multiLevelType w:val="hybridMultilevel"/>
    <w:tmpl w:val="5D2CEE44"/>
    <w:lvl w:ilvl="0" w:tplc="3460D8EC">
      <w:start w:val="1"/>
      <w:numFmt w:val="bullet"/>
      <w:lvlText w:val=""/>
      <w:lvlJc w:val="left"/>
      <w:pPr>
        <w:tabs>
          <w:tab w:val="num" w:pos="720"/>
        </w:tabs>
        <w:ind w:left="720" w:hanging="360"/>
      </w:pPr>
      <w:rPr>
        <w:rFonts w:ascii="Wingdings" w:hAnsi="Wingdings" w:hint="default"/>
      </w:rPr>
    </w:lvl>
    <w:lvl w:ilvl="1" w:tplc="8C66A67A" w:tentative="1">
      <w:start w:val="1"/>
      <w:numFmt w:val="bullet"/>
      <w:lvlText w:val=""/>
      <w:lvlJc w:val="left"/>
      <w:pPr>
        <w:tabs>
          <w:tab w:val="num" w:pos="1440"/>
        </w:tabs>
        <w:ind w:left="1440" w:hanging="360"/>
      </w:pPr>
      <w:rPr>
        <w:rFonts w:ascii="Wingdings" w:hAnsi="Wingdings" w:hint="default"/>
      </w:rPr>
    </w:lvl>
    <w:lvl w:ilvl="2" w:tplc="1E225744" w:tentative="1">
      <w:start w:val="1"/>
      <w:numFmt w:val="bullet"/>
      <w:lvlText w:val=""/>
      <w:lvlJc w:val="left"/>
      <w:pPr>
        <w:tabs>
          <w:tab w:val="num" w:pos="2160"/>
        </w:tabs>
        <w:ind w:left="2160" w:hanging="360"/>
      </w:pPr>
      <w:rPr>
        <w:rFonts w:ascii="Wingdings" w:hAnsi="Wingdings" w:hint="default"/>
      </w:rPr>
    </w:lvl>
    <w:lvl w:ilvl="3" w:tplc="63344F30" w:tentative="1">
      <w:start w:val="1"/>
      <w:numFmt w:val="bullet"/>
      <w:lvlText w:val=""/>
      <w:lvlJc w:val="left"/>
      <w:pPr>
        <w:tabs>
          <w:tab w:val="num" w:pos="2880"/>
        </w:tabs>
        <w:ind w:left="2880" w:hanging="360"/>
      </w:pPr>
      <w:rPr>
        <w:rFonts w:ascii="Wingdings" w:hAnsi="Wingdings" w:hint="default"/>
      </w:rPr>
    </w:lvl>
    <w:lvl w:ilvl="4" w:tplc="6A883E4E" w:tentative="1">
      <w:start w:val="1"/>
      <w:numFmt w:val="bullet"/>
      <w:lvlText w:val=""/>
      <w:lvlJc w:val="left"/>
      <w:pPr>
        <w:tabs>
          <w:tab w:val="num" w:pos="3600"/>
        </w:tabs>
        <w:ind w:left="3600" w:hanging="360"/>
      </w:pPr>
      <w:rPr>
        <w:rFonts w:ascii="Wingdings" w:hAnsi="Wingdings" w:hint="default"/>
      </w:rPr>
    </w:lvl>
    <w:lvl w:ilvl="5" w:tplc="8E802D20" w:tentative="1">
      <w:start w:val="1"/>
      <w:numFmt w:val="bullet"/>
      <w:lvlText w:val=""/>
      <w:lvlJc w:val="left"/>
      <w:pPr>
        <w:tabs>
          <w:tab w:val="num" w:pos="4320"/>
        </w:tabs>
        <w:ind w:left="4320" w:hanging="360"/>
      </w:pPr>
      <w:rPr>
        <w:rFonts w:ascii="Wingdings" w:hAnsi="Wingdings" w:hint="default"/>
      </w:rPr>
    </w:lvl>
    <w:lvl w:ilvl="6" w:tplc="A85662F4" w:tentative="1">
      <w:start w:val="1"/>
      <w:numFmt w:val="bullet"/>
      <w:lvlText w:val=""/>
      <w:lvlJc w:val="left"/>
      <w:pPr>
        <w:tabs>
          <w:tab w:val="num" w:pos="5040"/>
        </w:tabs>
        <w:ind w:left="5040" w:hanging="360"/>
      </w:pPr>
      <w:rPr>
        <w:rFonts w:ascii="Wingdings" w:hAnsi="Wingdings" w:hint="default"/>
      </w:rPr>
    </w:lvl>
    <w:lvl w:ilvl="7" w:tplc="9850C788" w:tentative="1">
      <w:start w:val="1"/>
      <w:numFmt w:val="bullet"/>
      <w:lvlText w:val=""/>
      <w:lvlJc w:val="left"/>
      <w:pPr>
        <w:tabs>
          <w:tab w:val="num" w:pos="5760"/>
        </w:tabs>
        <w:ind w:left="5760" w:hanging="360"/>
      </w:pPr>
      <w:rPr>
        <w:rFonts w:ascii="Wingdings" w:hAnsi="Wingdings" w:hint="default"/>
      </w:rPr>
    </w:lvl>
    <w:lvl w:ilvl="8" w:tplc="27F446BE" w:tentative="1">
      <w:start w:val="1"/>
      <w:numFmt w:val="bullet"/>
      <w:lvlText w:val=""/>
      <w:lvlJc w:val="left"/>
      <w:pPr>
        <w:tabs>
          <w:tab w:val="num" w:pos="6480"/>
        </w:tabs>
        <w:ind w:left="6480" w:hanging="360"/>
      </w:pPr>
      <w:rPr>
        <w:rFonts w:ascii="Wingdings" w:hAnsi="Wingdings" w:hint="default"/>
      </w:rPr>
    </w:lvl>
  </w:abstractNum>
  <w:abstractNum w:abstractNumId="1">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3075FA8"/>
    <w:multiLevelType w:val="hybridMultilevel"/>
    <w:tmpl w:val="EB9C5E96"/>
    <w:lvl w:ilvl="0" w:tplc="37307E4A">
      <w:start w:val="1"/>
      <w:numFmt w:val="bullet"/>
      <w:lvlText w:val=""/>
      <w:lvlJc w:val="left"/>
      <w:pPr>
        <w:tabs>
          <w:tab w:val="num" w:pos="720"/>
        </w:tabs>
        <w:ind w:left="720" w:hanging="360"/>
      </w:pPr>
      <w:rPr>
        <w:rFonts w:ascii="Wingdings" w:hAnsi="Wingdings" w:hint="default"/>
      </w:rPr>
    </w:lvl>
    <w:lvl w:ilvl="1" w:tplc="4F028E36" w:tentative="1">
      <w:start w:val="1"/>
      <w:numFmt w:val="bullet"/>
      <w:lvlText w:val=""/>
      <w:lvlJc w:val="left"/>
      <w:pPr>
        <w:tabs>
          <w:tab w:val="num" w:pos="1440"/>
        </w:tabs>
        <w:ind w:left="1440" w:hanging="360"/>
      </w:pPr>
      <w:rPr>
        <w:rFonts w:ascii="Wingdings" w:hAnsi="Wingdings" w:hint="default"/>
      </w:rPr>
    </w:lvl>
    <w:lvl w:ilvl="2" w:tplc="5AD2B694" w:tentative="1">
      <w:start w:val="1"/>
      <w:numFmt w:val="bullet"/>
      <w:lvlText w:val=""/>
      <w:lvlJc w:val="left"/>
      <w:pPr>
        <w:tabs>
          <w:tab w:val="num" w:pos="2160"/>
        </w:tabs>
        <w:ind w:left="2160" w:hanging="360"/>
      </w:pPr>
      <w:rPr>
        <w:rFonts w:ascii="Wingdings" w:hAnsi="Wingdings" w:hint="default"/>
      </w:rPr>
    </w:lvl>
    <w:lvl w:ilvl="3" w:tplc="EB6052CE" w:tentative="1">
      <w:start w:val="1"/>
      <w:numFmt w:val="bullet"/>
      <w:lvlText w:val=""/>
      <w:lvlJc w:val="left"/>
      <w:pPr>
        <w:tabs>
          <w:tab w:val="num" w:pos="2880"/>
        </w:tabs>
        <w:ind w:left="2880" w:hanging="360"/>
      </w:pPr>
      <w:rPr>
        <w:rFonts w:ascii="Wingdings" w:hAnsi="Wingdings" w:hint="default"/>
      </w:rPr>
    </w:lvl>
    <w:lvl w:ilvl="4" w:tplc="3F0C2AD4" w:tentative="1">
      <w:start w:val="1"/>
      <w:numFmt w:val="bullet"/>
      <w:lvlText w:val=""/>
      <w:lvlJc w:val="left"/>
      <w:pPr>
        <w:tabs>
          <w:tab w:val="num" w:pos="3600"/>
        </w:tabs>
        <w:ind w:left="3600" w:hanging="360"/>
      </w:pPr>
      <w:rPr>
        <w:rFonts w:ascii="Wingdings" w:hAnsi="Wingdings" w:hint="default"/>
      </w:rPr>
    </w:lvl>
    <w:lvl w:ilvl="5" w:tplc="7EF024C0" w:tentative="1">
      <w:start w:val="1"/>
      <w:numFmt w:val="bullet"/>
      <w:lvlText w:val=""/>
      <w:lvlJc w:val="left"/>
      <w:pPr>
        <w:tabs>
          <w:tab w:val="num" w:pos="4320"/>
        </w:tabs>
        <w:ind w:left="4320" w:hanging="360"/>
      </w:pPr>
      <w:rPr>
        <w:rFonts w:ascii="Wingdings" w:hAnsi="Wingdings" w:hint="default"/>
      </w:rPr>
    </w:lvl>
    <w:lvl w:ilvl="6" w:tplc="489846B2" w:tentative="1">
      <w:start w:val="1"/>
      <w:numFmt w:val="bullet"/>
      <w:lvlText w:val=""/>
      <w:lvlJc w:val="left"/>
      <w:pPr>
        <w:tabs>
          <w:tab w:val="num" w:pos="5040"/>
        </w:tabs>
        <w:ind w:left="5040" w:hanging="360"/>
      </w:pPr>
      <w:rPr>
        <w:rFonts w:ascii="Wingdings" w:hAnsi="Wingdings" w:hint="default"/>
      </w:rPr>
    </w:lvl>
    <w:lvl w:ilvl="7" w:tplc="73E8E760" w:tentative="1">
      <w:start w:val="1"/>
      <w:numFmt w:val="bullet"/>
      <w:lvlText w:val=""/>
      <w:lvlJc w:val="left"/>
      <w:pPr>
        <w:tabs>
          <w:tab w:val="num" w:pos="5760"/>
        </w:tabs>
        <w:ind w:left="5760" w:hanging="360"/>
      </w:pPr>
      <w:rPr>
        <w:rFonts w:ascii="Wingdings" w:hAnsi="Wingdings" w:hint="default"/>
      </w:rPr>
    </w:lvl>
    <w:lvl w:ilvl="8" w:tplc="F59AB7B6" w:tentative="1">
      <w:start w:val="1"/>
      <w:numFmt w:val="bullet"/>
      <w:lvlText w:val=""/>
      <w:lvlJc w:val="left"/>
      <w:pPr>
        <w:tabs>
          <w:tab w:val="num" w:pos="6480"/>
        </w:tabs>
        <w:ind w:left="6480" w:hanging="360"/>
      </w:pPr>
      <w:rPr>
        <w:rFonts w:ascii="Wingdings" w:hAnsi="Wingdings" w:hint="default"/>
      </w:rPr>
    </w:lvl>
  </w:abstractNum>
  <w:abstractNum w:abstractNumId="3">
    <w:nsid w:val="03270C1D"/>
    <w:multiLevelType w:val="multilevel"/>
    <w:tmpl w:val="EE32AEC8"/>
    <w:lvl w:ilvl="0">
      <w:start w:val="2"/>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70" w:hanging="360"/>
      </w:pPr>
      <w:rPr>
        <w:rFonts w:ascii="Times New Roman" w:hAnsi="Times New Roman" w:cs="Times New Roman" w:hint="default"/>
      </w:rPr>
    </w:lvl>
    <w:lvl w:ilvl="2">
      <w:start w:val="1"/>
      <w:numFmt w:val="decimal"/>
      <w:lvlText w:val="%1.%2.%3"/>
      <w:lvlJc w:val="left"/>
      <w:pPr>
        <w:ind w:left="2880" w:hanging="720"/>
      </w:pPr>
      <w:rPr>
        <w:rFonts w:ascii="Times New Roman" w:hAnsi="Times New Roman" w:cs="Times New Roman" w:hint="default"/>
      </w:rPr>
    </w:lvl>
    <w:lvl w:ilvl="3">
      <w:start w:val="1"/>
      <w:numFmt w:val="decimal"/>
      <w:lvlText w:val="%1.%2.%3.%4"/>
      <w:lvlJc w:val="left"/>
      <w:pPr>
        <w:ind w:left="3960" w:hanging="720"/>
      </w:pPr>
      <w:rPr>
        <w:rFonts w:ascii="Times New Roman" w:hAnsi="Times New Roman" w:cs="Times New Roman" w:hint="default"/>
      </w:rPr>
    </w:lvl>
    <w:lvl w:ilvl="4">
      <w:start w:val="1"/>
      <w:numFmt w:val="decimal"/>
      <w:lvlText w:val="%1.%2.%3.%4.%5"/>
      <w:lvlJc w:val="left"/>
      <w:pPr>
        <w:ind w:left="5400" w:hanging="1080"/>
      </w:pPr>
      <w:rPr>
        <w:rFonts w:ascii="Times New Roman" w:hAnsi="Times New Roman" w:cs="Times New Roman" w:hint="default"/>
      </w:rPr>
    </w:lvl>
    <w:lvl w:ilvl="5">
      <w:start w:val="1"/>
      <w:numFmt w:val="decimal"/>
      <w:lvlText w:val="%1.%2.%3.%4.%5.%6"/>
      <w:lvlJc w:val="left"/>
      <w:pPr>
        <w:ind w:left="6480" w:hanging="1080"/>
      </w:pPr>
      <w:rPr>
        <w:rFonts w:ascii="Times New Roman" w:hAnsi="Times New Roman" w:cs="Times New Roman" w:hint="default"/>
      </w:rPr>
    </w:lvl>
    <w:lvl w:ilvl="6">
      <w:start w:val="1"/>
      <w:numFmt w:val="decimal"/>
      <w:lvlText w:val="%1.%2.%3.%4.%5.%6.%7"/>
      <w:lvlJc w:val="left"/>
      <w:pPr>
        <w:ind w:left="7920" w:hanging="1440"/>
      </w:pPr>
      <w:rPr>
        <w:rFonts w:ascii="Times New Roman" w:hAnsi="Times New Roman" w:cs="Times New Roman" w:hint="default"/>
      </w:rPr>
    </w:lvl>
    <w:lvl w:ilvl="7">
      <w:start w:val="1"/>
      <w:numFmt w:val="decimal"/>
      <w:lvlText w:val="%1.%2.%3.%4.%5.%6.%7.%8"/>
      <w:lvlJc w:val="left"/>
      <w:pPr>
        <w:ind w:left="9000" w:hanging="1440"/>
      </w:pPr>
      <w:rPr>
        <w:rFonts w:ascii="Times New Roman" w:hAnsi="Times New Roman" w:cs="Times New Roman" w:hint="default"/>
      </w:rPr>
    </w:lvl>
    <w:lvl w:ilvl="8">
      <w:start w:val="1"/>
      <w:numFmt w:val="decimal"/>
      <w:lvlText w:val="%1.%2.%3.%4.%5.%6.%7.%8.%9"/>
      <w:lvlJc w:val="left"/>
      <w:pPr>
        <w:ind w:left="10440" w:hanging="1800"/>
      </w:pPr>
      <w:rPr>
        <w:rFonts w:ascii="Times New Roman" w:hAnsi="Times New Roman" w:cs="Times New Roman" w:hint="default"/>
      </w:rPr>
    </w:lvl>
  </w:abstractNum>
  <w:abstractNum w:abstractNumId="4">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nsid w:val="0D495473"/>
    <w:multiLevelType w:val="hybridMultilevel"/>
    <w:tmpl w:val="8A962C06"/>
    <w:lvl w:ilvl="0" w:tplc="5CBC0FF4">
      <w:start w:val="1"/>
      <w:numFmt w:val="decimal"/>
      <w:lvlText w:val="BAB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10">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ED3341"/>
    <w:multiLevelType w:val="multilevel"/>
    <w:tmpl w:val="FAA2BB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8BB6259"/>
    <w:multiLevelType w:val="hybridMultilevel"/>
    <w:tmpl w:val="47D4DD7A"/>
    <w:lvl w:ilvl="0" w:tplc="96BC1F68">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C870B4"/>
    <w:multiLevelType w:val="multilevel"/>
    <w:tmpl w:val="D4148796"/>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80" w:hanging="360"/>
      </w:pPr>
      <w:rPr>
        <w:rFonts w:ascii="Times New Roman" w:hAnsi="Times New Roman" w:cs="Times New Roman"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5">
    <w:nsid w:val="1C41126B"/>
    <w:multiLevelType w:val="multilevel"/>
    <w:tmpl w:val="695444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E2F2A80"/>
    <w:multiLevelType w:val="hybridMultilevel"/>
    <w:tmpl w:val="12E0874C"/>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7">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3FE0C16"/>
    <w:multiLevelType w:val="hybridMultilevel"/>
    <w:tmpl w:val="9EB2B77C"/>
    <w:lvl w:ilvl="0" w:tplc="884420E0">
      <w:start w:val="1"/>
      <w:numFmt w:val="decimal"/>
      <w:lvlText w:val="%1."/>
      <w:lvlJc w:val="left"/>
      <w:pPr>
        <w:ind w:left="1067" w:hanging="428"/>
      </w:pPr>
      <w:rPr>
        <w:rFonts w:ascii="Times New Roman" w:eastAsia="Times New Roman" w:hAnsi="Times New Roman" w:cs="Times New Roman" w:hint="default"/>
        <w:spacing w:val="-9"/>
        <w:w w:val="94"/>
        <w:sz w:val="24"/>
        <w:szCs w:val="24"/>
        <w:lang w:val="id" w:eastAsia="en-US" w:bidi="ar-SA"/>
      </w:rPr>
    </w:lvl>
    <w:lvl w:ilvl="1" w:tplc="B7826474">
      <w:start w:val="1"/>
      <w:numFmt w:val="upperLetter"/>
      <w:lvlText w:val="%2."/>
      <w:lvlJc w:val="left"/>
      <w:pPr>
        <w:ind w:left="2200" w:hanging="428"/>
      </w:pPr>
      <w:rPr>
        <w:rFonts w:ascii="Times New Roman" w:eastAsia="Times New Roman" w:hAnsi="Times New Roman" w:cs="Times New Roman" w:hint="default"/>
        <w:spacing w:val="0"/>
        <w:w w:val="94"/>
        <w:sz w:val="24"/>
        <w:szCs w:val="24"/>
        <w:lang w:val="id" w:eastAsia="en-US" w:bidi="ar-SA"/>
      </w:rPr>
    </w:lvl>
    <w:lvl w:ilvl="2" w:tplc="560C87FC">
      <w:numFmt w:val="bullet"/>
      <w:lvlText w:val="•"/>
      <w:lvlJc w:val="left"/>
      <w:pPr>
        <w:ind w:left="2517" w:hanging="428"/>
      </w:pPr>
      <w:rPr>
        <w:rFonts w:hint="default"/>
        <w:lang w:val="id" w:eastAsia="en-US" w:bidi="ar-SA"/>
      </w:rPr>
    </w:lvl>
    <w:lvl w:ilvl="3" w:tplc="3C365CE8">
      <w:numFmt w:val="bullet"/>
      <w:lvlText w:val="•"/>
      <w:lvlJc w:val="left"/>
      <w:pPr>
        <w:ind w:left="2834" w:hanging="428"/>
      </w:pPr>
      <w:rPr>
        <w:rFonts w:hint="default"/>
        <w:lang w:val="id" w:eastAsia="en-US" w:bidi="ar-SA"/>
      </w:rPr>
    </w:lvl>
    <w:lvl w:ilvl="4" w:tplc="88BACCB8">
      <w:numFmt w:val="bullet"/>
      <w:lvlText w:val="•"/>
      <w:lvlJc w:val="left"/>
      <w:pPr>
        <w:ind w:left="3151" w:hanging="428"/>
      </w:pPr>
      <w:rPr>
        <w:rFonts w:hint="default"/>
        <w:lang w:val="id" w:eastAsia="en-US" w:bidi="ar-SA"/>
      </w:rPr>
    </w:lvl>
    <w:lvl w:ilvl="5" w:tplc="69FC44F6">
      <w:numFmt w:val="bullet"/>
      <w:lvlText w:val="•"/>
      <w:lvlJc w:val="left"/>
      <w:pPr>
        <w:ind w:left="3469" w:hanging="428"/>
      </w:pPr>
      <w:rPr>
        <w:rFonts w:hint="default"/>
        <w:lang w:val="id" w:eastAsia="en-US" w:bidi="ar-SA"/>
      </w:rPr>
    </w:lvl>
    <w:lvl w:ilvl="6" w:tplc="0CA4745E">
      <w:numFmt w:val="bullet"/>
      <w:lvlText w:val="•"/>
      <w:lvlJc w:val="left"/>
      <w:pPr>
        <w:ind w:left="3786" w:hanging="428"/>
      </w:pPr>
      <w:rPr>
        <w:rFonts w:hint="default"/>
        <w:lang w:val="id" w:eastAsia="en-US" w:bidi="ar-SA"/>
      </w:rPr>
    </w:lvl>
    <w:lvl w:ilvl="7" w:tplc="AA2E3008">
      <w:numFmt w:val="bullet"/>
      <w:lvlText w:val="•"/>
      <w:lvlJc w:val="left"/>
      <w:pPr>
        <w:ind w:left="4103" w:hanging="428"/>
      </w:pPr>
      <w:rPr>
        <w:rFonts w:hint="default"/>
        <w:lang w:val="id" w:eastAsia="en-US" w:bidi="ar-SA"/>
      </w:rPr>
    </w:lvl>
    <w:lvl w:ilvl="8" w:tplc="2E32C20E">
      <w:numFmt w:val="bullet"/>
      <w:lvlText w:val="•"/>
      <w:lvlJc w:val="left"/>
      <w:pPr>
        <w:ind w:left="4420" w:hanging="428"/>
      </w:pPr>
      <w:rPr>
        <w:rFonts w:hint="default"/>
        <w:lang w:val="id" w:eastAsia="en-US" w:bidi="ar-SA"/>
      </w:rPr>
    </w:lvl>
  </w:abstractNum>
  <w:abstractNum w:abstractNumId="21">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2">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24">
    <w:nsid w:val="3A755097"/>
    <w:multiLevelType w:val="hybridMultilevel"/>
    <w:tmpl w:val="F5FE99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AA760D1"/>
    <w:multiLevelType w:val="hybridMultilevel"/>
    <w:tmpl w:val="C34E0A02"/>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3E8C2F16"/>
    <w:multiLevelType w:val="multilevel"/>
    <w:tmpl w:val="4D729F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8F241F"/>
    <w:multiLevelType w:val="hybridMultilevel"/>
    <w:tmpl w:val="C04009B4"/>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0">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881AE2"/>
    <w:multiLevelType w:val="hybridMultilevel"/>
    <w:tmpl w:val="97040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19D2A62"/>
    <w:multiLevelType w:val="hybridMultilevel"/>
    <w:tmpl w:val="F8521F24"/>
    <w:lvl w:ilvl="0" w:tplc="CCFEE886">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222FE9"/>
    <w:multiLevelType w:val="hybridMultilevel"/>
    <w:tmpl w:val="19C6169C"/>
    <w:lvl w:ilvl="0" w:tplc="6B92578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nsid w:val="58266133"/>
    <w:multiLevelType w:val="hybridMultilevel"/>
    <w:tmpl w:val="7E6A2D94"/>
    <w:lvl w:ilvl="0" w:tplc="29CE0EA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E506AB9"/>
    <w:multiLevelType w:val="hybridMultilevel"/>
    <w:tmpl w:val="F036DFF0"/>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8">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13505B"/>
    <w:multiLevelType w:val="hybridMultilevel"/>
    <w:tmpl w:val="84007F46"/>
    <w:lvl w:ilvl="0" w:tplc="BD7E3DEA">
      <w:start w:val="1"/>
      <w:numFmt w:val="decimal"/>
      <w:lvlText w:val="%1."/>
      <w:lvlJc w:val="left"/>
      <w:pPr>
        <w:ind w:left="3240" w:hanging="360"/>
      </w:pPr>
      <w:rPr>
        <w:rFonts w:cs="Times New Roman" w:hint="default"/>
      </w:rPr>
    </w:lvl>
    <w:lvl w:ilvl="1" w:tplc="04210019">
      <w:start w:val="1"/>
      <w:numFmt w:val="lowerLetter"/>
      <w:lvlText w:val="%2."/>
      <w:lvlJc w:val="left"/>
      <w:pPr>
        <w:ind w:left="3960" w:hanging="360"/>
      </w:pPr>
      <w:rPr>
        <w:rFonts w:cs="Times New Roman"/>
      </w:rPr>
    </w:lvl>
    <w:lvl w:ilvl="2" w:tplc="0421001B">
      <w:start w:val="1"/>
      <w:numFmt w:val="lowerRoman"/>
      <w:lvlText w:val="%3."/>
      <w:lvlJc w:val="right"/>
      <w:pPr>
        <w:ind w:left="4680" w:hanging="180"/>
      </w:pPr>
      <w:rPr>
        <w:rFonts w:cs="Times New Roman"/>
      </w:rPr>
    </w:lvl>
    <w:lvl w:ilvl="3" w:tplc="0421000F">
      <w:start w:val="1"/>
      <w:numFmt w:val="decimal"/>
      <w:lvlText w:val="%4."/>
      <w:lvlJc w:val="left"/>
      <w:pPr>
        <w:ind w:left="5400" w:hanging="360"/>
      </w:pPr>
      <w:rPr>
        <w:rFonts w:cs="Times New Roman"/>
      </w:rPr>
    </w:lvl>
    <w:lvl w:ilvl="4" w:tplc="04210019">
      <w:start w:val="1"/>
      <w:numFmt w:val="lowerLetter"/>
      <w:lvlText w:val="%5."/>
      <w:lvlJc w:val="left"/>
      <w:pPr>
        <w:ind w:left="6120" w:hanging="360"/>
      </w:pPr>
      <w:rPr>
        <w:rFonts w:cs="Times New Roman"/>
      </w:rPr>
    </w:lvl>
    <w:lvl w:ilvl="5" w:tplc="0421001B">
      <w:start w:val="1"/>
      <w:numFmt w:val="lowerRoman"/>
      <w:lvlText w:val="%6."/>
      <w:lvlJc w:val="right"/>
      <w:pPr>
        <w:ind w:left="6840" w:hanging="180"/>
      </w:pPr>
      <w:rPr>
        <w:rFonts w:cs="Times New Roman"/>
      </w:rPr>
    </w:lvl>
    <w:lvl w:ilvl="6" w:tplc="0421000F">
      <w:start w:val="1"/>
      <w:numFmt w:val="decimal"/>
      <w:lvlText w:val="%7."/>
      <w:lvlJc w:val="left"/>
      <w:pPr>
        <w:ind w:left="7560" w:hanging="360"/>
      </w:pPr>
      <w:rPr>
        <w:rFonts w:cs="Times New Roman"/>
      </w:rPr>
    </w:lvl>
    <w:lvl w:ilvl="7" w:tplc="04210019">
      <w:start w:val="1"/>
      <w:numFmt w:val="lowerLetter"/>
      <w:lvlText w:val="%8."/>
      <w:lvlJc w:val="left"/>
      <w:pPr>
        <w:ind w:left="8280" w:hanging="360"/>
      </w:pPr>
      <w:rPr>
        <w:rFonts w:cs="Times New Roman"/>
      </w:rPr>
    </w:lvl>
    <w:lvl w:ilvl="8" w:tplc="0421001B">
      <w:start w:val="1"/>
      <w:numFmt w:val="lowerRoman"/>
      <w:lvlText w:val="%9."/>
      <w:lvlJc w:val="right"/>
      <w:pPr>
        <w:ind w:left="9000" w:hanging="180"/>
      </w:pPr>
      <w:rPr>
        <w:rFonts w:cs="Times New Roman"/>
      </w:rPr>
    </w:lvl>
  </w:abstractNum>
  <w:abstractNum w:abstractNumId="40">
    <w:nsid w:val="695E7D0A"/>
    <w:multiLevelType w:val="multilevel"/>
    <w:tmpl w:val="71E842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AD37233"/>
    <w:multiLevelType w:val="hybridMultilevel"/>
    <w:tmpl w:val="50EE15EE"/>
    <w:lvl w:ilvl="0" w:tplc="72708E4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42">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C3652B"/>
    <w:multiLevelType w:val="hybridMultilevel"/>
    <w:tmpl w:val="F20C6B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7"/>
  </w:num>
  <w:num w:numId="3">
    <w:abstractNumId w:val="39"/>
  </w:num>
  <w:num w:numId="4">
    <w:abstractNumId w:val="29"/>
  </w:num>
  <w:num w:numId="5">
    <w:abstractNumId w:val="16"/>
  </w:num>
  <w:num w:numId="6">
    <w:abstractNumId w:val="37"/>
  </w:num>
  <w:num w:numId="7">
    <w:abstractNumId w:val="27"/>
  </w:num>
  <w:num w:numId="8">
    <w:abstractNumId w:val="12"/>
  </w:num>
  <w:num w:numId="9">
    <w:abstractNumId w:val="40"/>
  </w:num>
  <w:num w:numId="10">
    <w:abstractNumId w:val="15"/>
  </w:num>
  <w:num w:numId="11">
    <w:abstractNumId w:val="26"/>
  </w:num>
  <w:num w:numId="12">
    <w:abstractNumId w:val="33"/>
  </w:num>
  <w:num w:numId="13">
    <w:abstractNumId w:val="8"/>
  </w:num>
  <w:num w:numId="14">
    <w:abstractNumId w:val="24"/>
  </w:num>
  <w:num w:numId="15">
    <w:abstractNumId w:val="14"/>
  </w:num>
  <w:num w:numId="16">
    <w:abstractNumId w:val="3"/>
  </w:num>
  <w:num w:numId="17">
    <w:abstractNumId w:val="41"/>
  </w:num>
  <w:num w:numId="18">
    <w:abstractNumId w:val="13"/>
  </w:num>
  <w:num w:numId="19">
    <w:abstractNumId w:val="19"/>
  </w:num>
  <w:num w:numId="20">
    <w:abstractNumId w:val="25"/>
  </w:num>
  <w:num w:numId="21">
    <w:abstractNumId w:val="9"/>
  </w:num>
  <w:num w:numId="22">
    <w:abstractNumId w:val="23"/>
  </w:num>
  <w:num w:numId="23">
    <w:abstractNumId w:val="1"/>
  </w:num>
  <w:num w:numId="24">
    <w:abstractNumId w:val="44"/>
  </w:num>
  <w:num w:numId="25">
    <w:abstractNumId w:val="10"/>
  </w:num>
  <w:num w:numId="26">
    <w:abstractNumId w:val="28"/>
  </w:num>
  <w:num w:numId="27">
    <w:abstractNumId w:val="45"/>
  </w:num>
  <w:num w:numId="28">
    <w:abstractNumId w:val="42"/>
  </w:num>
  <w:num w:numId="29">
    <w:abstractNumId w:val="5"/>
  </w:num>
  <w:num w:numId="30">
    <w:abstractNumId w:val="34"/>
  </w:num>
  <w:num w:numId="31">
    <w:abstractNumId w:val="22"/>
  </w:num>
  <w:num w:numId="32">
    <w:abstractNumId w:val="35"/>
  </w:num>
  <w:num w:numId="33">
    <w:abstractNumId w:val="32"/>
  </w:num>
  <w:num w:numId="34">
    <w:abstractNumId w:val="36"/>
  </w:num>
  <w:num w:numId="35">
    <w:abstractNumId w:val="17"/>
  </w:num>
  <w:num w:numId="36">
    <w:abstractNumId w:val="31"/>
  </w:num>
  <w:num w:numId="37">
    <w:abstractNumId w:val="43"/>
  </w:num>
  <w:num w:numId="38">
    <w:abstractNumId w:val="20"/>
  </w:num>
  <w:num w:numId="39">
    <w:abstractNumId w:val="30"/>
  </w:num>
  <w:num w:numId="40">
    <w:abstractNumId w:val="4"/>
  </w:num>
  <w:num w:numId="41">
    <w:abstractNumId w:val="18"/>
  </w:num>
  <w:num w:numId="42">
    <w:abstractNumId w:val="2"/>
  </w:num>
  <w:num w:numId="43">
    <w:abstractNumId w:val="0"/>
  </w:num>
  <w:num w:numId="44">
    <w:abstractNumId w:val="6"/>
  </w:num>
  <w:num w:numId="45">
    <w:abstractNumId w:val="38"/>
  </w:num>
  <w:num w:numId="46">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hideSpellingErrors/>
  <w:hideGrammaticalErrors/>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885"/>
    <w:rsid w:val="000011D1"/>
    <w:rsid w:val="000025FA"/>
    <w:rsid w:val="00004743"/>
    <w:rsid w:val="000054DB"/>
    <w:rsid w:val="000065E1"/>
    <w:rsid w:val="00012185"/>
    <w:rsid w:val="0001303C"/>
    <w:rsid w:val="00014B00"/>
    <w:rsid w:val="000153CA"/>
    <w:rsid w:val="000158F4"/>
    <w:rsid w:val="00016647"/>
    <w:rsid w:val="00020556"/>
    <w:rsid w:val="000209C9"/>
    <w:rsid w:val="000214F6"/>
    <w:rsid w:val="00022181"/>
    <w:rsid w:val="00025136"/>
    <w:rsid w:val="00025FDE"/>
    <w:rsid w:val="0003222F"/>
    <w:rsid w:val="00034391"/>
    <w:rsid w:val="00037A6B"/>
    <w:rsid w:val="00041AF7"/>
    <w:rsid w:val="00044CBF"/>
    <w:rsid w:val="00047137"/>
    <w:rsid w:val="00056965"/>
    <w:rsid w:val="00056A92"/>
    <w:rsid w:val="00065595"/>
    <w:rsid w:val="0006663D"/>
    <w:rsid w:val="00072054"/>
    <w:rsid w:val="000732E0"/>
    <w:rsid w:val="000761C5"/>
    <w:rsid w:val="00084472"/>
    <w:rsid w:val="00085DB4"/>
    <w:rsid w:val="00087C8E"/>
    <w:rsid w:val="0009199A"/>
    <w:rsid w:val="00094F3A"/>
    <w:rsid w:val="00095C76"/>
    <w:rsid w:val="00096A69"/>
    <w:rsid w:val="00096CEE"/>
    <w:rsid w:val="000A0458"/>
    <w:rsid w:val="000A2A68"/>
    <w:rsid w:val="000B3DA8"/>
    <w:rsid w:val="000C4F63"/>
    <w:rsid w:val="000C5DFD"/>
    <w:rsid w:val="000D408A"/>
    <w:rsid w:val="000E5799"/>
    <w:rsid w:val="000E59B3"/>
    <w:rsid w:val="000F0935"/>
    <w:rsid w:val="000F1C09"/>
    <w:rsid w:val="000F412D"/>
    <w:rsid w:val="00102207"/>
    <w:rsid w:val="00103E68"/>
    <w:rsid w:val="001053D3"/>
    <w:rsid w:val="00105912"/>
    <w:rsid w:val="00106836"/>
    <w:rsid w:val="001123D6"/>
    <w:rsid w:val="001145DE"/>
    <w:rsid w:val="0011565A"/>
    <w:rsid w:val="00115984"/>
    <w:rsid w:val="00115D3C"/>
    <w:rsid w:val="00116410"/>
    <w:rsid w:val="00116C52"/>
    <w:rsid w:val="00117C6C"/>
    <w:rsid w:val="0012006C"/>
    <w:rsid w:val="00122D79"/>
    <w:rsid w:val="001232A3"/>
    <w:rsid w:val="00131A00"/>
    <w:rsid w:val="00132946"/>
    <w:rsid w:val="00132D5D"/>
    <w:rsid w:val="001368CF"/>
    <w:rsid w:val="00136F27"/>
    <w:rsid w:val="001379B7"/>
    <w:rsid w:val="00143DF9"/>
    <w:rsid w:val="00144525"/>
    <w:rsid w:val="00145F97"/>
    <w:rsid w:val="00151579"/>
    <w:rsid w:val="001561F2"/>
    <w:rsid w:val="00160478"/>
    <w:rsid w:val="00160629"/>
    <w:rsid w:val="00160FE6"/>
    <w:rsid w:val="00167007"/>
    <w:rsid w:val="00167BF6"/>
    <w:rsid w:val="00173A7F"/>
    <w:rsid w:val="001818B2"/>
    <w:rsid w:val="001818D6"/>
    <w:rsid w:val="00184051"/>
    <w:rsid w:val="001841B6"/>
    <w:rsid w:val="001938DE"/>
    <w:rsid w:val="00193B8E"/>
    <w:rsid w:val="00197D67"/>
    <w:rsid w:val="00197E18"/>
    <w:rsid w:val="001A0A2F"/>
    <w:rsid w:val="001A6CE5"/>
    <w:rsid w:val="001A73D4"/>
    <w:rsid w:val="001B3A1D"/>
    <w:rsid w:val="001B3B78"/>
    <w:rsid w:val="001B7C80"/>
    <w:rsid w:val="001C28A1"/>
    <w:rsid w:val="001C2EE0"/>
    <w:rsid w:val="001C3187"/>
    <w:rsid w:val="001C3435"/>
    <w:rsid w:val="001C54B8"/>
    <w:rsid w:val="001C5DC2"/>
    <w:rsid w:val="001D18CA"/>
    <w:rsid w:val="001D397D"/>
    <w:rsid w:val="001E0110"/>
    <w:rsid w:val="001E43C4"/>
    <w:rsid w:val="001E4B9C"/>
    <w:rsid w:val="001E5A11"/>
    <w:rsid w:val="001E6366"/>
    <w:rsid w:val="001F227F"/>
    <w:rsid w:val="001F2B96"/>
    <w:rsid w:val="002027C9"/>
    <w:rsid w:val="002035B9"/>
    <w:rsid w:val="002053F7"/>
    <w:rsid w:val="00212961"/>
    <w:rsid w:val="00212DDB"/>
    <w:rsid w:val="002131DF"/>
    <w:rsid w:val="0021490C"/>
    <w:rsid w:val="002155B4"/>
    <w:rsid w:val="00220F74"/>
    <w:rsid w:val="00222B6B"/>
    <w:rsid w:val="002313DB"/>
    <w:rsid w:val="00231A9A"/>
    <w:rsid w:val="002335E5"/>
    <w:rsid w:val="002342C2"/>
    <w:rsid w:val="00234ECF"/>
    <w:rsid w:val="00235AD8"/>
    <w:rsid w:val="002378C2"/>
    <w:rsid w:val="00243482"/>
    <w:rsid w:val="00245049"/>
    <w:rsid w:val="0025510B"/>
    <w:rsid w:val="00260D1C"/>
    <w:rsid w:val="0026393C"/>
    <w:rsid w:val="00263FDF"/>
    <w:rsid w:val="00270E41"/>
    <w:rsid w:val="0027246B"/>
    <w:rsid w:val="00274076"/>
    <w:rsid w:val="002776B3"/>
    <w:rsid w:val="002803E3"/>
    <w:rsid w:val="00281DCE"/>
    <w:rsid w:val="002845C0"/>
    <w:rsid w:val="00290CDC"/>
    <w:rsid w:val="00293319"/>
    <w:rsid w:val="002978F5"/>
    <w:rsid w:val="002A1141"/>
    <w:rsid w:val="002A51E1"/>
    <w:rsid w:val="002A56CB"/>
    <w:rsid w:val="002A798E"/>
    <w:rsid w:val="002B1868"/>
    <w:rsid w:val="002B4730"/>
    <w:rsid w:val="002B570F"/>
    <w:rsid w:val="002C138E"/>
    <w:rsid w:val="002C5B19"/>
    <w:rsid w:val="002C69B5"/>
    <w:rsid w:val="002C7D5A"/>
    <w:rsid w:val="002C7DEB"/>
    <w:rsid w:val="002D0410"/>
    <w:rsid w:val="002D3FC5"/>
    <w:rsid w:val="002D420C"/>
    <w:rsid w:val="002E004D"/>
    <w:rsid w:val="002E36DA"/>
    <w:rsid w:val="002E53EE"/>
    <w:rsid w:val="002E7724"/>
    <w:rsid w:val="002F073F"/>
    <w:rsid w:val="002F387E"/>
    <w:rsid w:val="00300E55"/>
    <w:rsid w:val="003020B5"/>
    <w:rsid w:val="00302CE8"/>
    <w:rsid w:val="003051C5"/>
    <w:rsid w:val="00305471"/>
    <w:rsid w:val="00307BF9"/>
    <w:rsid w:val="0031334D"/>
    <w:rsid w:val="003154D0"/>
    <w:rsid w:val="00316365"/>
    <w:rsid w:val="0032083B"/>
    <w:rsid w:val="00322DA8"/>
    <w:rsid w:val="003306D1"/>
    <w:rsid w:val="0033287C"/>
    <w:rsid w:val="00332E55"/>
    <w:rsid w:val="003357E7"/>
    <w:rsid w:val="003363C9"/>
    <w:rsid w:val="00336D5D"/>
    <w:rsid w:val="00337020"/>
    <w:rsid w:val="00340003"/>
    <w:rsid w:val="0035246E"/>
    <w:rsid w:val="003530DD"/>
    <w:rsid w:val="00354FE1"/>
    <w:rsid w:val="00355316"/>
    <w:rsid w:val="003567E4"/>
    <w:rsid w:val="0036164E"/>
    <w:rsid w:val="00364162"/>
    <w:rsid w:val="00364F38"/>
    <w:rsid w:val="00365A63"/>
    <w:rsid w:val="00376EB5"/>
    <w:rsid w:val="00380C79"/>
    <w:rsid w:val="003825D9"/>
    <w:rsid w:val="00382E87"/>
    <w:rsid w:val="00385A41"/>
    <w:rsid w:val="00385EE2"/>
    <w:rsid w:val="00386EC7"/>
    <w:rsid w:val="00391118"/>
    <w:rsid w:val="00392AA7"/>
    <w:rsid w:val="00393A38"/>
    <w:rsid w:val="00394252"/>
    <w:rsid w:val="00394A2E"/>
    <w:rsid w:val="00395149"/>
    <w:rsid w:val="003A07B4"/>
    <w:rsid w:val="003A22F8"/>
    <w:rsid w:val="003A2A53"/>
    <w:rsid w:val="003A48A0"/>
    <w:rsid w:val="003A6251"/>
    <w:rsid w:val="003B06D6"/>
    <w:rsid w:val="003B26A0"/>
    <w:rsid w:val="003B2AFE"/>
    <w:rsid w:val="003B46DE"/>
    <w:rsid w:val="003C29D1"/>
    <w:rsid w:val="003C62AD"/>
    <w:rsid w:val="003C6C46"/>
    <w:rsid w:val="003D11D4"/>
    <w:rsid w:val="003E1945"/>
    <w:rsid w:val="003E2EFB"/>
    <w:rsid w:val="003E734A"/>
    <w:rsid w:val="003F17C6"/>
    <w:rsid w:val="003F32DC"/>
    <w:rsid w:val="003F5500"/>
    <w:rsid w:val="003F7C27"/>
    <w:rsid w:val="00400CE2"/>
    <w:rsid w:val="00402FFD"/>
    <w:rsid w:val="0040665A"/>
    <w:rsid w:val="00415E3A"/>
    <w:rsid w:val="00416560"/>
    <w:rsid w:val="004202CE"/>
    <w:rsid w:val="004235D7"/>
    <w:rsid w:val="00425997"/>
    <w:rsid w:val="00432774"/>
    <w:rsid w:val="00436938"/>
    <w:rsid w:val="00441B45"/>
    <w:rsid w:val="004432EF"/>
    <w:rsid w:val="004518AE"/>
    <w:rsid w:val="00451A7E"/>
    <w:rsid w:val="0045307A"/>
    <w:rsid w:val="004530C1"/>
    <w:rsid w:val="004534C0"/>
    <w:rsid w:val="004536C9"/>
    <w:rsid w:val="004536CE"/>
    <w:rsid w:val="0045560D"/>
    <w:rsid w:val="004575DE"/>
    <w:rsid w:val="0046210B"/>
    <w:rsid w:val="00463655"/>
    <w:rsid w:val="00464C2F"/>
    <w:rsid w:val="004652B3"/>
    <w:rsid w:val="00472D3B"/>
    <w:rsid w:val="0047563A"/>
    <w:rsid w:val="00475EDD"/>
    <w:rsid w:val="00481C1E"/>
    <w:rsid w:val="00482A5C"/>
    <w:rsid w:val="00486423"/>
    <w:rsid w:val="00487380"/>
    <w:rsid w:val="00493A0A"/>
    <w:rsid w:val="00497469"/>
    <w:rsid w:val="004A056F"/>
    <w:rsid w:val="004A1A4B"/>
    <w:rsid w:val="004A64E5"/>
    <w:rsid w:val="004A68C4"/>
    <w:rsid w:val="004B5750"/>
    <w:rsid w:val="004C002E"/>
    <w:rsid w:val="004C1760"/>
    <w:rsid w:val="004C18F0"/>
    <w:rsid w:val="004C25FC"/>
    <w:rsid w:val="004C35F7"/>
    <w:rsid w:val="004C5A0E"/>
    <w:rsid w:val="004C67D4"/>
    <w:rsid w:val="004C6B41"/>
    <w:rsid w:val="004C7E07"/>
    <w:rsid w:val="004D39DD"/>
    <w:rsid w:val="004D7BE5"/>
    <w:rsid w:val="004E252E"/>
    <w:rsid w:val="004E743B"/>
    <w:rsid w:val="004F0C35"/>
    <w:rsid w:val="004F18FE"/>
    <w:rsid w:val="004F6399"/>
    <w:rsid w:val="004F682D"/>
    <w:rsid w:val="004F7C37"/>
    <w:rsid w:val="005019BC"/>
    <w:rsid w:val="005055EC"/>
    <w:rsid w:val="00506C02"/>
    <w:rsid w:val="005102E4"/>
    <w:rsid w:val="00511FF4"/>
    <w:rsid w:val="005121EB"/>
    <w:rsid w:val="0051352C"/>
    <w:rsid w:val="00514766"/>
    <w:rsid w:val="0051564C"/>
    <w:rsid w:val="00517F19"/>
    <w:rsid w:val="005202C2"/>
    <w:rsid w:val="0053196C"/>
    <w:rsid w:val="005323AC"/>
    <w:rsid w:val="00535FED"/>
    <w:rsid w:val="00537BC3"/>
    <w:rsid w:val="00541933"/>
    <w:rsid w:val="00542501"/>
    <w:rsid w:val="00544433"/>
    <w:rsid w:val="0054521A"/>
    <w:rsid w:val="00545B4E"/>
    <w:rsid w:val="00546EF6"/>
    <w:rsid w:val="00547467"/>
    <w:rsid w:val="00552573"/>
    <w:rsid w:val="0055403C"/>
    <w:rsid w:val="005556E5"/>
    <w:rsid w:val="00565586"/>
    <w:rsid w:val="00565BF6"/>
    <w:rsid w:val="005667E2"/>
    <w:rsid w:val="00576118"/>
    <w:rsid w:val="00577A3F"/>
    <w:rsid w:val="0058324E"/>
    <w:rsid w:val="00587AD7"/>
    <w:rsid w:val="00587FAB"/>
    <w:rsid w:val="005915C1"/>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69DD"/>
    <w:rsid w:val="005C76D4"/>
    <w:rsid w:val="005C7D6E"/>
    <w:rsid w:val="005D23DC"/>
    <w:rsid w:val="005D7343"/>
    <w:rsid w:val="005E2E6C"/>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746A"/>
    <w:rsid w:val="00660709"/>
    <w:rsid w:val="0066498F"/>
    <w:rsid w:val="0067462B"/>
    <w:rsid w:val="00676BCB"/>
    <w:rsid w:val="00680F84"/>
    <w:rsid w:val="00681450"/>
    <w:rsid w:val="0068343E"/>
    <w:rsid w:val="0068392C"/>
    <w:rsid w:val="00684789"/>
    <w:rsid w:val="00687E40"/>
    <w:rsid w:val="006910AA"/>
    <w:rsid w:val="006A5363"/>
    <w:rsid w:val="006B052D"/>
    <w:rsid w:val="006B4A9B"/>
    <w:rsid w:val="006B4AA7"/>
    <w:rsid w:val="006B78F0"/>
    <w:rsid w:val="006C09B8"/>
    <w:rsid w:val="006C1665"/>
    <w:rsid w:val="006C3E96"/>
    <w:rsid w:val="006D1552"/>
    <w:rsid w:val="006D1BB0"/>
    <w:rsid w:val="006D59B4"/>
    <w:rsid w:val="006D59DA"/>
    <w:rsid w:val="006E1661"/>
    <w:rsid w:val="006E21AB"/>
    <w:rsid w:val="006E2FFA"/>
    <w:rsid w:val="006E4048"/>
    <w:rsid w:val="006E4B92"/>
    <w:rsid w:val="006E518F"/>
    <w:rsid w:val="006E56EB"/>
    <w:rsid w:val="006E7A5B"/>
    <w:rsid w:val="006E7D67"/>
    <w:rsid w:val="00700120"/>
    <w:rsid w:val="007017ED"/>
    <w:rsid w:val="00702BB4"/>
    <w:rsid w:val="00705B45"/>
    <w:rsid w:val="00710BB9"/>
    <w:rsid w:val="00712020"/>
    <w:rsid w:val="00714796"/>
    <w:rsid w:val="00715F36"/>
    <w:rsid w:val="007174DE"/>
    <w:rsid w:val="00720C6C"/>
    <w:rsid w:val="00723DA4"/>
    <w:rsid w:val="007243F9"/>
    <w:rsid w:val="00731398"/>
    <w:rsid w:val="00736233"/>
    <w:rsid w:val="00741EB8"/>
    <w:rsid w:val="007429EE"/>
    <w:rsid w:val="007476F1"/>
    <w:rsid w:val="007500AF"/>
    <w:rsid w:val="007500D2"/>
    <w:rsid w:val="0076183E"/>
    <w:rsid w:val="00765470"/>
    <w:rsid w:val="007655F6"/>
    <w:rsid w:val="0077085A"/>
    <w:rsid w:val="007708F2"/>
    <w:rsid w:val="0077365E"/>
    <w:rsid w:val="00774207"/>
    <w:rsid w:val="0077691B"/>
    <w:rsid w:val="007774C1"/>
    <w:rsid w:val="00781952"/>
    <w:rsid w:val="00782BB1"/>
    <w:rsid w:val="007836C7"/>
    <w:rsid w:val="00785111"/>
    <w:rsid w:val="00787D20"/>
    <w:rsid w:val="00790845"/>
    <w:rsid w:val="00790B74"/>
    <w:rsid w:val="0079590B"/>
    <w:rsid w:val="00797FA4"/>
    <w:rsid w:val="007A0755"/>
    <w:rsid w:val="007A262B"/>
    <w:rsid w:val="007A6E13"/>
    <w:rsid w:val="007B0BEC"/>
    <w:rsid w:val="007B42DF"/>
    <w:rsid w:val="007B6A5B"/>
    <w:rsid w:val="007B7C0E"/>
    <w:rsid w:val="007B7DDA"/>
    <w:rsid w:val="007C061D"/>
    <w:rsid w:val="007C09A5"/>
    <w:rsid w:val="007C6C7B"/>
    <w:rsid w:val="007D68BC"/>
    <w:rsid w:val="007E1C5E"/>
    <w:rsid w:val="007E1EAB"/>
    <w:rsid w:val="007F0FF9"/>
    <w:rsid w:val="007F1DC1"/>
    <w:rsid w:val="007F27A4"/>
    <w:rsid w:val="007F3291"/>
    <w:rsid w:val="007F48AC"/>
    <w:rsid w:val="007F5721"/>
    <w:rsid w:val="007F679F"/>
    <w:rsid w:val="007F711B"/>
    <w:rsid w:val="00800B88"/>
    <w:rsid w:val="0080141A"/>
    <w:rsid w:val="00802812"/>
    <w:rsid w:val="00805012"/>
    <w:rsid w:val="008113DA"/>
    <w:rsid w:val="00813AA9"/>
    <w:rsid w:val="008222E4"/>
    <w:rsid w:val="00835FD3"/>
    <w:rsid w:val="008377E5"/>
    <w:rsid w:val="008378F1"/>
    <w:rsid w:val="00844754"/>
    <w:rsid w:val="00844913"/>
    <w:rsid w:val="00850FB5"/>
    <w:rsid w:val="00862F17"/>
    <w:rsid w:val="008641E5"/>
    <w:rsid w:val="00864A57"/>
    <w:rsid w:val="00867947"/>
    <w:rsid w:val="0087025C"/>
    <w:rsid w:val="00872F9F"/>
    <w:rsid w:val="00874D2D"/>
    <w:rsid w:val="00877DA4"/>
    <w:rsid w:val="008817E4"/>
    <w:rsid w:val="00886092"/>
    <w:rsid w:val="00890E82"/>
    <w:rsid w:val="00894A01"/>
    <w:rsid w:val="008A2B59"/>
    <w:rsid w:val="008A59B5"/>
    <w:rsid w:val="008A7C04"/>
    <w:rsid w:val="008A7F5C"/>
    <w:rsid w:val="008B03EC"/>
    <w:rsid w:val="008B6BD0"/>
    <w:rsid w:val="008B7E03"/>
    <w:rsid w:val="008C0051"/>
    <w:rsid w:val="008C1AC1"/>
    <w:rsid w:val="008C446A"/>
    <w:rsid w:val="008C4654"/>
    <w:rsid w:val="008D1400"/>
    <w:rsid w:val="008D1FBF"/>
    <w:rsid w:val="008D58BB"/>
    <w:rsid w:val="008D6FD2"/>
    <w:rsid w:val="008E0E9F"/>
    <w:rsid w:val="008E20A6"/>
    <w:rsid w:val="008E2947"/>
    <w:rsid w:val="008F1316"/>
    <w:rsid w:val="008F3658"/>
    <w:rsid w:val="008F435A"/>
    <w:rsid w:val="00901A5C"/>
    <w:rsid w:val="0090621B"/>
    <w:rsid w:val="00925427"/>
    <w:rsid w:val="009278AB"/>
    <w:rsid w:val="00930238"/>
    <w:rsid w:val="009308DA"/>
    <w:rsid w:val="00931F3C"/>
    <w:rsid w:val="0093635D"/>
    <w:rsid w:val="00936579"/>
    <w:rsid w:val="00947796"/>
    <w:rsid w:val="00947D27"/>
    <w:rsid w:val="00953885"/>
    <w:rsid w:val="0095449B"/>
    <w:rsid w:val="00954840"/>
    <w:rsid w:val="00954BFE"/>
    <w:rsid w:val="00954D27"/>
    <w:rsid w:val="009552A7"/>
    <w:rsid w:val="00961E31"/>
    <w:rsid w:val="00962057"/>
    <w:rsid w:val="0096309E"/>
    <w:rsid w:val="009674BB"/>
    <w:rsid w:val="00973873"/>
    <w:rsid w:val="009739BB"/>
    <w:rsid w:val="00973E32"/>
    <w:rsid w:val="00974106"/>
    <w:rsid w:val="0097607F"/>
    <w:rsid w:val="0097649B"/>
    <w:rsid w:val="00985D94"/>
    <w:rsid w:val="00991946"/>
    <w:rsid w:val="00994C6C"/>
    <w:rsid w:val="00995BFC"/>
    <w:rsid w:val="00997693"/>
    <w:rsid w:val="00997FCA"/>
    <w:rsid w:val="009A3B52"/>
    <w:rsid w:val="009A6C50"/>
    <w:rsid w:val="009B0372"/>
    <w:rsid w:val="009B0C48"/>
    <w:rsid w:val="009B4FB0"/>
    <w:rsid w:val="009C125B"/>
    <w:rsid w:val="009C16FA"/>
    <w:rsid w:val="009D01EF"/>
    <w:rsid w:val="009D1048"/>
    <w:rsid w:val="009D3E67"/>
    <w:rsid w:val="009E389F"/>
    <w:rsid w:val="009E3FD7"/>
    <w:rsid w:val="009E4749"/>
    <w:rsid w:val="009F4D04"/>
    <w:rsid w:val="009F6C2A"/>
    <w:rsid w:val="009F6EB7"/>
    <w:rsid w:val="009F79F3"/>
    <w:rsid w:val="00A00F3F"/>
    <w:rsid w:val="00A10CFD"/>
    <w:rsid w:val="00A1558C"/>
    <w:rsid w:val="00A20CD3"/>
    <w:rsid w:val="00A31510"/>
    <w:rsid w:val="00A354EB"/>
    <w:rsid w:val="00A35A31"/>
    <w:rsid w:val="00A4140C"/>
    <w:rsid w:val="00A42A1F"/>
    <w:rsid w:val="00A512FB"/>
    <w:rsid w:val="00A51B5E"/>
    <w:rsid w:val="00A53465"/>
    <w:rsid w:val="00A56F0F"/>
    <w:rsid w:val="00A6303D"/>
    <w:rsid w:val="00A674E5"/>
    <w:rsid w:val="00A67CE5"/>
    <w:rsid w:val="00A67E11"/>
    <w:rsid w:val="00A71F32"/>
    <w:rsid w:val="00A75920"/>
    <w:rsid w:val="00A75DC1"/>
    <w:rsid w:val="00A80485"/>
    <w:rsid w:val="00A8073E"/>
    <w:rsid w:val="00A822C9"/>
    <w:rsid w:val="00A86FE8"/>
    <w:rsid w:val="00A87F11"/>
    <w:rsid w:val="00A92055"/>
    <w:rsid w:val="00A92323"/>
    <w:rsid w:val="00A932B0"/>
    <w:rsid w:val="00A94271"/>
    <w:rsid w:val="00A9432C"/>
    <w:rsid w:val="00A95EDE"/>
    <w:rsid w:val="00AA006C"/>
    <w:rsid w:val="00AA0F51"/>
    <w:rsid w:val="00AA757D"/>
    <w:rsid w:val="00AA7830"/>
    <w:rsid w:val="00AB4601"/>
    <w:rsid w:val="00AB4BED"/>
    <w:rsid w:val="00AB5C5E"/>
    <w:rsid w:val="00AC4F9E"/>
    <w:rsid w:val="00AC6428"/>
    <w:rsid w:val="00AC6BAE"/>
    <w:rsid w:val="00AC7624"/>
    <w:rsid w:val="00AD08F8"/>
    <w:rsid w:val="00AD1D9B"/>
    <w:rsid w:val="00AD37C7"/>
    <w:rsid w:val="00AD6162"/>
    <w:rsid w:val="00AD6E12"/>
    <w:rsid w:val="00AE250F"/>
    <w:rsid w:val="00AE65F8"/>
    <w:rsid w:val="00AE70D1"/>
    <w:rsid w:val="00AF43DB"/>
    <w:rsid w:val="00AF46C3"/>
    <w:rsid w:val="00AF5BCE"/>
    <w:rsid w:val="00AF69B9"/>
    <w:rsid w:val="00B026E5"/>
    <w:rsid w:val="00B03547"/>
    <w:rsid w:val="00B03963"/>
    <w:rsid w:val="00B04839"/>
    <w:rsid w:val="00B06742"/>
    <w:rsid w:val="00B070B6"/>
    <w:rsid w:val="00B14584"/>
    <w:rsid w:val="00B174C8"/>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2510"/>
    <w:rsid w:val="00B61330"/>
    <w:rsid w:val="00B61618"/>
    <w:rsid w:val="00B6251C"/>
    <w:rsid w:val="00B6262A"/>
    <w:rsid w:val="00B62ADE"/>
    <w:rsid w:val="00B62B89"/>
    <w:rsid w:val="00B7462B"/>
    <w:rsid w:val="00B80E3B"/>
    <w:rsid w:val="00B8194F"/>
    <w:rsid w:val="00B825D1"/>
    <w:rsid w:val="00B870F6"/>
    <w:rsid w:val="00B90A19"/>
    <w:rsid w:val="00B90D82"/>
    <w:rsid w:val="00B91BA0"/>
    <w:rsid w:val="00B978A3"/>
    <w:rsid w:val="00B97D97"/>
    <w:rsid w:val="00BA25AF"/>
    <w:rsid w:val="00BA43B0"/>
    <w:rsid w:val="00BA6CB5"/>
    <w:rsid w:val="00BC0A73"/>
    <w:rsid w:val="00BC1DDF"/>
    <w:rsid w:val="00BC4F10"/>
    <w:rsid w:val="00BC52A7"/>
    <w:rsid w:val="00BC7279"/>
    <w:rsid w:val="00BD22C0"/>
    <w:rsid w:val="00BD581E"/>
    <w:rsid w:val="00BD64B3"/>
    <w:rsid w:val="00BD65D8"/>
    <w:rsid w:val="00BD6754"/>
    <w:rsid w:val="00BD6B4D"/>
    <w:rsid w:val="00BE729C"/>
    <w:rsid w:val="00BF3092"/>
    <w:rsid w:val="00BF620F"/>
    <w:rsid w:val="00BF7649"/>
    <w:rsid w:val="00BF795E"/>
    <w:rsid w:val="00C0307A"/>
    <w:rsid w:val="00C105FF"/>
    <w:rsid w:val="00C122C4"/>
    <w:rsid w:val="00C16FAB"/>
    <w:rsid w:val="00C2393D"/>
    <w:rsid w:val="00C2732A"/>
    <w:rsid w:val="00C30B1E"/>
    <w:rsid w:val="00C326BF"/>
    <w:rsid w:val="00C33944"/>
    <w:rsid w:val="00C37018"/>
    <w:rsid w:val="00C37CB5"/>
    <w:rsid w:val="00C37CC6"/>
    <w:rsid w:val="00C37E9B"/>
    <w:rsid w:val="00C40D58"/>
    <w:rsid w:val="00C43F65"/>
    <w:rsid w:val="00C44909"/>
    <w:rsid w:val="00C4492D"/>
    <w:rsid w:val="00C47A37"/>
    <w:rsid w:val="00C50161"/>
    <w:rsid w:val="00C51850"/>
    <w:rsid w:val="00C57886"/>
    <w:rsid w:val="00C60343"/>
    <w:rsid w:val="00C60587"/>
    <w:rsid w:val="00C64783"/>
    <w:rsid w:val="00C65C37"/>
    <w:rsid w:val="00C673F7"/>
    <w:rsid w:val="00C7143A"/>
    <w:rsid w:val="00C720D5"/>
    <w:rsid w:val="00C74C29"/>
    <w:rsid w:val="00C75811"/>
    <w:rsid w:val="00C75D2F"/>
    <w:rsid w:val="00C802C6"/>
    <w:rsid w:val="00C85058"/>
    <w:rsid w:val="00C8638A"/>
    <w:rsid w:val="00C91052"/>
    <w:rsid w:val="00CA003E"/>
    <w:rsid w:val="00CA3FBF"/>
    <w:rsid w:val="00CA6C16"/>
    <w:rsid w:val="00CB3D91"/>
    <w:rsid w:val="00CB6083"/>
    <w:rsid w:val="00CC1B2C"/>
    <w:rsid w:val="00CD2D94"/>
    <w:rsid w:val="00CD3876"/>
    <w:rsid w:val="00CD5266"/>
    <w:rsid w:val="00CD58A4"/>
    <w:rsid w:val="00CD5D24"/>
    <w:rsid w:val="00CE22C1"/>
    <w:rsid w:val="00CE2DDA"/>
    <w:rsid w:val="00CE5694"/>
    <w:rsid w:val="00CF021C"/>
    <w:rsid w:val="00CF5523"/>
    <w:rsid w:val="00CF645B"/>
    <w:rsid w:val="00CF792C"/>
    <w:rsid w:val="00D005F1"/>
    <w:rsid w:val="00D02739"/>
    <w:rsid w:val="00D04BFC"/>
    <w:rsid w:val="00D06AF4"/>
    <w:rsid w:val="00D101E7"/>
    <w:rsid w:val="00D112FB"/>
    <w:rsid w:val="00D11D6C"/>
    <w:rsid w:val="00D13517"/>
    <w:rsid w:val="00D1423D"/>
    <w:rsid w:val="00D1553B"/>
    <w:rsid w:val="00D224A1"/>
    <w:rsid w:val="00D22616"/>
    <w:rsid w:val="00D25CCF"/>
    <w:rsid w:val="00D31912"/>
    <w:rsid w:val="00D3553C"/>
    <w:rsid w:val="00D40FEA"/>
    <w:rsid w:val="00D468EF"/>
    <w:rsid w:val="00D5282F"/>
    <w:rsid w:val="00D54ADD"/>
    <w:rsid w:val="00D5567F"/>
    <w:rsid w:val="00D56281"/>
    <w:rsid w:val="00D5639F"/>
    <w:rsid w:val="00D623DB"/>
    <w:rsid w:val="00D65098"/>
    <w:rsid w:val="00D66A21"/>
    <w:rsid w:val="00D66BE8"/>
    <w:rsid w:val="00D70210"/>
    <w:rsid w:val="00D71898"/>
    <w:rsid w:val="00D75089"/>
    <w:rsid w:val="00D767F9"/>
    <w:rsid w:val="00D77ACA"/>
    <w:rsid w:val="00D808C0"/>
    <w:rsid w:val="00D83D3F"/>
    <w:rsid w:val="00D855EC"/>
    <w:rsid w:val="00D85B1A"/>
    <w:rsid w:val="00D86F29"/>
    <w:rsid w:val="00D908A9"/>
    <w:rsid w:val="00D93978"/>
    <w:rsid w:val="00DA1F14"/>
    <w:rsid w:val="00DA3380"/>
    <w:rsid w:val="00DA57B4"/>
    <w:rsid w:val="00DB181F"/>
    <w:rsid w:val="00DB283C"/>
    <w:rsid w:val="00DB34A7"/>
    <w:rsid w:val="00DB7D2A"/>
    <w:rsid w:val="00DC523F"/>
    <w:rsid w:val="00DC6956"/>
    <w:rsid w:val="00DC7438"/>
    <w:rsid w:val="00DC79E0"/>
    <w:rsid w:val="00DD1EEE"/>
    <w:rsid w:val="00DD3484"/>
    <w:rsid w:val="00DD37E8"/>
    <w:rsid w:val="00DD65EA"/>
    <w:rsid w:val="00DD7C28"/>
    <w:rsid w:val="00DD7ECC"/>
    <w:rsid w:val="00DE148C"/>
    <w:rsid w:val="00DE1C15"/>
    <w:rsid w:val="00DE1EB5"/>
    <w:rsid w:val="00DE33F8"/>
    <w:rsid w:val="00DF2185"/>
    <w:rsid w:val="00DF24A7"/>
    <w:rsid w:val="00DF5051"/>
    <w:rsid w:val="00DF57E4"/>
    <w:rsid w:val="00E00090"/>
    <w:rsid w:val="00E01F2A"/>
    <w:rsid w:val="00E06AE2"/>
    <w:rsid w:val="00E200A7"/>
    <w:rsid w:val="00E20131"/>
    <w:rsid w:val="00E20636"/>
    <w:rsid w:val="00E21F94"/>
    <w:rsid w:val="00E23B16"/>
    <w:rsid w:val="00E26370"/>
    <w:rsid w:val="00E263A0"/>
    <w:rsid w:val="00E27635"/>
    <w:rsid w:val="00E407FF"/>
    <w:rsid w:val="00E41395"/>
    <w:rsid w:val="00E4561A"/>
    <w:rsid w:val="00E4715F"/>
    <w:rsid w:val="00E504DD"/>
    <w:rsid w:val="00E519BF"/>
    <w:rsid w:val="00E52A8C"/>
    <w:rsid w:val="00E60BDE"/>
    <w:rsid w:val="00E61C06"/>
    <w:rsid w:val="00E640D7"/>
    <w:rsid w:val="00E6599A"/>
    <w:rsid w:val="00E67A75"/>
    <w:rsid w:val="00E747B1"/>
    <w:rsid w:val="00E761C7"/>
    <w:rsid w:val="00E77E31"/>
    <w:rsid w:val="00E8250B"/>
    <w:rsid w:val="00E9294F"/>
    <w:rsid w:val="00E942EB"/>
    <w:rsid w:val="00E95A1B"/>
    <w:rsid w:val="00E95E87"/>
    <w:rsid w:val="00E97D96"/>
    <w:rsid w:val="00EA6C47"/>
    <w:rsid w:val="00EA7E5D"/>
    <w:rsid w:val="00EB6F8E"/>
    <w:rsid w:val="00EC1B39"/>
    <w:rsid w:val="00EC4E4B"/>
    <w:rsid w:val="00EC5FAA"/>
    <w:rsid w:val="00ED0A7B"/>
    <w:rsid w:val="00ED0CE0"/>
    <w:rsid w:val="00ED3253"/>
    <w:rsid w:val="00ED43B2"/>
    <w:rsid w:val="00ED7CD3"/>
    <w:rsid w:val="00EE4E02"/>
    <w:rsid w:val="00EE579D"/>
    <w:rsid w:val="00EF2205"/>
    <w:rsid w:val="00EF22AE"/>
    <w:rsid w:val="00EF2388"/>
    <w:rsid w:val="00EF3F91"/>
    <w:rsid w:val="00EF62CD"/>
    <w:rsid w:val="00EF652F"/>
    <w:rsid w:val="00F02B45"/>
    <w:rsid w:val="00F0775D"/>
    <w:rsid w:val="00F07873"/>
    <w:rsid w:val="00F10A40"/>
    <w:rsid w:val="00F10DB9"/>
    <w:rsid w:val="00F11625"/>
    <w:rsid w:val="00F13BC8"/>
    <w:rsid w:val="00F17974"/>
    <w:rsid w:val="00F242CE"/>
    <w:rsid w:val="00F25217"/>
    <w:rsid w:val="00F25E01"/>
    <w:rsid w:val="00F31E76"/>
    <w:rsid w:val="00F34457"/>
    <w:rsid w:val="00F34FC8"/>
    <w:rsid w:val="00F467B7"/>
    <w:rsid w:val="00F522CD"/>
    <w:rsid w:val="00F538E8"/>
    <w:rsid w:val="00F6050F"/>
    <w:rsid w:val="00F614C4"/>
    <w:rsid w:val="00F62BD8"/>
    <w:rsid w:val="00F62CFF"/>
    <w:rsid w:val="00F6338A"/>
    <w:rsid w:val="00F8000A"/>
    <w:rsid w:val="00F8143D"/>
    <w:rsid w:val="00F81E15"/>
    <w:rsid w:val="00F823FC"/>
    <w:rsid w:val="00F82873"/>
    <w:rsid w:val="00F8732F"/>
    <w:rsid w:val="00F8772E"/>
    <w:rsid w:val="00F905A3"/>
    <w:rsid w:val="00F90ABF"/>
    <w:rsid w:val="00F90E94"/>
    <w:rsid w:val="00F91AAB"/>
    <w:rsid w:val="00F969BE"/>
    <w:rsid w:val="00FA2972"/>
    <w:rsid w:val="00FA4611"/>
    <w:rsid w:val="00FB3E8A"/>
    <w:rsid w:val="00FC0FB8"/>
    <w:rsid w:val="00FC18FD"/>
    <w:rsid w:val="00FC1BCB"/>
    <w:rsid w:val="00FC2A3C"/>
    <w:rsid w:val="00FC336B"/>
    <w:rsid w:val="00FC5D57"/>
    <w:rsid w:val="00FD7A1B"/>
    <w:rsid w:val="00FE09DA"/>
    <w:rsid w:val="00FE1434"/>
    <w:rsid w:val="00FE18DB"/>
    <w:rsid w:val="00FE1B20"/>
    <w:rsid w:val="00FE2116"/>
    <w:rsid w:val="00FE38DA"/>
    <w:rsid w:val="00FE5BD5"/>
    <w:rsid w:val="00FE6804"/>
    <w:rsid w:val="00FE77F5"/>
    <w:rsid w:val="00FF0C67"/>
    <w:rsid w:val="00FF2EEA"/>
    <w:rsid w:val="00FF412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15:docId w15:val="{A8CCFF9A-757C-4727-8169-B223DB842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23"/>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 w:type="paragraph" w:styleId="HTMLPreformatted">
    <w:name w:val="HTML Preformatted"/>
    <w:basedOn w:val="Normal"/>
    <w:link w:val="HTMLPreformattedChar"/>
    <w:uiPriority w:val="99"/>
    <w:semiHidden/>
    <w:unhideWhenUsed/>
    <w:rsid w:val="00AD1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AD1D9B"/>
    <w:rPr>
      <w:rFonts w:ascii="Courier New" w:eastAsia="Times New Roman" w:hAnsi="Courier New" w:cs="Courier New"/>
      <w:sz w:val="20"/>
      <w:szCs w:val="20"/>
      <w:lang w:bidi="ar-SA"/>
    </w:rPr>
  </w:style>
  <w:style w:type="character" w:customStyle="1" w:styleId="y2iqfc">
    <w:name w:val="y2iqfc"/>
    <w:basedOn w:val="DefaultParagraphFont"/>
    <w:rsid w:val="00AD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496238732">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376198599">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09901992">
      <w:bodyDiv w:val="1"/>
      <w:marLeft w:val="0"/>
      <w:marRight w:val="0"/>
      <w:marTop w:val="0"/>
      <w:marBottom w:val="0"/>
      <w:divBdr>
        <w:top w:val="none" w:sz="0" w:space="0" w:color="auto"/>
        <w:left w:val="none" w:sz="0" w:space="0" w:color="auto"/>
        <w:bottom w:val="none" w:sz="0" w:space="0" w:color="auto"/>
        <w:right w:val="none" w:sz="0" w:space="0" w:color="auto"/>
      </w:divBdr>
      <w:divsChild>
        <w:div w:id="287317543">
          <w:marLeft w:val="0"/>
          <w:marRight w:val="0"/>
          <w:marTop w:val="0"/>
          <w:marBottom w:val="0"/>
          <w:divBdr>
            <w:top w:val="none" w:sz="0" w:space="0" w:color="auto"/>
            <w:left w:val="none" w:sz="0" w:space="0" w:color="auto"/>
            <w:bottom w:val="none" w:sz="0" w:space="0" w:color="auto"/>
            <w:right w:val="none" w:sz="0" w:space="0" w:color="auto"/>
          </w:divBdr>
        </w:div>
      </w:divsChild>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 w:id="188281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5.emf"/><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image" Target="media/image18.wmf"/><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emf"/><Relationship Id="rId28" Type="http://schemas.openxmlformats.org/officeDocument/2006/relationships/image" Target="media/image17.wmf"/><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004BB353-540B-469D-BF67-2791B174D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5986</Words>
  <Characters>3412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hna</dc:creator>
  <cp:keywords/>
  <dc:description/>
  <cp:lastModifiedBy>user</cp:lastModifiedBy>
  <cp:revision>2</cp:revision>
  <cp:lastPrinted>2021-06-08T06:05:00Z</cp:lastPrinted>
  <dcterms:created xsi:type="dcterms:W3CDTF">2021-07-26T12:16:00Z</dcterms:created>
  <dcterms:modified xsi:type="dcterms:W3CDTF">2021-07-2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